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4FAE4D" w14:textId="77777777" w:rsidR="00987AA4" w:rsidRDefault="00063898" w:rsidP="00712AAC">
      <w:pPr>
        <w:rPr>
          <w:lang w:val="en-US"/>
        </w:rPr>
        <w:sectPr w:rsidR="00987AA4" w:rsidSect="00457B8F">
          <w:footerReference w:type="even" r:id="rId8"/>
          <w:footerReference w:type="default" r:id="rId9"/>
          <w:type w:val="oddPage"/>
          <w:pgSz w:w="11906" w:h="16838"/>
          <w:pgMar w:top="0" w:right="0" w:bottom="0" w:left="0" w:header="709" w:footer="709" w:gutter="0"/>
          <w:pgNumType w:fmt="lowerRoman"/>
          <w:cols w:space="708"/>
          <w:docGrid w:linePitch="360"/>
        </w:sectPr>
      </w:pPr>
      <w:r>
        <w:rPr>
          <w:noProof/>
          <w:lang w:val="en-US"/>
        </w:rPr>
        <w:drawing>
          <wp:inline distT="0" distB="0" distL="0" distR="0" wp14:anchorId="3589CE6C" wp14:editId="4545DD56">
            <wp:extent cx="7543800" cy="1068070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7543800" cy="10680700"/>
                    </a:xfrm>
                    <a:prstGeom prst="rect">
                      <a:avLst/>
                    </a:prstGeom>
                  </pic:spPr>
                </pic:pic>
              </a:graphicData>
            </a:graphic>
          </wp:inline>
        </w:drawing>
      </w:r>
    </w:p>
    <w:p w14:paraId="173B7F74" w14:textId="0D625332" w:rsidR="00D038AD" w:rsidRDefault="00D038AD" w:rsidP="0063147D">
      <w:pPr>
        <w:pStyle w:val="Title"/>
        <w:jc w:val="left"/>
      </w:pPr>
    </w:p>
    <w:p w14:paraId="791615CF" w14:textId="0DE47F9F" w:rsidR="00167EED" w:rsidRDefault="00EE53EE" w:rsidP="00507932">
      <w:pPr>
        <w:pStyle w:val="Title"/>
      </w:pPr>
      <w:r>
        <w:rPr>
          <w:noProof/>
        </w:rPr>
        <mc:AlternateContent>
          <mc:Choice Requires="wps">
            <w:drawing>
              <wp:anchor distT="0" distB="0" distL="114300" distR="114300" simplePos="0" relativeHeight="251659264" behindDoc="0" locked="0" layoutInCell="1" allowOverlap="1" wp14:anchorId="603A2018" wp14:editId="4C541815">
                <wp:simplePos x="0" y="0"/>
                <wp:positionH relativeFrom="column">
                  <wp:posOffset>-127967</wp:posOffset>
                </wp:positionH>
                <wp:positionV relativeFrom="paragraph">
                  <wp:posOffset>95297</wp:posOffset>
                </wp:positionV>
                <wp:extent cx="6176645" cy="7275830"/>
                <wp:effectExtent l="0" t="0" r="0" b="0"/>
                <wp:wrapNone/>
                <wp:docPr id="3" name="Text Box 3"/>
                <wp:cNvGraphicFramePr/>
                <a:graphic xmlns:a="http://schemas.openxmlformats.org/drawingml/2006/main">
                  <a:graphicData uri="http://schemas.microsoft.com/office/word/2010/wordprocessingShape">
                    <wps:wsp>
                      <wps:cNvSpPr txBox="1"/>
                      <wps:spPr>
                        <a:xfrm>
                          <a:off x="0" y="0"/>
                          <a:ext cx="6176645" cy="7275830"/>
                        </a:xfrm>
                        <a:prstGeom prst="rect">
                          <a:avLst/>
                        </a:prstGeom>
                        <a:noFill/>
                        <a:ln w="6350">
                          <a:noFill/>
                        </a:ln>
                      </wps:spPr>
                      <wps:txbx>
                        <w:txbxContent>
                          <w:p w14:paraId="12FFA4AC" w14:textId="38452FA3" w:rsidR="001630ED" w:rsidRPr="00237935" w:rsidRDefault="001630ED" w:rsidP="008E726D">
                            <w:pPr>
                              <w:jc w:val="center"/>
                              <w:rPr>
                                <w:color w:val="FF0000"/>
                                <w:sz w:val="96"/>
                                <w:szCs w:val="96"/>
                                <w:lang w:val="en-US"/>
                                <w14:textFill>
                                  <w14:solidFill>
                                    <w14:srgbClr w14:val="FF0000">
                                      <w14:alpha w14:val="46000"/>
                                    </w14:srgbClr>
                                  </w14:solidFill>
                                </w14:textFill>
                              </w:rPr>
                            </w:pPr>
                            <w:r w:rsidRPr="00237935">
                              <w:rPr>
                                <w:color w:val="FF0000"/>
                                <w:sz w:val="96"/>
                                <w:szCs w:val="96"/>
                                <w:lang w:val="en-US"/>
                                <w14:textFill>
                                  <w14:solidFill>
                                    <w14:srgbClr w14:val="FF0000">
                                      <w14:alpha w14:val="46000"/>
                                    </w14:srgbClr>
                                  </w14:solidFill>
                                </w14:textFill>
                              </w:rPr>
                              <w:t>BEFORE YOU START:</w:t>
                            </w:r>
                          </w:p>
                          <w:p w14:paraId="76C09159" w14:textId="77777777" w:rsidR="001630ED" w:rsidRPr="00237935" w:rsidRDefault="001630ED" w:rsidP="008E726D">
                            <w:pPr>
                              <w:jc w:val="center"/>
                              <w:rPr>
                                <w:color w:val="FF0000"/>
                                <w:sz w:val="96"/>
                                <w:szCs w:val="96"/>
                                <w:lang w:val="en-US"/>
                                <w14:textFill>
                                  <w14:solidFill>
                                    <w14:srgbClr w14:val="FF0000">
                                      <w14:alpha w14:val="46000"/>
                                    </w14:srgbClr>
                                  </w14:solidFill>
                                </w14:textFill>
                              </w:rPr>
                            </w:pPr>
                            <w:r w:rsidRPr="00237935">
                              <w:rPr>
                                <w:color w:val="FF0000"/>
                                <w:sz w:val="96"/>
                                <w:szCs w:val="96"/>
                                <w:lang w:val="en-US"/>
                                <w14:textFill>
                                  <w14:solidFill>
                                    <w14:srgbClr w14:val="FF0000">
                                      <w14:alpha w14:val="46000"/>
                                    </w14:srgbClr>
                                  </w14:solidFill>
                                </w14:textFill>
                              </w:rPr>
                              <w:t xml:space="preserve">PLEASE READ </w:t>
                            </w:r>
                          </w:p>
                          <w:p w14:paraId="5141411A" w14:textId="5494E915" w:rsidR="001630ED" w:rsidRPr="00237935" w:rsidRDefault="001630ED" w:rsidP="008E726D">
                            <w:pPr>
                              <w:jc w:val="center"/>
                              <w:rPr>
                                <w:color w:val="FF0000"/>
                                <w:sz w:val="96"/>
                                <w:szCs w:val="96"/>
                                <w:lang w:val="en-US"/>
                                <w14:textFill>
                                  <w14:solidFill>
                                    <w14:srgbClr w14:val="FF0000">
                                      <w14:alpha w14:val="46000"/>
                                    </w14:srgbClr>
                                  </w14:solidFill>
                                </w14:textFill>
                              </w:rPr>
                            </w:pPr>
                            <w:r w:rsidRPr="00237935">
                              <w:rPr>
                                <w:color w:val="FF0000"/>
                                <w:sz w:val="96"/>
                                <w:szCs w:val="96"/>
                                <w:lang w:val="en-US"/>
                                <w14:textFill>
                                  <w14:solidFill>
                                    <w14:srgbClr w14:val="FF0000">
                                      <w14:alpha w14:val="46000"/>
                                    </w14:srgbClr>
                                  </w14:solidFill>
                                </w14:textFill>
                              </w:rPr>
                              <w:t>APPENDIX A:</w:t>
                            </w:r>
                          </w:p>
                          <w:p w14:paraId="6FBEBE3E" w14:textId="77777777" w:rsidR="001630ED" w:rsidRPr="00237935" w:rsidRDefault="001630ED" w:rsidP="008E726D">
                            <w:pPr>
                              <w:jc w:val="center"/>
                              <w:rPr>
                                <w:color w:val="FF0000"/>
                                <w:sz w:val="96"/>
                                <w:szCs w:val="96"/>
                                <w:lang w:val="en-US"/>
                                <w14:textFill>
                                  <w14:solidFill>
                                    <w14:srgbClr w14:val="FF0000">
                                      <w14:alpha w14:val="46000"/>
                                    </w14:srgbClr>
                                  </w14:solidFill>
                                </w14:textFill>
                              </w:rPr>
                            </w:pPr>
                          </w:p>
                          <w:p w14:paraId="3DA7638F" w14:textId="77777777" w:rsidR="001630ED"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en-US"/>
                                <w14:textFill>
                                  <w14:solidFill>
                                    <w14:srgbClr w14:val="FF0000">
                                      <w14:alpha w14:val="46000"/>
                                    </w14:srgbClr>
                                  </w14:solidFill>
                                </w14:textFill>
                              </w:rPr>
                              <w:t xml:space="preserve">«HOW TO USE </w:t>
                            </w:r>
                          </w:p>
                          <w:p w14:paraId="646DB6EB" w14:textId="77777777" w:rsidR="001630ED"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en-US"/>
                                <w14:textFill>
                                  <w14:solidFill>
                                    <w14:srgbClr w14:val="FF0000">
                                      <w14:alpha w14:val="46000"/>
                                    </w14:srgbClr>
                                  </w14:solidFill>
                                </w14:textFill>
                              </w:rPr>
                              <w:t xml:space="preserve">THIS </w:t>
                            </w:r>
                          </w:p>
                          <w:p w14:paraId="439E3459" w14:textId="59A32FCD" w:rsidR="001630ED" w:rsidRPr="009D375B"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en-US"/>
                                <w14:textFill>
                                  <w14:solidFill>
                                    <w14:srgbClr w14:val="FF0000">
                                      <w14:alpha w14:val="46000"/>
                                    </w14:srgbClr>
                                  </w14:solidFill>
                                </w14:textFill>
                              </w:rPr>
                              <w:t>TEMPLATE»</w:t>
                            </w:r>
                          </w:p>
                          <w:p w14:paraId="7F2374A1" w14:textId="7459E306" w:rsidR="001630ED" w:rsidRPr="009D375B" w:rsidRDefault="001630ED" w:rsidP="008E726D">
                            <w:pPr>
                              <w:jc w:val="center"/>
                              <w:rPr>
                                <w:color w:val="FF0000"/>
                                <w:sz w:val="48"/>
                                <w:szCs w:val="48"/>
                                <w:lang w:val="en-US"/>
                                <w14:textFill>
                                  <w14:solidFill>
                                    <w14:srgbClr w14:val="FF0000">
                                      <w14:alpha w14:val="46000"/>
                                    </w14:srgbClr>
                                  </w14:solidFill>
                                </w14:textFill>
                              </w:rPr>
                            </w:pPr>
                            <w:r w:rsidRPr="009D375B">
                              <w:rPr>
                                <w:color w:val="FF0000"/>
                                <w:sz w:val="48"/>
                                <w:szCs w:val="48"/>
                                <w:lang w:val="en-US"/>
                                <w14:textFill>
                                  <w14:solidFill>
                                    <w14:srgbClr w14:val="FF0000">
                                      <w14:alpha w14:val="46000"/>
                                    </w14:srgbClr>
                                  </w14:solidFill>
                                </w14:textFill>
                              </w:rPr>
                              <w:t>…</w:t>
                            </w:r>
                          </w:p>
                          <w:p w14:paraId="4716B975" w14:textId="77777777" w:rsidR="001630ED" w:rsidRDefault="001630ED" w:rsidP="008E726D">
                            <w:pPr>
                              <w:jc w:val="center"/>
                              <w:rPr>
                                <w:color w:val="FF0000"/>
                                <w:sz w:val="48"/>
                                <w:szCs w:val="48"/>
                                <w:lang w:val="en-US"/>
                                <w14:textFill>
                                  <w14:solidFill>
                                    <w14:srgbClr w14:val="FF0000">
                                      <w14:alpha w14:val="46000"/>
                                    </w14:srgbClr>
                                  </w14:solidFill>
                                </w14:textFill>
                              </w:rPr>
                            </w:pPr>
                            <w:r w:rsidRPr="009D375B">
                              <w:rPr>
                                <w:color w:val="FF0000"/>
                                <w:sz w:val="48"/>
                                <w:szCs w:val="48"/>
                                <w:lang w:val="en-US"/>
                                <w14:textFill>
                                  <w14:solidFill>
                                    <w14:srgbClr w14:val="FF0000">
                                      <w14:alpha w14:val="46000"/>
                                    </w14:srgbClr>
                                  </w14:solidFill>
                                </w14:textFill>
                              </w:rPr>
                              <w:t>AND THEN DELE</w:t>
                            </w:r>
                            <w:r>
                              <w:rPr>
                                <w:color w:val="FF0000"/>
                                <w:sz w:val="48"/>
                                <w:szCs w:val="48"/>
                                <w:lang w:val="en-US"/>
                                <w14:textFill>
                                  <w14:solidFill>
                                    <w14:srgbClr w14:val="FF0000">
                                      <w14:alpha w14:val="46000"/>
                                    </w14:srgbClr>
                                  </w14:solidFill>
                                </w14:textFill>
                              </w:rPr>
                              <w:t>TE</w:t>
                            </w:r>
                            <w:r w:rsidRPr="009D375B">
                              <w:rPr>
                                <w:color w:val="FF0000"/>
                                <w:sz w:val="48"/>
                                <w:szCs w:val="48"/>
                                <w:lang w:val="en-US"/>
                                <w14:textFill>
                                  <w14:solidFill>
                                    <w14:srgbClr w14:val="FF0000">
                                      <w14:alpha w14:val="46000"/>
                                    </w14:srgbClr>
                                  </w14:solidFill>
                                </w14:textFill>
                              </w:rPr>
                              <w:t xml:space="preserve"> THIS TEXT BOX </w:t>
                            </w:r>
                          </w:p>
                          <w:p w14:paraId="37674EEC" w14:textId="76236641" w:rsidR="001630ED" w:rsidRPr="009D375B"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nb-NO"/>
                                <w14:textFill>
                                  <w14:solidFill>
                                    <w14:srgbClr w14:val="FF0000">
                                      <w14:alpha w14:val="46000"/>
                                    </w14:srgbClr>
                                  </w14:solidFill>
                                </w14:textFill>
                              </w:rPr>
                              <w:sym w:font="Wingdings" w:char="F04A"/>
                            </w:r>
                            <w:r w:rsidRPr="009D375B">
                              <w:rPr>
                                <w:color w:val="FF0000"/>
                                <w:sz w:val="96"/>
                                <w:szCs w:val="96"/>
                                <w:lang w:val="en-US"/>
                                <w14:textFill>
                                  <w14:solidFill>
                                    <w14:srgbClr w14:val="FF0000">
                                      <w14:alpha w14:val="46000"/>
                                    </w14:srgbClr>
                                  </w14:solidFill>
                                </w14:textFill>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3A2018" id="_x0000_t202" coordsize="21600,21600" o:spt="202" path="m,l,21600r21600,l21600,xe">
                <v:stroke joinstyle="miter"/>
                <v:path gradientshapeok="t" o:connecttype="rect"/>
              </v:shapetype>
              <v:shape id="Text Box 3" o:spid="_x0000_s1026" type="#_x0000_t202" style="position:absolute;left:0;text-align:left;margin-left:-10.1pt;margin-top:7.5pt;width:486.35pt;height:572.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" filled="f" stroked="f" strokeweight=".5pt">
                <v:textbox>
                  <w:txbxContent>
                    <w:p w14:paraId="12FFA4AC" w14:textId="38452FA3" w:rsidR="001630ED" w:rsidRPr="00237935" w:rsidRDefault="001630ED" w:rsidP="008E726D">
                      <w:pPr>
                        <w:jc w:val="center"/>
                        <w:rPr>
                          <w:color w:val="FF0000"/>
                          <w:sz w:val="96"/>
                          <w:szCs w:val="96"/>
                          <w:lang w:val="en-US"/>
                          <w14:textFill>
                            <w14:solidFill>
                              <w14:srgbClr w14:val="FF0000">
                                <w14:alpha w14:val="46000"/>
                              </w14:srgbClr>
                            </w14:solidFill>
                          </w14:textFill>
                        </w:rPr>
                      </w:pPr>
                      <w:r w:rsidRPr="00237935">
                        <w:rPr>
                          <w:color w:val="FF0000"/>
                          <w:sz w:val="96"/>
                          <w:szCs w:val="96"/>
                          <w:lang w:val="en-US"/>
                          <w14:textFill>
                            <w14:solidFill>
                              <w14:srgbClr w14:val="FF0000">
                                <w14:alpha w14:val="46000"/>
                              </w14:srgbClr>
                            </w14:solidFill>
                          </w14:textFill>
                        </w:rPr>
                        <w:t>BEFORE YOU START:</w:t>
                      </w:r>
                    </w:p>
                    <w:p w14:paraId="76C09159" w14:textId="77777777" w:rsidR="001630ED" w:rsidRPr="00237935" w:rsidRDefault="001630ED" w:rsidP="008E726D">
                      <w:pPr>
                        <w:jc w:val="center"/>
                        <w:rPr>
                          <w:color w:val="FF0000"/>
                          <w:sz w:val="96"/>
                          <w:szCs w:val="96"/>
                          <w:lang w:val="en-US"/>
                          <w14:textFill>
                            <w14:solidFill>
                              <w14:srgbClr w14:val="FF0000">
                                <w14:alpha w14:val="46000"/>
                              </w14:srgbClr>
                            </w14:solidFill>
                          </w14:textFill>
                        </w:rPr>
                      </w:pPr>
                      <w:r w:rsidRPr="00237935">
                        <w:rPr>
                          <w:color w:val="FF0000"/>
                          <w:sz w:val="96"/>
                          <w:szCs w:val="96"/>
                          <w:lang w:val="en-US"/>
                          <w14:textFill>
                            <w14:solidFill>
                              <w14:srgbClr w14:val="FF0000">
                                <w14:alpha w14:val="46000"/>
                              </w14:srgbClr>
                            </w14:solidFill>
                          </w14:textFill>
                        </w:rPr>
                        <w:t xml:space="preserve">PLEASE READ </w:t>
                      </w:r>
                    </w:p>
                    <w:p w14:paraId="5141411A" w14:textId="5494E915" w:rsidR="001630ED" w:rsidRPr="00237935" w:rsidRDefault="001630ED" w:rsidP="008E726D">
                      <w:pPr>
                        <w:jc w:val="center"/>
                        <w:rPr>
                          <w:color w:val="FF0000"/>
                          <w:sz w:val="96"/>
                          <w:szCs w:val="96"/>
                          <w:lang w:val="en-US"/>
                          <w14:textFill>
                            <w14:solidFill>
                              <w14:srgbClr w14:val="FF0000">
                                <w14:alpha w14:val="46000"/>
                              </w14:srgbClr>
                            </w14:solidFill>
                          </w14:textFill>
                        </w:rPr>
                      </w:pPr>
                      <w:r w:rsidRPr="00237935">
                        <w:rPr>
                          <w:color w:val="FF0000"/>
                          <w:sz w:val="96"/>
                          <w:szCs w:val="96"/>
                          <w:lang w:val="en-US"/>
                          <w14:textFill>
                            <w14:solidFill>
                              <w14:srgbClr w14:val="FF0000">
                                <w14:alpha w14:val="46000"/>
                              </w14:srgbClr>
                            </w14:solidFill>
                          </w14:textFill>
                        </w:rPr>
                        <w:t>APPENDIX A:</w:t>
                      </w:r>
                    </w:p>
                    <w:p w14:paraId="6FBEBE3E" w14:textId="77777777" w:rsidR="001630ED" w:rsidRPr="00237935" w:rsidRDefault="001630ED" w:rsidP="008E726D">
                      <w:pPr>
                        <w:jc w:val="center"/>
                        <w:rPr>
                          <w:color w:val="FF0000"/>
                          <w:sz w:val="96"/>
                          <w:szCs w:val="96"/>
                          <w:lang w:val="en-US"/>
                          <w14:textFill>
                            <w14:solidFill>
                              <w14:srgbClr w14:val="FF0000">
                                <w14:alpha w14:val="46000"/>
                              </w14:srgbClr>
                            </w14:solidFill>
                          </w14:textFill>
                        </w:rPr>
                      </w:pPr>
                    </w:p>
                    <w:p w14:paraId="3DA7638F" w14:textId="77777777" w:rsidR="001630ED"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en-US"/>
                          <w14:textFill>
                            <w14:solidFill>
                              <w14:srgbClr w14:val="FF0000">
                                <w14:alpha w14:val="46000"/>
                              </w14:srgbClr>
                            </w14:solidFill>
                          </w14:textFill>
                        </w:rPr>
                        <w:t xml:space="preserve">«HOW TO USE </w:t>
                      </w:r>
                    </w:p>
                    <w:p w14:paraId="646DB6EB" w14:textId="77777777" w:rsidR="001630ED"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en-US"/>
                          <w14:textFill>
                            <w14:solidFill>
                              <w14:srgbClr w14:val="FF0000">
                                <w14:alpha w14:val="46000"/>
                              </w14:srgbClr>
                            </w14:solidFill>
                          </w14:textFill>
                        </w:rPr>
                        <w:t xml:space="preserve">THIS </w:t>
                      </w:r>
                    </w:p>
                    <w:p w14:paraId="439E3459" w14:textId="59A32FCD" w:rsidR="001630ED" w:rsidRPr="009D375B"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en-US"/>
                          <w14:textFill>
                            <w14:solidFill>
                              <w14:srgbClr w14:val="FF0000">
                                <w14:alpha w14:val="46000"/>
                              </w14:srgbClr>
                            </w14:solidFill>
                          </w14:textFill>
                        </w:rPr>
                        <w:t>TEMPLATE»</w:t>
                      </w:r>
                    </w:p>
                    <w:p w14:paraId="7F2374A1" w14:textId="7459E306" w:rsidR="001630ED" w:rsidRPr="009D375B" w:rsidRDefault="001630ED" w:rsidP="008E726D">
                      <w:pPr>
                        <w:jc w:val="center"/>
                        <w:rPr>
                          <w:color w:val="FF0000"/>
                          <w:sz w:val="48"/>
                          <w:szCs w:val="48"/>
                          <w:lang w:val="en-US"/>
                          <w14:textFill>
                            <w14:solidFill>
                              <w14:srgbClr w14:val="FF0000">
                                <w14:alpha w14:val="46000"/>
                              </w14:srgbClr>
                            </w14:solidFill>
                          </w14:textFill>
                        </w:rPr>
                      </w:pPr>
                      <w:r w:rsidRPr="009D375B">
                        <w:rPr>
                          <w:color w:val="FF0000"/>
                          <w:sz w:val="48"/>
                          <w:szCs w:val="48"/>
                          <w:lang w:val="en-US"/>
                          <w14:textFill>
                            <w14:solidFill>
                              <w14:srgbClr w14:val="FF0000">
                                <w14:alpha w14:val="46000"/>
                              </w14:srgbClr>
                            </w14:solidFill>
                          </w14:textFill>
                        </w:rPr>
                        <w:t>…</w:t>
                      </w:r>
                    </w:p>
                    <w:p w14:paraId="4716B975" w14:textId="77777777" w:rsidR="001630ED" w:rsidRDefault="001630ED" w:rsidP="008E726D">
                      <w:pPr>
                        <w:jc w:val="center"/>
                        <w:rPr>
                          <w:color w:val="FF0000"/>
                          <w:sz w:val="48"/>
                          <w:szCs w:val="48"/>
                          <w:lang w:val="en-US"/>
                          <w14:textFill>
                            <w14:solidFill>
                              <w14:srgbClr w14:val="FF0000">
                                <w14:alpha w14:val="46000"/>
                              </w14:srgbClr>
                            </w14:solidFill>
                          </w14:textFill>
                        </w:rPr>
                      </w:pPr>
                      <w:r w:rsidRPr="009D375B">
                        <w:rPr>
                          <w:color w:val="FF0000"/>
                          <w:sz w:val="48"/>
                          <w:szCs w:val="48"/>
                          <w:lang w:val="en-US"/>
                          <w14:textFill>
                            <w14:solidFill>
                              <w14:srgbClr w14:val="FF0000">
                                <w14:alpha w14:val="46000"/>
                              </w14:srgbClr>
                            </w14:solidFill>
                          </w14:textFill>
                        </w:rPr>
                        <w:t>AND THEN DELE</w:t>
                      </w:r>
                      <w:r>
                        <w:rPr>
                          <w:color w:val="FF0000"/>
                          <w:sz w:val="48"/>
                          <w:szCs w:val="48"/>
                          <w:lang w:val="en-US"/>
                          <w14:textFill>
                            <w14:solidFill>
                              <w14:srgbClr w14:val="FF0000">
                                <w14:alpha w14:val="46000"/>
                              </w14:srgbClr>
                            </w14:solidFill>
                          </w14:textFill>
                        </w:rPr>
                        <w:t>TE</w:t>
                      </w:r>
                      <w:r w:rsidRPr="009D375B">
                        <w:rPr>
                          <w:color w:val="FF0000"/>
                          <w:sz w:val="48"/>
                          <w:szCs w:val="48"/>
                          <w:lang w:val="en-US"/>
                          <w14:textFill>
                            <w14:solidFill>
                              <w14:srgbClr w14:val="FF0000">
                                <w14:alpha w14:val="46000"/>
                              </w14:srgbClr>
                            </w14:solidFill>
                          </w14:textFill>
                        </w:rPr>
                        <w:t xml:space="preserve"> THIS TEXT BOX </w:t>
                      </w:r>
                    </w:p>
                    <w:p w14:paraId="37674EEC" w14:textId="76236641" w:rsidR="001630ED" w:rsidRPr="009D375B" w:rsidRDefault="001630ED" w:rsidP="008E726D">
                      <w:pPr>
                        <w:jc w:val="center"/>
                        <w:rPr>
                          <w:color w:val="FF0000"/>
                          <w:sz w:val="96"/>
                          <w:szCs w:val="96"/>
                          <w:lang w:val="en-US"/>
                          <w14:textFill>
                            <w14:solidFill>
                              <w14:srgbClr w14:val="FF0000">
                                <w14:alpha w14:val="46000"/>
                              </w14:srgbClr>
                            </w14:solidFill>
                          </w14:textFill>
                        </w:rPr>
                      </w:pPr>
                      <w:r w:rsidRPr="009D375B">
                        <w:rPr>
                          <w:color w:val="FF0000"/>
                          <w:sz w:val="96"/>
                          <w:szCs w:val="96"/>
                          <w:lang w:val="nb-NO"/>
                          <w14:textFill>
                            <w14:solidFill>
                              <w14:srgbClr w14:val="FF0000">
                                <w14:alpha w14:val="46000"/>
                              </w14:srgbClr>
                            </w14:solidFill>
                          </w14:textFill>
                        </w:rPr>
                        <w:sym w:font="Wingdings" w:char="F04A"/>
                      </w:r>
                      <w:r w:rsidRPr="009D375B">
                        <w:rPr>
                          <w:color w:val="FF0000"/>
                          <w:sz w:val="96"/>
                          <w:szCs w:val="96"/>
                          <w:lang w:val="en-US"/>
                          <w14:textFill>
                            <w14:solidFill>
                              <w14:srgbClr w14:val="FF0000">
                                <w14:alpha w14:val="46000"/>
                              </w14:srgbClr>
                            </w14:solidFill>
                          </w14:textFill>
                        </w:rPr>
                        <w:t xml:space="preserve"> </w:t>
                      </w:r>
                    </w:p>
                  </w:txbxContent>
                </v:textbox>
              </v:shape>
            </w:pict>
          </mc:Fallback>
        </mc:AlternateContent>
      </w:r>
      <w:fldSimple w:instr=" TITLE  \* MERGEFORMAT ">
        <w:r w:rsidR="00B70606">
          <w:t>The Perfect Thesis</w:t>
        </w:r>
      </w:fldSimple>
    </w:p>
    <w:p w14:paraId="4D15C17D" w14:textId="52CB22CF" w:rsidR="00D87C1B" w:rsidRDefault="00167EED" w:rsidP="00167EED">
      <w:pPr>
        <w:pStyle w:val="aSubTitle"/>
      </w:pPr>
      <w:r>
        <w:t>Structure, Content and Layout</w:t>
      </w:r>
    </w:p>
    <w:p w14:paraId="3839AA34" w14:textId="77777777" w:rsidR="00D87C1B" w:rsidRDefault="00167EED" w:rsidP="00331992">
      <w:pPr>
        <w:pStyle w:val="Author"/>
      </w:pPr>
      <w:r>
        <w:t>Gunnar Misund</w:t>
      </w:r>
    </w:p>
    <w:p w14:paraId="5B087095" w14:textId="77777777" w:rsidR="00EE53EE" w:rsidRDefault="00796FAA" w:rsidP="0084323D">
      <w:pPr>
        <w:pStyle w:val="ThesisType"/>
      </w:pPr>
      <w:r>
        <w:t>Bachelor’s / Master’s Thesis</w:t>
      </w:r>
    </w:p>
    <w:p w14:paraId="0BB2F931" w14:textId="0A21D949" w:rsidR="008C475C" w:rsidRPr="008C475C" w:rsidRDefault="008C475C" w:rsidP="0084323D">
      <w:pPr>
        <w:pStyle w:val="ThesisType"/>
      </w:pPr>
      <w:r>
        <w:t xml:space="preserve">Template for </w:t>
      </w:r>
      <w:r w:rsidR="00962D14">
        <w:t>MicroSoft Word</w:t>
      </w:r>
    </w:p>
    <w:p w14:paraId="27F92B93" w14:textId="77777777" w:rsidR="00917010" w:rsidRDefault="00167EED" w:rsidP="00E90A0A">
      <w:pPr>
        <w:pStyle w:val="Affilition"/>
      </w:pPr>
      <w:r>
        <w:t>School of Computer Sciences</w:t>
      </w:r>
    </w:p>
    <w:p w14:paraId="316B2E38" w14:textId="41605712" w:rsidR="00FE6CD1" w:rsidRDefault="00167EED" w:rsidP="00E90A0A">
      <w:pPr>
        <w:pStyle w:val="Affilition"/>
      </w:pPr>
      <w:r>
        <w:t>Østfold University College</w:t>
      </w:r>
    </w:p>
    <w:p w14:paraId="7D8225F1" w14:textId="6022500E" w:rsidR="00507932" w:rsidRDefault="00167EED" w:rsidP="00E90A0A">
      <w:pPr>
        <w:pStyle w:val="Affilition"/>
      </w:pPr>
      <w:r>
        <w:t>Halden, Norway</w:t>
      </w:r>
    </w:p>
    <w:p w14:paraId="05D47D7A" w14:textId="1EF220B4" w:rsidR="00BF31EF" w:rsidRDefault="00167EED" w:rsidP="00E90A0A">
      <w:pPr>
        <w:pStyle w:val="Affilition"/>
        <w:sectPr w:rsidR="00BF31EF" w:rsidSect="00457B8F">
          <w:footerReference w:type="default" r:id="rId11"/>
          <w:type w:val="oddPage"/>
          <w:pgSz w:w="11906" w:h="16838"/>
          <w:pgMar w:top="1701" w:right="1985" w:bottom="2268" w:left="1418" w:header="709" w:footer="709" w:gutter="0"/>
          <w:pgNumType w:fmt="lowerRoman"/>
          <w:cols w:space="708"/>
          <w:docGrid w:linePitch="360"/>
        </w:sectPr>
      </w:pPr>
      <w:r>
        <w:t>December 202</w:t>
      </w:r>
      <w:bookmarkStart w:id="0" w:name="_Toc57791815"/>
      <w:r w:rsidR="002D7E9D">
        <w:t>0</w:t>
      </w:r>
    </w:p>
    <w:p w14:paraId="6B6412A4" w14:textId="022445FF" w:rsidR="004F038A" w:rsidRPr="004F038A" w:rsidRDefault="00750014" w:rsidP="00B53FB4">
      <w:pPr>
        <w:pStyle w:val="FrontMatterHeading"/>
      </w:pPr>
      <w:bookmarkStart w:id="1" w:name="_Toc60218565"/>
      <w:bookmarkStart w:id="2" w:name="_Toc60904328"/>
      <w:r w:rsidRPr="00012FC4">
        <w:lastRenderedPageBreak/>
        <w:t>Abstrac</w:t>
      </w:r>
      <w:bookmarkEnd w:id="0"/>
      <w:bookmarkEnd w:id="1"/>
      <w:r w:rsidR="004F038A">
        <w:t>t</w:t>
      </w:r>
      <w:bookmarkEnd w:id="2"/>
    </w:p>
    <w:p w14:paraId="5FF15531" w14:textId="6323D96A" w:rsidR="004F038A" w:rsidRPr="00987AA4" w:rsidRDefault="004F038A" w:rsidP="004F038A">
      <w:pPr>
        <w:pStyle w:val="ParagraphFirst"/>
        <w:rPr>
          <w:lang w:val="en-US" w:eastAsia="en-US"/>
        </w:rPr>
      </w:pPr>
      <w:r w:rsidRPr="00987AA4">
        <w:rPr>
          <w:lang w:val="en-US" w:eastAsia="en-US"/>
        </w:rPr>
        <w:t>An abstract is a brief summarizing statement, not more than one page. It gives the reader a synopsis of the research problem, method, results, and conclusions of your document. The abstract takes the form of a single paragraph and should not contain cross references or citations. Abstracts are often collected into volumes and must be able to stand alone. They may be read by parties trying to decide whether or not to read the main document, or for getting a broad picture before starting on the report. If you describe the content of each main chapter, and bind it nicely together, you’re done. You should not have any information in the abstract that is not found in any of the main chapters. It is common to close the abstract with a few well carefully selected keywords. Obviously, the abstract is the last thing you do in your project.</w:t>
      </w:r>
    </w:p>
    <w:p w14:paraId="485E2380" w14:textId="77777777" w:rsidR="004F038A" w:rsidRPr="004F038A" w:rsidRDefault="004F038A" w:rsidP="004F038A">
      <w:pPr>
        <w:pStyle w:val="Paragraph"/>
        <w:rPr>
          <w:lang w:val="en-AU" w:eastAsia="en-US"/>
        </w:rPr>
      </w:pPr>
      <w:r w:rsidRPr="004F038A">
        <w:rPr>
          <w:lang w:val="en-AU" w:eastAsia="en-US"/>
        </w:rPr>
        <w:t>Here is an example of a short and concise abstract [1]:</w:t>
      </w:r>
    </w:p>
    <w:p w14:paraId="36A62D94" w14:textId="1D3129FB" w:rsidR="009C43B6" w:rsidRDefault="004F038A" w:rsidP="00B53FB4">
      <w:pPr>
        <w:pStyle w:val="LongQuote"/>
      </w:pPr>
      <w:r w:rsidRPr="004F038A">
        <w:t>This thesis presents an evaluation of a set of 3D Scene Graph APIs for Java. The work consists mainly of two parts: Defining a methodology for comparing the APIs, and then applying the proposed methodology to the APIs. An over-view of the available 3D Scene Graph APIs in Java is presented, and a selection of these are chosen for the evaluation. The APIs subjected to the evaluation are Java 3D, Ardor3D and jMonkeyEngine3. The proposed methodology focuses on the comparison on four different aspects. These are: Project Management and Technical Infrastructure, System Architecture, System Features and Capa-bilities, and System Performance. The results from applying the evaluation method show that none of the APIs were superior to the others in all respects. The results identify strengths and weaknesses with each API, that indicate which use cases each API might be better suited for.</w:t>
      </w:r>
    </w:p>
    <w:p w14:paraId="20FB0A30" w14:textId="5DEBB5B1" w:rsidR="009C43B6" w:rsidRPr="004F038A" w:rsidRDefault="009C43B6" w:rsidP="004F038A">
      <w:pPr>
        <w:pStyle w:val="LongQuote"/>
        <w:sectPr w:rsidR="009C43B6" w:rsidRPr="004F038A" w:rsidSect="009C43B6">
          <w:headerReference w:type="default" r:id="rId12"/>
          <w:footerReference w:type="default" r:id="rId13"/>
          <w:type w:val="oddPage"/>
          <w:pgSz w:w="11906" w:h="16838"/>
          <w:pgMar w:top="1701" w:right="1985" w:bottom="2268" w:left="1418" w:header="709" w:footer="709" w:gutter="0"/>
          <w:pgNumType w:fmt="lowerRoman" w:start="1"/>
          <w:cols w:space="708"/>
          <w:docGrid w:linePitch="360"/>
        </w:sectPr>
      </w:pPr>
    </w:p>
    <w:p w14:paraId="490FA2D3" w14:textId="008F82C4" w:rsidR="00507932" w:rsidRPr="00167EED" w:rsidRDefault="001455BD" w:rsidP="005860E3">
      <w:pPr>
        <w:pStyle w:val="FrontMatterHeading"/>
      </w:pPr>
      <w:bookmarkStart w:id="3" w:name="_Toc57791816"/>
      <w:bookmarkStart w:id="4" w:name="_Toc60218566"/>
      <w:bookmarkStart w:id="5" w:name="_Toc60904329"/>
      <w:r w:rsidRPr="00167EED">
        <w:lastRenderedPageBreak/>
        <w:t>A</w:t>
      </w:r>
      <w:r w:rsidR="00507932" w:rsidRPr="00167EED">
        <w:t>c</w:t>
      </w:r>
      <w:r w:rsidRPr="00167EED">
        <w:t>knowledg</w:t>
      </w:r>
      <w:r w:rsidR="00460DAB">
        <w:t>e</w:t>
      </w:r>
      <w:r w:rsidRPr="00167EED">
        <w:t>ments</w:t>
      </w:r>
      <w:bookmarkEnd w:id="3"/>
      <w:bookmarkEnd w:id="4"/>
      <w:bookmarkEnd w:id="5"/>
    </w:p>
    <w:p w14:paraId="03A5EA33" w14:textId="12F718BC" w:rsidR="00C35AC2" w:rsidRDefault="0000246D" w:rsidP="005860E3">
      <w:pPr>
        <w:pStyle w:val="ParagraphFirst"/>
        <w:sectPr w:rsidR="00C35AC2" w:rsidSect="009C43B6">
          <w:type w:val="oddPage"/>
          <w:pgSz w:w="11906" w:h="16838"/>
          <w:pgMar w:top="1701" w:right="1985" w:bottom="2268" w:left="1418" w:header="709" w:footer="709" w:gutter="0"/>
          <w:pgNumType w:fmt="lowerRoman"/>
          <w:cols w:space="708"/>
          <w:docGrid w:linePitch="360"/>
        </w:sectPr>
      </w:pPr>
      <w:r w:rsidRPr="0005354E">
        <w:rPr>
          <w:lang w:val="en-US"/>
        </w:rPr>
        <w:t>In a thesis, it is common to note the assistance of people whose help was crucial but not extensive enough to warrant their being listed as co-authors. Thesis advisors, technicians, and colleagues</w:t>
      </w:r>
      <w:r w:rsidR="00D87C1B" w:rsidRPr="0005354E">
        <w:rPr>
          <w:lang w:val="en-US"/>
        </w:rPr>
        <w:t xml:space="preserve"> </w:t>
      </w:r>
      <w:r w:rsidRPr="0005354E">
        <w:rPr>
          <w:lang w:val="en-US"/>
        </w:rPr>
        <w:t>who gave advice or time are all candidates for the</w:t>
      </w:r>
      <w:r w:rsidR="00F86DE4" w:rsidRPr="0005354E">
        <w:rPr>
          <w:lang w:val="en-US"/>
        </w:rPr>
        <w:t xml:space="preserve"> </w:t>
      </w:r>
      <w:r w:rsidRPr="0005354E">
        <w:rPr>
          <w:lang w:val="en-US"/>
        </w:rPr>
        <w:t xml:space="preserve">acknowledgments section. </w:t>
      </w:r>
      <w:r w:rsidRPr="00D87C1B">
        <w:t>Patient family members are also frequently thanked</w:t>
      </w:r>
    </w:p>
    <w:p w14:paraId="00197D72" w14:textId="77777777" w:rsidR="00A9334D" w:rsidRDefault="00C07198" w:rsidP="00DD218B">
      <w:pPr>
        <w:pStyle w:val="FrontMatterHeading"/>
        <w:rPr>
          <w:rFonts w:asciiTheme="majorHAnsi" w:eastAsiaTheme="minorEastAsia" w:hAnsiTheme="majorHAnsi" w:cs="Calibri Light (Headings)"/>
          <w:b w:val="0"/>
          <w:bCs/>
          <w:sz w:val="24"/>
          <w:szCs w:val="24"/>
        </w:rPr>
      </w:pPr>
      <w:bookmarkStart w:id="6" w:name="_Toc60218567"/>
      <w:bookmarkStart w:id="7" w:name="_Toc57791817"/>
      <w:bookmarkStart w:id="8" w:name="_Toc60904330"/>
      <w:r>
        <w:lastRenderedPageBreak/>
        <w:t>Contents</w:t>
      </w:r>
      <w:bookmarkEnd w:id="6"/>
      <w:bookmarkEnd w:id="8"/>
    </w:p>
    <w:p w14:paraId="18CAD326" w14:textId="77777777" w:rsidR="00DD218B" w:rsidRDefault="00DD218B" w:rsidP="00DD218B">
      <w:pPr>
        <w:pStyle w:val="ParagraphFirst"/>
        <w:rPr>
          <w:lang w:val="en-AU" w:eastAsia="en-US"/>
        </w:rPr>
      </w:pPr>
    </w:p>
    <w:p w14:paraId="710FD1FB" w14:textId="2DA5A2A9" w:rsidR="00B9380B" w:rsidRDefault="00DD218B">
      <w:pPr>
        <w:pStyle w:val="TOC1"/>
        <w:tabs>
          <w:tab w:val="right" w:pos="8493"/>
        </w:tabs>
        <w:rPr>
          <w:rFonts w:asciiTheme="minorHAnsi" w:hAnsiTheme="minorHAnsi" w:cstheme="minorBidi"/>
          <w:bCs w:val="0"/>
          <w:noProof/>
          <w:lang w:val="en-NO" w:eastAsia="zh-CN"/>
        </w:rPr>
      </w:pPr>
      <w:r>
        <w:fldChar w:fldCharType="begin"/>
      </w:r>
      <w:r>
        <w:instrText xml:space="preserve"> TOC \o "1-3" \h \z \u </w:instrText>
      </w:r>
      <w:r>
        <w:fldChar w:fldCharType="separate"/>
      </w:r>
      <w:hyperlink w:anchor="_Toc60904328" w:history="1">
        <w:r w:rsidR="00B9380B" w:rsidRPr="00EC530C">
          <w:rPr>
            <w:rStyle w:val="Hyperlink"/>
            <w:noProof/>
          </w:rPr>
          <w:t>Abstract</w:t>
        </w:r>
        <w:r w:rsidR="00B9380B">
          <w:rPr>
            <w:noProof/>
            <w:webHidden/>
          </w:rPr>
          <w:tab/>
        </w:r>
        <w:r w:rsidR="00B9380B">
          <w:rPr>
            <w:noProof/>
            <w:webHidden/>
          </w:rPr>
          <w:fldChar w:fldCharType="begin"/>
        </w:r>
        <w:r w:rsidR="00B9380B">
          <w:rPr>
            <w:noProof/>
            <w:webHidden/>
          </w:rPr>
          <w:instrText xml:space="preserve"> PAGEREF _Toc60904328 \h </w:instrText>
        </w:r>
        <w:r w:rsidR="00B9380B">
          <w:rPr>
            <w:noProof/>
            <w:webHidden/>
          </w:rPr>
        </w:r>
        <w:r w:rsidR="00B9380B">
          <w:rPr>
            <w:noProof/>
            <w:webHidden/>
          </w:rPr>
          <w:fldChar w:fldCharType="separate"/>
        </w:r>
        <w:r w:rsidR="00B9380B">
          <w:rPr>
            <w:noProof/>
            <w:webHidden/>
          </w:rPr>
          <w:t>i</w:t>
        </w:r>
        <w:r w:rsidR="00B9380B">
          <w:rPr>
            <w:noProof/>
            <w:webHidden/>
          </w:rPr>
          <w:fldChar w:fldCharType="end"/>
        </w:r>
      </w:hyperlink>
    </w:p>
    <w:p w14:paraId="06F779FB" w14:textId="51D9C85C" w:rsidR="00B9380B" w:rsidRDefault="00B9380B">
      <w:pPr>
        <w:pStyle w:val="TOC1"/>
        <w:tabs>
          <w:tab w:val="right" w:pos="8493"/>
        </w:tabs>
        <w:rPr>
          <w:rFonts w:asciiTheme="minorHAnsi" w:hAnsiTheme="minorHAnsi" w:cstheme="minorBidi"/>
          <w:bCs w:val="0"/>
          <w:noProof/>
          <w:lang w:val="en-NO" w:eastAsia="zh-CN"/>
        </w:rPr>
      </w:pPr>
      <w:hyperlink w:anchor="_Toc60904329" w:history="1">
        <w:r w:rsidRPr="00EC530C">
          <w:rPr>
            <w:rStyle w:val="Hyperlink"/>
            <w:noProof/>
          </w:rPr>
          <w:t>Acknowledgements</w:t>
        </w:r>
        <w:r>
          <w:rPr>
            <w:noProof/>
            <w:webHidden/>
          </w:rPr>
          <w:tab/>
        </w:r>
        <w:r>
          <w:rPr>
            <w:noProof/>
            <w:webHidden/>
          </w:rPr>
          <w:fldChar w:fldCharType="begin"/>
        </w:r>
        <w:r>
          <w:rPr>
            <w:noProof/>
            <w:webHidden/>
          </w:rPr>
          <w:instrText xml:space="preserve"> PAGEREF _Toc60904329 \h </w:instrText>
        </w:r>
        <w:r>
          <w:rPr>
            <w:noProof/>
            <w:webHidden/>
          </w:rPr>
        </w:r>
        <w:r>
          <w:rPr>
            <w:noProof/>
            <w:webHidden/>
          </w:rPr>
          <w:fldChar w:fldCharType="separate"/>
        </w:r>
        <w:r>
          <w:rPr>
            <w:noProof/>
            <w:webHidden/>
          </w:rPr>
          <w:t>iii</w:t>
        </w:r>
        <w:r>
          <w:rPr>
            <w:noProof/>
            <w:webHidden/>
          </w:rPr>
          <w:fldChar w:fldCharType="end"/>
        </w:r>
      </w:hyperlink>
    </w:p>
    <w:p w14:paraId="5F0F45F5" w14:textId="342D4CB2" w:rsidR="00B9380B" w:rsidRDefault="00B9380B">
      <w:pPr>
        <w:pStyle w:val="TOC1"/>
        <w:tabs>
          <w:tab w:val="right" w:pos="8493"/>
        </w:tabs>
        <w:rPr>
          <w:rFonts w:asciiTheme="minorHAnsi" w:hAnsiTheme="minorHAnsi" w:cstheme="minorBidi"/>
          <w:bCs w:val="0"/>
          <w:noProof/>
          <w:lang w:val="en-NO" w:eastAsia="zh-CN"/>
        </w:rPr>
      </w:pPr>
      <w:hyperlink w:anchor="_Toc60904330" w:history="1">
        <w:r w:rsidRPr="00EC530C">
          <w:rPr>
            <w:rStyle w:val="Hyperlink"/>
            <w:noProof/>
          </w:rPr>
          <w:t>Contents</w:t>
        </w:r>
        <w:r>
          <w:rPr>
            <w:noProof/>
            <w:webHidden/>
          </w:rPr>
          <w:tab/>
        </w:r>
        <w:r>
          <w:rPr>
            <w:noProof/>
            <w:webHidden/>
          </w:rPr>
          <w:fldChar w:fldCharType="begin"/>
        </w:r>
        <w:r>
          <w:rPr>
            <w:noProof/>
            <w:webHidden/>
          </w:rPr>
          <w:instrText xml:space="preserve"> PAGEREF _Toc60904330 \h </w:instrText>
        </w:r>
        <w:r>
          <w:rPr>
            <w:noProof/>
            <w:webHidden/>
          </w:rPr>
        </w:r>
        <w:r>
          <w:rPr>
            <w:noProof/>
            <w:webHidden/>
          </w:rPr>
          <w:fldChar w:fldCharType="separate"/>
        </w:r>
        <w:r>
          <w:rPr>
            <w:noProof/>
            <w:webHidden/>
          </w:rPr>
          <w:t>v</w:t>
        </w:r>
        <w:r>
          <w:rPr>
            <w:noProof/>
            <w:webHidden/>
          </w:rPr>
          <w:fldChar w:fldCharType="end"/>
        </w:r>
      </w:hyperlink>
    </w:p>
    <w:p w14:paraId="67FBB58C" w14:textId="13C6DEAF" w:rsidR="00B9380B" w:rsidRDefault="00B9380B">
      <w:pPr>
        <w:pStyle w:val="TOC1"/>
        <w:tabs>
          <w:tab w:val="right" w:pos="8493"/>
        </w:tabs>
        <w:rPr>
          <w:rFonts w:asciiTheme="minorHAnsi" w:hAnsiTheme="minorHAnsi" w:cstheme="minorBidi"/>
          <w:bCs w:val="0"/>
          <w:noProof/>
          <w:lang w:val="en-NO" w:eastAsia="zh-CN"/>
        </w:rPr>
      </w:pPr>
      <w:hyperlink w:anchor="_Toc60904331" w:history="1">
        <w:r w:rsidRPr="00EC530C">
          <w:rPr>
            <w:rStyle w:val="Hyperlink"/>
            <w:noProof/>
          </w:rPr>
          <w:t>List of Figures (optional)</w:t>
        </w:r>
        <w:r>
          <w:rPr>
            <w:noProof/>
            <w:webHidden/>
          </w:rPr>
          <w:tab/>
        </w:r>
        <w:r>
          <w:rPr>
            <w:noProof/>
            <w:webHidden/>
          </w:rPr>
          <w:fldChar w:fldCharType="begin"/>
        </w:r>
        <w:r>
          <w:rPr>
            <w:noProof/>
            <w:webHidden/>
          </w:rPr>
          <w:instrText xml:space="preserve"> PAGEREF _Toc60904331 \h </w:instrText>
        </w:r>
        <w:r>
          <w:rPr>
            <w:noProof/>
            <w:webHidden/>
          </w:rPr>
        </w:r>
        <w:r>
          <w:rPr>
            <w:noProof/>
            <w:webHidden/>
          </w:rPr>
          <w:fldChar w:fldCharType="separate"/>
        </w:r>
        <w:r>
          <w:rPr>
            <w:noProof/>
            <w:webHidden/>
          </w:rPr>
          <w:t>vii</w:t>
        </w:r>
        <w:r>
          <w:rPr>
            <w:noProof/>
            <w:webHidden/>
          </w:rPr>
          <w:fldChar w:fldCharType="end"/>
        </w:r>
      </w:hyperlink>
    </w:p>
    <w:p w14:paraId="3E70AB21" w14:textId="6AFA8B18" w:rsidR="00B9380B" w:rsidRDefault="00B9380B">
      <w:pPr>
        <w:pStyle w:val="TOC1"/>
        <w:tabs>
          <w:tab w:val="right" w:pos="8493"/>
        </w:tabs>
        <w:rPr>
          <w:rFonts w:asciiTheme="minorHAnsi" w:hAnsiTheme="minorHAnsi" w:cstheme="minorBidi"/>
          <w:bCs w:val="0"/>
          <w:noProof/>
          <w:lang w:val="en-NO" w:eastAsia="zh-CN"/>
        </w:rPr>
      </w:pPr>
      <w:hyperlink w:anchor="_Toc60904332" w:history="1">
        <w:r w:rsidRPr="00EC530C">
          <w:rPr>
            <w:rStyle w:val="Hyperlink"/>
            <w:noProof/>
          </w:rPr>
          <w:t>List of Tables (optional)</w:t>
        </w:r>
        <w:r>
          <w:rPr>
            <w:noProof/>
            <w:webHidden/>
          </w:rPr>
          <w:tab/>
        </w:r>
        <w:r>
          <w:rPr>
            <w:noProof/>
            <w:webHidden/>
          </w:rPr>
          <w:fldChar w:fldCharType="begin"/>
        </w:r>
        <w:r>
          <w:rPr>
            <w:noProof/>
            <w:webHidden/>
          </w:rPr>
          <w:instrText xml:space="preserve"> PAGEREF _Toc60904332 \h </w:instrText>
        </w:r>
        <w:r>
          <w:rPr>
            <w:noProof/>
            <w:webHidden/>
          </w:rPr>
        </w:r>
        <w:r>
          <w:rPr>
            <w:noProof/>
            <w:webHidden/>
          </w:rPr>
          <w:fldChar w:fldCharType="separate"/>
        </w:r>
        <w:r>
          <w:rPr>
            <w:noProof/>
            <w:webHidden/>
          </w:rPr>
          <w:t>ix</w:t>
        </w:r>
        <w:r>
          <w:rPr>
            <w:noProof/>
            <w:webHidden/>
          </w:rPr>
          <w:fldChar w:fldCharType="end"/>
        </w:r>
      </w:hyperlink>
    </w:p>
    <w:p w14:paraId="0361E0B7" w14:textId="45530F2C"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33" w:history="1">
        <w:r w:rsidRPr="00EC530C">
          <w:rPr>
            <w:rStyle w:val="Hyperlink"/>
            <w:noProof/>
          </w:rPr>
          <w:t>Chapter 1</w:t>
        </w:r>
        <w:r>
          <w:rPr>
            <w:rFonts w:asciiTheme="minorHAnsi" w:hAnsiTheme="minorHAnsi" w:cstheme="minorBidi"/>
            <w:bCs w:val="0"/>
            <w:noProof/>
            <w:lang w:val="en-NO" w:eastAsia="zh-CN"/>
          </w:rPr>
          <w:tab/>
        </w:r>
        <w:r w:rsidRPr="00EC530C">
          <w:rPr>
            <w:rStyle w:val="Hyperlink"/>
            <w:noProof/>
          </w:rPr>
          <w:t>Introduction</w:t>
        </w:r>
        <w:r>
          <w:rPr>
            <w:noProof/>
            <w:webHidden/>
          </w:rPr>
          <w:tab/>
        </w:r>
        <w:r>
          <w:rPr>
            <w:noProof/>
            <w:webHidden/>
          </w:rPr>
          <w:fldChar w:fldCharType="begin"/>
        </w:r>
        <w:r>
          <w:rPr>
            <w:noProof/>
            <w:webHidden/>
          </w:rPr>
          <w:instrText xml:space="preserve"> PAGEREF _Toc60904333 \h </w:instrText>
        </w:r>
        <w:r>
          <w:rPr>
            <w:noProof/>
            <w:webHidden/>
          </w:rPr>
        </w:r>
        <w:r>
          <w:rPr>
            <w:noProof/>
            <w:webHidden/>
          </w:rPr>
          <w:fldChar w:fldCharType="separate"/>
        </w:r>
        <w:r>
          <w:rPr>
            <w:noProof/>
            <w:webHidden/>
          </w:rPr>
          <w:t>1</w:t>
        </w:r>
        <w:r>
          <w:rPr>
            <w:noProof/>
            <w:webHidden/>
          </w:rPr>
          <w:fldChar w:fldCharType="end"/>
        </w:r>
      </w:hyperlink>
    </w:p>
    <w:p w14:paraId="5CF68A25" w14:textId="57E76D28" w:rsidR="00B9380B" w:rsidRDefault="00B9380B">
      <w:pPr>
        <w:pStyle w:val="TOC2"/>
        <w:tabs>
          <w:tab w:val="left" w:pos="960"/>
          <w:tab w:val="right" w:pos="8493"/>
        </w:tabs>
        <w:rPr>
          <w:rFonts w:asciiTheme="minorHAnsi" w:hAnsiTheme="minorHAnsi"/>
          <w:bCs w:val="0"/>
          <w:noProof/>
          <w:sz w:val="24"/>
          <w:szCs w:val="24"/>
        </w:rPr>
      </w:pPr>
      <w:hyperlink w:anchor="_Toc60904334" w:history="1">
        <w:r w:rsidRPr="00EC530C">
          <w:rPr>
            <w:rStyle w:val="Hyperlink"/>
            <w:noProof/>
          </w:rPr>
          <w:t>1.1</w:t>
        </w:r>
        <w:r>
          <w:rPr>
            <w:rFonts w:asciiTheme="minorHAnsi" w:hAnsiTheme="minorHAnsi"/>
            <w:bCs w:val="0"/>
            <w:noProof/>
            <w:sz w:val="24"/>
            <w:szCs w:val="24"/>
          </w:rPr>
          <w:tab/>
        </w:r>
        <w:r w:rsidRPr="00EC530C">
          <w:rPr>
            <w:rStyle w:val="Hyperlink"/>
            <w:noProof/>
          </w:rPr>
          <w:t>Background and motivation</w:t>
        </w:r>
        <w:r>
          <w:rPr>
            <w:noProof/>
            <w:webHidden/>
          </w:rPr>
          <w:tab/>
        </w:r>
        <w:r>
          <w:rPr>
            <w:noProof/>
            <w:webHidden/>
          </w:rPr>
          <w:fldChar w:fldCharType="begin"/>
        </w:r>
        <w:r>
          <w:rPr>
            <w:noProof/>
            <w:webHidden/>
          </w:rPr>
          <w:instrText xml:space="preserve"> PAGEREF _Toc60904334 \h </w:instrText>
        </w:r>
        <w:r>
          <w:rPr>
            <w:noProof/>
            <w:webHidden/>
          </w:rPr>
        </w:r>
        <w:r>
          <w:rPr>
            <w:noProof/>
            <w:webHidden/>
          </w:rPr>
          <w:fldChar w:fldCharType="separate"/>
        </w:r>
        <w:r>
          <w:rPr>
            <w:noProof/>
            <w:webHidden/>
          </w:rPr>
          <w:t>2</w:t>
        </w:r>
        <w:r>
          <w:rPr>
            <w:noProof/>
            <w:webHidden/>
          </w:rPr>
          <w:fldChar w:fldCharType="end"/>
        </w:r>
      </w:hyperlink>
    </w:p>
    <w:p w14:paraId="791E9A16" w14:textId="1E38B08F" w:rsidR="00B9380B" w:rsidRDefault="00B9380B">
      <w:pPr>
        <w:pStyle w:val="TOC2"/>
        <w:tabs>
          <w:tab w:val="left" w:pos="960"/>
          <w:tab w:val="right" w:pos="8493"/>
        </w:tabs>
        <w:rPr>
          <w:rFonts w:asciiTheme="minorHAnsi" w:hAnsiTheme="minorHAnsi"/>
          <w:bCs w:val="0"/>
          <w:noProof/>
          <w:sz w:val="24"/>
          <w:szCs w:val="24"/>
        </w:rPr>
      </w:pPr>
      <w:hyperlink w:anchor="_Toc60904335" w:history="1">
        <w:r w:rsidRPr="00EC530C">
          <w:rPr>
            <w:rStyle w:val="Hyperlink"/>
            <w:noProof/>
          </w:rPr>
          <w:t>1.2</w:t>
        </w:r>
        <w:r>
          <w:rPr>
            <w:rFonts w:asciiTheme="minorHAnsi" w:hAnsiTheme="minorHAnsi"/>
            <w:bCs w:val="0"/>
            <w:noProof/>
            <w:sz w:val="24"/>
            <w:szCs w:val="24"/>
          </w:rPr>
          <w:tab/>
        </w:r>
        <w:r w:rsidRPr="00EC530C">
          <w:rPr>
            <w:rStyle w:val="Hyperlink"/>
            <w:noProof/>
          </w:rPr>
          <w:t>Research question/Problem statement/Objectives</w:t>
        </w:r>
        <w:r>
          <w:rPr>
            <w:noProof/>
            <w:webHidden/>
          </w:rPr>
          <w:tab/>
        </w:r>
        <w:r>
          <w:rPr>
            <w:noProof/>
            <w:webHidden/>
          </w:rPr>
          <w:fldChar w:fldCharType="begin"/>
        </w:r>
        <w:r>
          <w:rPr>
            <w:noProof/>
            <w:webHidden/>
          </w:rPr>
          <w:instrText xml:space="preserve"> PAGEREF _Toc60904335 \h </w:instrText>
        </w:r>
        <w:r>
          <w:rPr>
            <w:noProof/>
            <w:webHidden/>
          </w:rPr>
        </w:r>
        <w:r>
          <w:rPr>
            <w:noProof/>
            <w:webHidden/>
          </w:rPr>
          <w:fldChar w:fldCharType="separate"/>
        </w:r>
        <w:r>
          <w:rPr>
            <w:noProof/>
            <w:webHidden/>
          </w:rPr>
          <w:t>2</w:t>
        </w:r>
        <w:r>
          <w:rPr>
            <w:noProof/>
            <w:webHidden/>
          </w:rPr>
          <w:fldChar w:fldCharType="end"/>
        </w:r>
      </w:hyperlink>
    </w:p>
    <w:p w14:paraId="260A265F" w14:textId="1669664A" w:rsidR="00B9380B" w:rsidRDefault="00B9380B">
      <w:pPr>
        <w:pStyle w:val="TOC3"/>
        <w:tabs>
          <w:tab w:val="left" w:pos="1200"/>
          <w:tab w:val="right" w:pos="8493"/>
        </w:tabs>
        <w:rPr>
          <w:rFonts w:asciiTheme="minorHAnsi" w:hAnsiTheme="minorHAnsi"/>
          <w:noProof/>
          <w:sz w:val="24"/>
          <w:szCs w:val="24"/>
        </w:rPr>
      </w:pPr>
      <w:hyperlink w:anchor="_Toc60904336" w:history="1">
        <w:r w:rsidRPr="00EC530C">
          <w:rPr>
            <w:rStyle w:val="Hyperlink"/>
            <w:noProof/>
          </w:rPr>
          <w:t>1.2.1</w:t>
        </w:r>
        <w:r>
          <w:rPr>
            <w:rFonts w:asciiTheme="minorHAnsi" w:hAnsiTheme="minorHAnsi"/>
            <w:noProof/>
            <w:sz w:val="24"/>
            <w:szCs w:val="24"/>
          </w:rPr>
          <w:tab/>
        </w:r>
        <w:r w:rsidRPr="00EC530C">
          <w:rPr>
            <w:rStyle w:val="Hyperlink"/>
            <w:noProof/>
          </w:rPr>
          <w:t>Bachelor</w:t>
        </w:r>
        <w:r>
          <w:rPr>
            <w:noProof/>
            <w:webHidden/>
          </w:rPr>
          <w:tab/>
        </w:r>
        <w:r>
          <w:rPr>
            <w:noProof/>
            <w:webHidden/>
          </w:rPr>
          <w:fldChar w:fldCharType="begin"/>
        </w:r>
        <w:r>
          <w:rPr>
            <w:noProof/>
            <w:webHidden/>
          </w:rPr>
          <w:instrText xml:space="preserve"> PAGEREF _Toc60904336 \h </w:instrText>
        </w:r>
        <w:r>
          <w:rPr>
            <w:noProof/>
            <w:webHidden/>
          </w:rPr>
        </w:r>
        <w:r>
          <w:rPr>
            <w:noProof/>
            <w:webHidden/>
          </w:rPr>
          <w:fldChar w:fldCharType="separate"/>
        </w:r>
        <w:r>
          <w:rPr>
            <w:noProof/>
            <w:webHidden/>
          </w:rPr>
          <w:t>2</w:t>
        </w:r>
        <w:r>
          <w:rPr>
            <w:noProof/>
            <w:webHidden/>
          </w:rPr>
          <w:fldChar w:fldCharType="end"/>
        </w:r>
      </w:hyperlink>
    </w:p>
    <w:p w14:paraId="6E6EBF09" w14:textId="12614C27" w:rsidR="00B9380B" w:rsidRDefault="00B9380B">
      <w:pPr>
        <w:pStyle w:val="TOC3"/>
        <w:tabs>
          <w:tab w:val="left" w:pos="1200"/>
          <w:tab w:val="right" w:pos="8493"/>
        </w:tabs>
        <w:rPr>
          <w:rFonts w:asciiTheme="minorHAnsi" w:hAnsiTheme="minorHAnsi"/>
          <w:noProof/>
          <w:sz w:val="24"/>
          <w:szCs w:val="24"/>
        </w:rPr>
      </w:pPr>
      <w:hyperlink w:anchor="_Toc60904337" w:history="1">
        <w:r w:rsidRPr="00EC530C">
          <w:rPr>
            <w:rStyle w:val="Hyperlink"/>
            <w:noProof/>
          </w:rPr>
          <w:t>1.2.2</w:t>
        </w:r>
        <w:r>
          <w:rPr>
            <w:rFonts w:asciiTheme="minorHAnsi" w:hAnsiTheme="minorHAnsi"/>
            <w:noProof/>
            <w:sz w:val="24"/>
            <w:szCs w:val="24"/>
          </w:rPr>
          <w:tab/>
        </w:r>
        <w:r w:rsidRPr="00EC530C">
          <w:rPr>
            <w:rStyle w:val="Hyperlink"/>
            <w:noProof/>
          </w:rPr>
          <w:t>Master</w:t>
        </w:r>
        <w:r>
          <w:rPr>
            <w:noProof/>
            <w:webHidden/>
          </w:rPr>
          <w:tab/>
        </w:r>
        <w:r>
          <w:rPr>
            <w:noProof/>
            <w:webHidden/>
          </w:rPr>
          <w:fldChar w:fldCharType="begin"/>
        </w:r>
        <w:r>
          <w:rPr>
            <w:noProof/>
            <w:webHidden/>
          </w:rPr>
          <w:instrText xml:space="preserve"> PAGEREF _Toc60904337 \h </w:instrText>
        </w:r>
        <w:r>
          <w:rPr>
            <w:noProof/>
            <w:webHidden/>
          </w:rPr>
        </w:r>
        <w:r>
          <w:rPr>
            <w:noProof/>
            <w:webHidden/>
          </w:rPr>
          <w:fldChar w:fldCharType="separate"/>
        </w:r>
        <w:r>
          <w:rPr>
            <w:noProof/>
            <w:webHidden/>
          </w:rPr>
          <w:t>3</w:t>
        </w:r>
        <w:r>
          <w:rPr>
            <w:noProof/>
            <w:webHidden/>
          </w:rPr>
          <w:fldChar w:fldCharType="end"/>
        </w:r>
      </w:hyperlink>
    </w:p>
    <w:p w14:paraId="29A3A2C6" w14:textId="704A083D" w:rsidR="00B9380B" w:rsidRDefault="00B9380B">
      <w:pPr>
        <w:pStyle w:val="TOC2"/>
        <w:tabs>
          <w:tab w:val="left" w:pos="960"/>
          <w:tab w:val="right" w:pos="8493"/>
        </w:tabs>
        <w:rPr>
          <w:rFonts w:asciiTheme="minorHAnsi" w:hAnsiTheme="minorHAnsi"/>
          <w:bCs w:val="0"/>
          <w:noProof/>
          <w:sz w:val="24"/>
          <w:szCs w:val="24"/>
        </w:rPr>
      </w:pPr>
      <w:hyperlink w:anchor="_Toc60904338" w:history="1">
        <w:r w:rsidRPr="00EC530C">
          <w:rPr>
            <w:rStyle w:val="Hyperlink"/>
            <w:noProof/>
          </w:rPr>
          <w:t>1.3</w:t>
        </w:r>
        <w:r>
          <w:rPr>
            <w:rFonts w:asciiTheme="minorHAnsi" w:hAnsiTheme="minorHAnsi"/>
            <w:bCs w:val="0"/>
            <w:noProof/>
            <w:sz w:val="24"/>
            <w:szCs w:val="24"/>
          </w:rPr>
          <w:tab/>
        </w:r>
        <w:r w:rsidRPr="00EC530C">
          <w:rPr>
            <w:rStyle w:val="Hyperlink"/>
            <w:noProof/>
          </w:rPr>
          <w:t>Method</w:t>
        </w:r>
        <w:r>
          <w:rPr>
            <w:noProof/>
            <w:webHidden/>
          </w:rPr>
          <w:tab/>
        </w:r>
        <w:r>
          <w:rPr>
            <w:noProof/>
            <w:webHidden/>
          </w:rPr>
          <w:fldChar w:fldCharType="begin"/>
        </w:r>
        <w:r>
          <w:rPr>
            <w:noProof/>
            <w:webHidden/>
          </w:rPr>
          <w:instrText xml:space="preserve"> PAGEREF _Toc60904338 \h </w:instrText>
        </w:r>
        <w:r>
          <w:rPr>
            <w:noProof/>
            <w:webHidden/>
          </w:rPr>
        </w:r>
        <w:r>
          <w:rPr>
            <w:noProof/>
            <w:webHidden/>
          </w:rPr>
          <w:fldChar w:fldCharType="separate"/>
        </w:r>
        <w:r>
          <w:rPr>
            <w:noProof/>
            <w:webHidden/>
          </w:rPr>
          <w:t>5</w:t>
        </w:r>
        <w:r>
          <w:rPr>
            <w:noProof/>
            <w:webHidden/>
          </w:rPr>
          <w:fldChar w:fldCharType="end"/>
        </w:r>
      </w:hyperlink>
    </w:p>
    <w:p w14:paraId="05A84BFE" w14:textId="01DEDB7A" w:rsidR="00B9380B" w:rsidRDefault="00B9380B">
      <w:pPr>
        <w:pStyle w:val="TOC2"/>
        <w:tabs>
          <w:tab w:val="left" w:pos="960"/>
          <w:tab w:val="right" w:pos="8493"/>
        </w:tabs>
        <w:rPr>
          <w:rFonts w:asciiTheme="minorHAnsi" w:hAnsiTheme="minorHAnsi"/>
          <w:bCs w:val="0"/>
          <w:noProof/>
          <w:sz w:val="24"/>
          <w:szCs w:val="24"/>
        </w:rPr>
      </w:pPr>
      <w:hyperlink w:anchor="_Toc60904339" w:history="1">
        <w:r w:rsidRPr="00EC530C">
          <w:rPr>
            <w:rStyle w:val="Hyperlink"/>
            <w:noProof/>
          </w:rPr>
          <w:t>1.4</w:t>
        </w:r>
        <w:r>
          <w:rPr>
            <w:rFonts w:asciiTheme="minorHAnsi" w:hAnsiTheme="minorHAnsi"/>
            <w:bCs w:val="0"/>
            <w:noProof/>
            <w:sz w:val="24"/>
            <w:szCs w:val="24"/>
          </w:rPr>
          <w:tab/>
        </w:r>
        <w:r w:rsidRPr="00EC530C">
          <w:rPr>
            <w:rStyle w:val="Hyperlink"/>
            <w:noProof/>
          </w:rPr>
          <w:t>Deliverables</w:t>
        </w:r>
        <w:r>
          <w:rPr>
            <w:noProof/>
            <w:webHidden/>
          </w:rPr>
          <w:tab/>
        </w:r>
        <w:r>
          <w:rPr>
            <w:noProof/>
            <w:webHidden/>
          </w:rPr>
          <w:fldChar w:fldCharType="begin"/>
        </w:r>
        <w:r>
          <w:rPr>
            <w:noProof/>
            <w:webHidden/>
          </w:rPr>
          <w:instrText xml:space="preserve"> PAGEREF _Toc60904339 \h </w:instrText>
        </w:r>
        <w:r>
          <w:rPr>
            <w:noProof/>
            <w:webHidden/>
          </w:rPr>
        </w:r>
        <w:r>
          <w:rPr>
            <w:noProof/>
            <w:webHidden/>
          </w:rPr>
          <w:fldChar w:fldCharType="separate"/>
        </w:r>
        <w:r>
          <w:rPr>
            <w:noProof/>
            <w:webHidden/>
          </w:rPr>
          <w:t>5</w:t>
        </w:r>
        <w:r>
          <w:rPr>
            <w:noProof/>
            <w:webHidden/>
          </w:rPr>
          <w:fldChar w:fldCharType="end"/>
        </w:r>
      </w:hyperlink>
    </w:p>
    <w:p w14:paraId="2477FC62" w14:textId="2EE308EB" w:rsidR="00B9380B" w:rsidRDefault="00B9380B">
      <w:pPr>
        <w:pStyle w:val="TOC2"/>
        <w:tabs>
          <w:tab w:val="left" w:pos="960"/>
          <w:tab w:val="right" w:pos="8493"/>
        </w:tabs>
        <w:rPr>
          <w:rFonts w:asciiTheme="minorHAnsi" w:hAnsiTheme="minorHAnsi"/>
          <w:bCs w:val="0"/>
          <w:noProof/>
          <w:sz w:val="24"/>
          <w:szCs w:val="24"/>
        </w:rPr>
      </w:pPr>
      <w:hyperlink w:anchor="_Toc60904340" w:history="1">
        <w:r w:rsidRPr="00EC530C">
          <w:rPr>
            <w:rStyle w:val="Hyperlink"/>
            <w:noProof/>
          </w:rPr>
          <w:t>1.5</w:t>
        </w:r>
        <w:r>
          <w:rPr>
            <w:rFonts w:asciiTheme="minorHAnsi" w:hAnsiTheme="minorHAnsi"/>
            <w:bCs w:val="0"/>
            <w:noProof/>
            <w:sz w:val="24"/>
            <w:szCs w:val="24"/>
          </w:rPr>
          <w:tab/>
        </w:r>
        <w:r w:rsidRPr="00EC530C">
          <w:rPr>
            <w:rStyle w:val="Hyperlink"/>
            <w:noProof/>
          </w:rPr>
          <w:t>Report outline</w:t>
        </w:r>
        <w:r>
          <w:rPr>
            <w:noProof/>
            <w:webHidden/>
          </w:rPr>
          <w:tab/>
        </w:r>
        <w:r>
          <w:rPr>
            <w:noProof/>
            <w:webHidden/>
          </w:rPr>
          <w:fldChar w:fldCharType="begin"/>
        </w:r>
        <w:r>
          <w:rPr>
            <w:noProof/>
            <w:webHidden/>
          </w:rPr>
          <w:instrText xml:space="preserve"> PAGEREF _Toc60904340 \h </w:instrText>
        </w:r>
        <w:r>
          <w:rPr>
            <w:noProof/>
            <w:webHidden/>
          </w:rPr>
        </w:r>
        <w:r>
          <w:rPr>
            <w:noProof/>
            <w:webHidden/>
          </w:rPr>
          <w:fldChar w:fldCharType="separate"/>
        </w:r>
        <w:r>
          <w:rPr>
            <w:noProof/>
            <w:webHidden/>
          </w:rPr>
          <w:t>6</w:t>
        </w:r>
        <w:r>
          <w:rPr>
            <w:noProof/>
            <w:webHidden/>
          </w:rPr>
          <w:fldChar w:fldCharType="end"/>
        </w:r>
      </w:hyperlink>
    </w:p>
    <w:p w14:paraId="2A19FC6B" w14:textId="2841A6AA"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41" w:history="1">
        <w:r w:rsidRPr="00EC530C">
          <w:rPr>
            <w:rStyle w:val="Hyperlink"/>
            <w:noProof/>
          </w:rPr>
          <w:t>Chapter 2</w:t>
        </w:r>
        <w:r>
          <w:rPr>
            <w:rFonts w:asciiTheme="minorHAnsi" w:hAnsiTheme="minorHAnsi" w:cstheme="minorBidi"/>
            <w:bCs w:val="0"/>
            <w:noProof/>
            <w:lang w:val="en-NO" w:eastAsia="zh-CN"/>
          </w:rPr>
          <w:tab/>
        </w:r>
        <w:r w:rsidRPr="00EC530C">
          <w:rPr>
            <w:rStyle w:val="Hyperlink"/>
            <w:noProof/>
          </w:rPr>
          <w:t>Analysis (Generic title)</w:t>
        </w:r>
        <w:r>
          <w:rPr>
            <w:noProof/>
            <w:webHidden/>
          </w:rPr>
          <w:tab/>
        </w:r>
        <w:r>
          <w:rPr>
            <w:noProof/>
            <w:webHidden/>
          </w:rPr>
          <w:fldChar w:fldCharType="begin"/>
        </w:r>
        <w:r>
          <w:rPr>
            <w:noProof/>
            <w:webHidden/>
          </w:rPr>
          <w:instrText xml:space="preserve"> PAGEREF _Toc60904341 \h </w:instrText>
        </w:r>
        <w:r>
          <w:rPr>
            <w:noProof/>
            <w:webHidden/>
          </w:rPr>
        </w:r>
        <w:r>
          <w:rPr>
            <w:noProof/>
            <w:webHidden/>
          </w:rPr>
          <w:fldChar w:fldCharType="separate"/>
        </w:r>
        <w:r>
          <w:rPr>
            <w:noProof/>
            <w:webHidden/>
          </w:rPr>
          <w:t>7</w:t>
        </w:r>
        <w:r>
          <w:rPr>
            <w:noProof/>
            <w:webHidden/>
          </w:rPr>
          <w:fldChar w:fldCharType="end"/>
        </w:r>
      </w:hyperlink>
    </w:p>
    <w:p w14:paraId="41F54CEB" w14:textId="43D90369" w:rsidR="00B9380B" w:rsidRDefault="00B9380B">
      <w:pPr>
        <w:pStyle w:val="TOC2"/>
        <w:tabs>
          <w:tab w:val="left" w:pos="960"/>
          <w:tab w:val="right" w:pos="8493"/>
        </w:tabs>
        <w:rPr>
          <w:rFonts w:asciiTheme="minorHAnsi" w:hAnsiTheme="minorHAnsi"/>
          <w:bCs w:val="0"/>
          <w:noProof/>
          <w:sz w:val="24"/>
          <w:szCs w:val="24"/>
        </w:rPr>
      </w:pPr>
      <w:hyperlink w:anchor="_Toc60904342" w:history="1">
        <w:r w:rsidRPr="00EC530C">
          <w:rPr>
            <w:rStyle w:val="Hyperlink"/>
            <w:noProof/>
          </w:rPr>
          <w:t>2.1</w:t>
        </w:r>
        <w:r>
          <w:rPr>
            <w:rFonts w:asciiTheme="minorHAnsi" w:hAnsiTheme="minorHAnsi"/>
            <w:bCs w:val="0"/>
            <w:noProof/>
            <w:sz w:val="24"/>
            <w:szCs w:val="24"/>
          </w:rPr>
          <w:tab/>
        </w:r>
        <w:r w:rsidRPr="00EC530C">
          <w:rPr>
            <w:rStyle w:val="Hyperlink"/>
            <w:noProof/>
          </w:rPr>
          <w:t xml:space="preserve">Research </w:t>
        </w:r>
        <w:r w:rsidRPr="00EC530C">
          <w:rPr>
            <w:rStyle w:val="Hyperlink"/>
            <w:noProof/>
            <w:lang w:val="nb-NO"/>
          </w:rPr>
          <w:t>t</w:t>
        </w:r>
        <w:r w:rsidRPr="00EC530C">
          <w:rPr>
            <w:rStyle w:val="Hyperlink"/>
            <w:noProof/>
          </w:rPr>
          <w:t>opic</w:t>
        </w:r>
        <w:r w:rsidRPr="00EC530C">
          <w:rPr>
            <w:rStyle w:val="Hyperlink"/>
            <w:noProof/>
            <w:lang w:val="nb-NO"/>
          </w:rPr>
          <w:t xml:space="preserve"> (generic title)</w:t>
        </w:r>
        <w:r>
          <w:rPr>
            <w:noProof/>
            <w:webHidden/>
          </w:rPr>
          <w:tab/>
        </w:r>
        <w:r>
          <w:rPr>
            <w:noProof/>
            <w:webHidden/>
          </w:rPr>
          <w:fldChar w:fldCharType="begin"/>
        </w:r>
        <w:r>
          <w:rPr>
            <w:noProof/>
            <w:webHidden/>
          </w:rPr>
          <w:instrText xml:space="preserve"> PAGEREF _Toc60904342 \h </w:instrText>
        </w:r>
        <w:r>
          <w:rPr>
            <w:noProof/>
            <w:webHidden/>
          </w:rPr>
        </w:r>
        <w:r>
          <w:rPr>
            <w:noProof/>
            <w:webHidden/>
          </w:rPr>
          <w:fldChar w:fldCharType="separate"/>
        </w:r>
        <w:r>
          <w:rPr>
            <w:noProof/>
            <w:webHidden/>
          </w:rPr>
          <w:t>7</w:t>
        </w:r>
        <w:r>
          <w:rPr>
            <w:noProof/>
            <w:webHidden/>
          </w:rPr>
          <w:fldChar w:fldCharType="end"/>
        </w:r>
      </w:hyperlink>
    </w:p>
    <w:p w14:paraId="7A94A81D" w14:textId="2D906609" w:rsidR="00B9380B" w:rsidRDefault="00B9380B">
      <w:pPr>
        <w:pStyle w:val="TOC2"/>
        <w:tabs>
          <w:tab w:val="left" w:pos="960"/>
          <w:tab w:val="right" w:pos="8493"/>
        </w:tabs>
        <w:rPr>
          <w:rFonts w:asciiTheme="minorHAnsi" w:hAnsiTheme="minorHAnsi"/>
          <w:bCs w:val="0"/>
          <w:noProof/>
          <w:sz w:val="24"/>
          <w:szCs w:val="24"/>
        </w:rPr>
      </w:pPr>
      <w:hyperlink w:anchor="_Toc60904343" w:history="1">
        <w:r w:rsidRPr="00EC530C">
          <w:rPr>
            <w:rStyle w:val="Hyperlink"/>
            <w:noProof/>
            <w:lang w:val="pt-BR"/>
          </w:rPr>
          <w:t>2.2</w:t>
        </w:r>
        <w:r>
          <w:rPr>
            <w:rFonts w:asciiTheme="minorHAnsi" w:hAnsiTheme="minorHAnsi"/>
            <w:bCs w:val="0"/>
            <w:noProof/>
            <w:sz w:val="24"/>
            <w:szCs w:val="24"/>
          </w:rPr>
          <w:tab/>
        </w:r>
        <w:r w:rsidRPr="00EC530C">
          <w:rPr>
            <w:rStyle w:val="Hyperlink"/>
            <w:noProof/>
            <w:lang w:val="pt-BR"/>
          </w:rPr>
          <w:t xml:space="preserve">Related work </w:t>
        </w:r>
        <w:r w:rsidRPr="00EC530C">
          <w:rPr>
            <w:rStyle w:val="Hyperlink"/>
            <w:noProof/>
            <w:lang w:val="nb-NO"/>
          </w:rPr>
          <w:t>(generic title)</w:t>
        </w:r>
        <w:r>
          <w:rPr>
            <w:noProof/>
            <w:webHidden/>
          </w:rPr>
          <w:tab/>
        </w:r>
        <w:r>
          <w:rPr>
            <w:noProof/>
            <w:webHidden/>
          </w:rPr>
          <w:fldChar w:fldCharType="begin"/>
        </w:r>
        <w:r>
          <w:rPr>
            <w:noProof/>
            <w:webHidden/>
          </w:rPr>
          <w:instrText xml:space="preserve"> PAGEREF _Toc60904343 \h </w:instrText>
        </w:r>
        <w:r>
          <w:rPr>
            <w:noProof/>
            <w:webHidden/>
          </w:rPr>
        </w:r>
        <w:r>
          <w:rPr>
            <w:noProof/>
            <w:webHidden/>
          </w:rPr>
          <w:fldChar w:fldCharType="separate"/>
        </w:r>
        <w:r>
          <w:rPr>
            <w:noProof/>
            <w:webHidden/>
          </w:rPr>
          <w:t>8</w:t>
        </w:r>
        <w:r>
          <w:rPr>
            <w:noProof/>
            <w:webHidden/>
          </w:rPr>
          <w:fldChar w:fldCharType="end"/>
        </w:r>
      </w:hyperlink>
    </w:p>
    <w:p w14:paraId="34024B16" w14:textId="622900ED" w:rsidR="00B9380B" w:rsidRDefault="00B9380B">
      <w:pPr>
        <w:pStyle w:val="TOC2"/>
        <w:tabs>
          <w:tab w:val="left" w:pos="960"/>
          <w:tab w:val="right" w:pos="8493"/>
        </w:tabs>
        <w:rPr>
          <w:rFonts w:asciiTheme="minorHAnsi" w:hAnsiTheme="minorHAnsi"/>
          <w:bCs w:val="0"/>
          <w:noProof/>
          <w:sz w:val="24"/>
          <w:szCs w:val="24"/>
        </w:rPr>
      </w:pPr>
      <w:hyperlink w:anchor="_Toc60904344" w:history="1">
        <w:r w:rsidRPr="00EC530C">
          <w:rPr>
            <w:rStyle w:val="Hyperlink"/>
            <w:noProof/>
            <w:lang w:val="nb-NO"/>
          </w:rPr>
          <w:t>2.3</w:t>
        </w:r>
        <w:r>
          <w:rPr>
            <w:rFonts w:asciiTheme="minorHAnsi" w:hAnsiTheme="minorHAnsi"/>
            <w:bCs w:val="0"/>
            <w:noProof/>
            <w:sz w:val="24"/>
            <w:szCs w:val="24"/>
          </w:rPr>
          <w:tab/>
        </w:r>
        <w:r w:rsidRPr="00EC530C">
          <w:rPr>
            <w:rStyle w:val="Hyperlink"/>
            <w:noProof/>
            <w:lang w:val="es-ES"/>
          </w:rPr>
          <w:t xml:space="preserve">Methods </w:t>
        </w:r>
        <w:r w:rsidRPr="00EC530C">
          <w:rPr>
            <w:rStyle w:val="Hyperlink"/>
            <w:noProof/>
            <w:lang w:val="nb-NO"/>
          </w:rPr>
          <w:t>(generic title)</w:t>
        </w:r>
        <w:r>
          <w:rPr>
            <w:noProof/>
            <w:webHidden/>
          </w:rPr>
          <w:tab/>
        </w:r>
        <w:r>
          <w:rPr>
            <w:noProof/>
            <w:webHidden/>
          </w:rPr>
          <w:fldChar w:fldCharType="begin"/>
        </w:r>
        <w:r>
          <w:rPr>
            <w:noProof/>
            <w:webHidden/>
          </w:rPr>
          <w:instrText xml:space="preserve"> PAGEREF _Toc60904344 \h </w:instrText>
        </w:r>
        <w:r>
          <w:rPr>
            <w:noProof/>
            <w:webHidden/>
          </w:rPr>
        </w:r>
        <w:r>
          <w:rPr>
            <w:noProof/>
            <w:webHidden/>
          </w:rPr>
          <w:fldChar w:fldCharType="separate"/>
        </w:r>
        <w:r>
          <w:rPr>
            <w:noProof/>
            <w:webHidden/>
          </w:rPr>
          <w:t>9</w:t>
        </w:r>
        <w:r>
          <w:rPr>
            <w:noProof/>
            <w:webHidden/>
          </w:rPr>
          <w:fldChar w:fldCharType="end"/>
        </w:r>
      </w:hyperlink>
    </w:p>
    <w:p w14:paraId="570749DB" w14:textId="57CE2DB4" w:rsidR="00B9380B" w:rsidRDefault="00B9380B">
      <w:pPr>
        <w:pStyle w:val="TOC2"/>
        <w:tabs>
          <w:tab w:val="left" w:pos="960"/>
          <w:tab w:val="right" w:pos="8493"/>
        </w:tabs>
        <w:rPr>
          <w:rFonts w:asciiTheme="minorHAnsi" w:hAnsiTheme="minorHAnsi"/>
          <w:bCs w:val="0"/>
          <w:noProof/>
          <w:sz w:val="24"/>
          <w:szCs w:val="24"/>
        </w:rPr>
      </w:pPr>
      <w:hyperlink w:anchor="_Toc60904345" w:history="1">
        <w:r w:rsidRPr="00EC530C">
          <w:rPr>
            <w:rStyle w:val="Hyperlink"/>
            <w:noProof/>
            <w:lang w:val="pt-BR"/>
          </w:rPr>
          <w:t>2.4</w:t>
        </w:r>
        <w:r>
          <w:rPr>
            <w:rFonts w:asciiTheme="minorHAnsi" w:hAnsiTheme="minorHAnsi"/>
            <w:bCs w:val="0"/>
            <w:noProof/>
            <w:sz w:val="24"/>
            <w:szCs w:val="24"/>
          </w:rPr>
          <w:tab/>
        </w:r>
        <w:r w:rsidRPr="00EC530C">
          <w:rPr>
            <w:rStyle w:val="Hyperlink"/>
            <w:noProof/>
            <w:lang w:val="pt-BR"/>
          </w:rPr>
          <w:t>Tools (generic title)</w:t>
        </w:r>
        <w:r>
          <w:rPr>
            <w:noProof/>
            <w:webHidden/>
          </w:rPr>
          <w:tab/>
        </w:r>
        <w:r>
          <w:rPr>
            <w:noProof/>
            <w:webHidden/>
          </w:rPr>
          <w:fldChar w:fldCharType="begin"/>
        </w:r>
        <w:r>
          <w:rPr>
            <w:noProof/>
            <w:webHidden/>
          </w:rPr>
          <w:instrText xml:space="preserve"> PAGEREF _Toc60904345 \h </w:instrText>
        </w:r>
        <w:r>
          <w:rPr>
            <w:noProof/>
            <w:webHidden/>
          </w:rPr>
        </w:r>
        <w:r>
          <w:rPr>
            <w:noProof/>
            <w:webHidden/>
          </w:rPr>
          <w:fldChar w:fldCharType="separate"/>
        </w:r>
        <w:r>
          <w:rPr>
            <w:noProof/>
            <w:webHidden/>
          </w:rPr>
          <w:t>9</w:t>
        </w:r>
        <w:r>
          <w:rPr>
            <w:noProof/>
            <w:webHidden/>
          </w:rPr>
          <w:fldChar w:fldCharType="end"/>
        </w:r>
      </w:hyperlink>
    </w:p>
    <w:p w14:paraId="4DA93F9C" w14:textId="4A16BEEA" w:rsidR="00B9380B" w:rsidRDefault="00B9380B">
      <w:pPr>
        <w:pStyle w:val="TOC2"/>
        <w:tabs>
          <w:tab w:val="left" w:pos="960"/>
          <w:tab w:val="right" w:pos="8493"/>
        </w:tabs>
        <w:rPr>
          <w:rFonts w:asciiTheme="minorHAnsi" w:hAnsiTheme="minorHAnsi"/>
          <w:bCs w:val="0"/>
          <w:noProof/>
          <w:sz w:val="24"/>
          <w:szCs w:val="24"/>
        </w:rPr>
      </w:pPr>
      <w:hyperlink w:anchor="_Toc60904346" w:history="1">
        <w:r w:rsidRPr="00EC530C">
          <w:rPr>
            <w:rStyle w:val="Hyperlink"/>
            <w:noProof/>
            <w:lang w:val="pt-BR"/>
          </w:rPr>
          <w:t>2.5</w:t>
        </w:r>
        <w:r>
          <w:rPr>
            <w:rFonts w:asciiTheme="minorHAnsi" w:hAnsiTheme="minorHAnsi"/>
            <w:bCs w:val="0"/>
            <w:noProof/>
            <w:sz w:val="24"/>
            <w:szCs w:val="24"/>
          </w:rPr>
          <w:tab/>
        </w:r>
        <w:r w:rsidRPr="00EC530C">
          <w:rPr>
            <w:rStyle w:val="Hyperlink"/>
            <w:noProof/>
            <w:lang w:val="pt-BR"/>
          </w:rPr>
          <w:t>Summary (optional)</w:t>
        </w:r>
        <w:r>
          <w:rPr>
            <w:noProof/>
            <w:webHidden/>
          </w:rPr>
          <w:tab/>
        </w:r>
        <w:r>
          <w:rPr>
            <w:noProof/>
            <w:webHidden/>
          </w:rPr>
          <w:fldChar w:fldCharType="begin"/>
        </w:r>
        <w:r>
          <w:rPr>
            <w:noProof/>
            <w:webHidden/>
          </w:rPr>
          <w:instrText xml:space="preserve"> PAGEREF _Toc60904346 \h </w:instrText>
        </w:r>
        <w:r>
          <w:rPr>
            <w:noProof/>
            <w:webHidden/>
          </w:rPr>
        </w:r>
        <w:r>
          <w:rPr>
            <w:noProof/>
            <w:webHidden/>
          </w:rPr>
          <w:fldChar w:fldCharType="separate"/>
        </w:r>
        <w:r>
          <w:rPr>
            <w:noProof/>
            <w:webHidden/>
          </w:rPr>
          <w:t>10</w:t>
        </w:r>
        <w:r>
          <w:rPr>
            <w:noProof/>
            <w:webHidden/>
          </w:rPr>
          <w:fldChar w:fldCharType="end"/>
        </w:r>
      </w:hyperlink>
    </w:p>
    <w:p w14:paraId="70FA1079" w14:textId="3BBBEE95"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47" w:history="1">
        <w:r w:rsidRPr="00EC530C">
          <w:rPr>
            <w:rStyle w:val="Hyperlink"/>
            <w:noProof/>
          </w:rPr>
          <w:t>Chapter 3</w:t>
        </w:r>
        <w:r>
          <w:rPr>
            <w:rFonts w:asciiTheme="minorHAnsi" w:hAnsiTheme="minorHAnsi" w:cstheme="minorBidi"/>
            <w:bCs w:val="0"/>
            <w:noProof/>
            <w:lang w:val="en-NO" w:eastAsia="zh-CN"/>
          </w:rPr>
          <w:tab/>
        </w:r>
        <w:r w:rsidRPr="00EC530C">
          <w:rPr>
            <w:rStyle w:val="Hyperlink"/>
            <w:noProof/>
          </w:rPr>
          <w:t>Design / Planning (Generic title)</w:t>
        </w:r>
        <w:r>
          <w:rPr>
            <w:noProof/>
            <w:webHidden/>
          </w:rPr>
          <w:tab/>
        </w:r>
        <w:r>
          <w:rPr>
            <w:noProof/>
            <w:webHidden/>
          </w:rPr>
          <w:fldChar w:fldCharType="begin"/>
        </w:r>
        <w:r>
          <w:rPr>
            <w:noProof/>
            <w:webHidden/>
          </w:rPr>
          <w:instrText xml:space="preserve"> PAGEREF _Toc60904347 \h </w:instrText>
        </w:r>
        <w:r>
          <w:rPr>
            <w:noProof/>
            <w:webHidden/>
          </w:rPr>
        </w:r>
        <w:r>
          <w:rPr>
            <w:noProof/>
            <w:webHidden/>
          </w:rPr>
          <w:fldChar w:fldCharType="separate"/>
        </w:r>
        <w:r>
          <w:rPr>
            <w:noProof/>
            <w:webHidden/>
          </w:rPr>
          <w:t>11</w:t>
        </w:r>
        <w:r>
          <w:rPr>
            <w:noProof/>
            <w:webHidden/>
          </w:rPr>
          <w:fldChar w:fldCharType="end"/>
        </w:r>
      </w:hyperlink>
    </w:p>
    <w:p w14:paraId="4456D2C4" w14:textId="50CAA763"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48" w:history="1">
        <w:r w:rsidRPr="00EC530C">
          <w:rPr>
            <w:rStyle w:val="Hyperlink"/>
            <w:noProof/>
          </w:rPr>
          <w:t>Chapter 4</w:t>
        </w:r>
        <w:r>
          <w:rPr>
            <w:rFonts w:asciiTheme="minorHAnsi" w:hAnsiTheme="minorHAnsi" w:cstheme="minorBidi"/>
            <w:bCs w:val="0"/>
            <w:noProof/>
            <w:lang w:val="en-NO" w:eastAsia="zh-CN"/>
          </w:rPr>
          <w:tab/>
        </w:r>
        <w:r w:rsidRPr="00EC530C">
          <w:rPr>
            <w:rStyle w:val="Hyperlink"/>
            <w:noProof/>
          </w:rPr>
          <w:t>Implementation (Generic Title)</w:t>
        </w:r>
        <w:r>
          <w:rPr>
            <w:noProof/>
            <w:webHidden/>
          </w:rPr>
          <w:tab/>
        </w:r>
        <w:r>
          <w:rPr>
            <w:noProof/>
            <w:webHidden/>
          </w:rPr>
          <w:fldChar w:fldCharType="begin"/>
        </w:r>
        <w:r>
          <w:rPr>
            <w:noProof/>
            <w:webHidden/>
          </w:rPr>
          <w:instrText xml:space="preserve"> PAGEREF _Toc60904348 \h </w:instrText>
        </w:r>
        <w:r>
          <w:rPr>
            <w:noProof/>
            <w:webHidden/>
          </w:rPr>
        </w:r>
        <w:r>
          <w:rPr>
            <w:noProof/>
            <w:webHidden/>
          </w:rPr>
          <w:fldChar w:fldCharType="separate"/>
        </w:r>
        <w:r>
          <w:rPr>
            <w:noProof/>
            <w:webHidden/>
          </w:rPr>
          <w:t>13</w:t>
        </w:r>
        <w:r>
          <w:rPr>
            <w:noProof/>
            <w:webHidden/>
          </w:rPr>
          <w:fldChar w:fldCharType="end"/>
        </w:r>
      </w:hyperlink>
    </w:p>
    <w:p w14:paraId="51E076C1" w14:textId="74D3B496"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49" w:history="1">
        <w:r w:rsidRPr="00EC530C">
          <w:rPr>
            <w:rStyle w:val="Hyperlink"/>
            <w:noProof/>
          </w:rPr>
          <w:t>Chapter 5</w:t>
        </w:r>
        <w:r>
          <w:rPr>
            <w:rFonts w:asciiTheme="minorHAnsi" w:hAnsiTheme="minorHAnsi" w:cstheme="minorBidi"/>
            <w:bCs w:val="0"/>
            <w:noProof/>
            <w:lang w:val="en-NO" w:eastAsia="zh-CN"/>
          </w:rPr>
          <w:tab/>
        </w:r>
        <w:r w:rsidRPr="00EC530C">
          <w:rPr>
            <w:rStyle w:val="Hyperlink"/>
            <w:noProof/>
          </w:rPr>
          <w:t>Results (Generic Title)</w:t>
        </w:r>
        <w:r>
          <w:rPr>
            <w:noProof/>
            <w:webHidden/>
          </w:rPr>
          <w:tab/>
        </w:r>
        <w:r>
          <w:rPr>
            <w:noProof/>
            <w:webHidden/>
          </w:rPr>
          <w:fldChar w:fldCharType="begin"/>
        </w:r>
        <w:r>
          <w:rPr>
            <w:noProof/>
            <w:webHidden/>
          </w:rPr>
          <w:instrText xml:space="preserve"> PAGEREF _Toc60904349 \h </w:instrText>
        </w:r>
        <w:r>
          <w:rPr>
            <w:noProof/>
            <w:webHidden/>
          </w:rPr>
        </w:r>
        <w:r>
          <w:rPr>
            <w:noProof/>
            <w:webHidden/>
          </w:rPr>
          <w:fldChar w:fldCharType="separate"/>
        </w:r>
        <w:r>
          <w:rPr>
            <w:noProof/>
            <w:webHidden/>
          </w:rPr>
          <w:t>15</w:t>
        </w:r>
        <w:r>
          <w:rPr>
            <w:noProof/>
            <w:webHidden/>
          </w:rPr>
          <w:fldChar w:fldCharType="end"/>
        </w:r>
      </w:hyperlink>
    </w:p>
    <w:p w14:paraId="2B38A3E1" w14:textId="77185C86"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50" w:history="1">
        <w:r w:rsidRPr="00EC530C">
          <w:rPr>
            <w:rStyle w:val="Hyperlink"/>
            <w:noProof/>
          </w:rPr>
          <w:t>Chapter 6</w:t>
        </w:r>
        <w:r>
          <w:rPr>
            <w:rFonts w:asciiTheme="minorHAnsi" w:hAnsiTheme="minorHAnsi" w:cstheme="minorBidi"/>
            <w:bCs w:val="0"/>
            <w:noProof/>
            <w:lang w:val="en-NO" w:eastAsia="zh-CN"/>
          </w:rPr>
          <w:tab/>
        </w:r>
        <w:r w:rsidRPr="00EC530C">
          <w:rPr>
            <w:rStyle w:val="Hyperlink"/>
            <w:noProof/>
          </w:rPr>
          <w:t>Discussion</w:t>
        </w:r>
        <w:r>
          <w:rPr>
            <w:noProof/>
            <w:webHidden/>
          </w:rPr>
          <w:tab/>
        </w:r>
        <w:r>
          <w:rPr>
            <w:noProof/>
            <w:webHidden/>
          </w:rPr>
          <w:fldChar w:fldCharType="begin"/>
        </w:r>
        <w:r>
          <w:rPr>
            <w:noProof/>
            <w:webHidden/>
          </w:rPr>
          <w:instrText xml:space="preserve"> PAGEREF _Toc60904350 \h </w:instrText>
        </w:r>
        <w:r>
          <w:rPr>
            <w:noProof/>
            <w:webHidden/>
          </w:rPr>
        </w:r>
        <w:r>
          <w:rPr>
            <w:noProof/>
            <w:webHidden/>
          </w:rPr>
          <w:fldChar w:fldCharType="separate"/>
        </w:r>
        <w:r>
          <w:rPr>
            <w:noProof/>
            <w:webHidden/>
          </w:rPr>
          <w:t>19</w:t>
        </w:r>
        <w:r>
          <w:rPr>
            <w:noProof/>
            <w:webHidden/>
          </w:rPr>
          <w:fldChar w:fldCharType="end"/>
        </w:r>
      </w:hyperlink>
    </w:p>
    <w:p w14:paraId="36F3B971" w14:textId="72E9870D" w:rsidR="00B9380B" w:rsidRDefault="00B9380B">
      <w:pPr>
        <w:pStyle w:val="TOC1"/>
        <w:tabs>
          <w:tab w:val="left" w:pos="1200"/>
          <w:tab w:val="right" w:pos="8493"/>
        </w:tabs>
        <w:rPr>
          <w:rFonts w:asciiTheme="minorHAnsi" w:hAnsiTheme="minorHAnsi" w:cstheme="minorBidi"/>
          <w:bCs w:val="0"/>
          <w:noProof/>
          <w:lang w:val="en-NO" w:eastAsia="zh-CN"/>
        </w:rPr>
      </w:pPr>
      <w:hyperlink w:anchor="_Toc60904351" w:history="1">
        <w:r w:rsidRPr="00EC530C">
          <w:rPr>
            <w:rStyle w:val="Hyperlink"/>
            <w:noProof/>
          </w:rPr>
          <w:t>Chapter 7</w:t>
        </w:r>
        <w:r>
          <w:rPr>
            <w:rFonts w:asciiTheme="minorHAnsi" w:hAnsiTheme="minorHAnsi" w:cstheme="minorBidi"/>
            <w:bCs w:val="0"/>
            <w:noProof/>
            <w:lang w:val="en-NO" w:eastAsia="zh-CN"/>
          </w:rPr>
          <w:tab/>
        </w:r>
        <w:r w:rsidRPr="00EC530C">
          <w:rPr>
            <w:rStyle w:val="Hyperlink"/>
            <w:noProof/>
          </w:rPr>
          <w:t>Conclusion</w:t>
        </w:r>
        <w:r>
          <w:rPr>
            <w:noProof/>
            <w:webHidden/>
          </w:rPr>
          <w:tab/>
        </w:r>
        <w:r>
          <w:rPr>
            <w:noProof/>
            <w:webHidden/>
          </w:rPr>
          <w:fldChar w:fldCharType="begin"/>
        </w:r>
        <w:r>
          <w:rPr>
            <w:noProof/>
            <w:webHidden/>
          </w:rPr>
          <w:instrText xml:space="preserve"> PAGEREF _Toc60904351 \h </w:instrText>
        </w:r>
        <w:r>
          <w:rPr>
            <w:noProof/>
            <w:webHidden/>
          </w:rPr>
        </w:r>
        <w:r>
          <w:rPr>
            <w:noProof/>
            <w:webHidden/>
          </w:rPr>
          <w:fldChar w:fldCharType="separate"/>
        </w:r>
        <w:r>
          <w:rPr>
            <w:noProof/>
            <w:webHidden/>
          </w:rPr>
          <w:t>21</w:t>
        </w:r>
        <w:r>
          <w:rPr>
            <w:noProof/>
            <w:webHidden/>
          </w:rPr>
          <w:fldChar w:fldCharType="end"/>
        </w:r>
      </w:hyperlink>
    </w:p>
    <w:p w14:paraId="3F1E0190" w14:textId="446FB851" w:rsidR="00B9380B" w:rsidRDefault="00B9380B">
      <w:pPr>
        <w:pStyle w:val="TOC1"/>
        <w:tabs>
          <w:tab w:val="right" w:pos="8493"/>
        </w:tabs>
        <w:rPr>
          <w:rFonts w:asciiTheme="minorHAnsi" w:hAnsiTheme="minorHAnsi" w:cstheme="minorBidi"/>
          <w:bCs w:val="0"/>
          <w:noProof/>
          <w:lang w:val="en-NO" w:eastAsia="zh-CN"/>
        </w:rPr>
      </w:pPr>
      <w:hyperlink w:anchor="_Toc60904352" w:history="1">
        <w:r w:rsidRPr="00EC530C">
          <w:rPr>
            <w:rStyle w:val="Hyperlink"/>
            <w:noProof/>
            <w:lang w:val="en-NO"/>
          </w:rPr>
          <w:t>Bibliography</w:t>
        </w:r>
        <w:r>
          <w:rPr>
            <w:noProof/>
            <w:webHidden/>
          </w:rPr>
          <w:tab/>
        </w:r>
        <w:r>
          <w:rPr>
            <w:noProof/>
            <w:webHidden/>
          </w:rPr>
          <w:fldChar w:fldCharType="begin"/>
        </w:r>
        <w:r>
          <w:rPr>
            <w:noProof/>
            <w:webHidden/>
          </w:rPr>
          <w:instrText xml:space="preserve"> PAGEREF _Toc60904352 \h </w:instrText>
        </w:r>
        <w:r>
          <w:rPr>
            <w:noProof/>
            <w:webHidden/>
          </w:rPr>
        </w:r>
        <w:r>
          <w:rPr>
            <w:noProof/>
            <w:webHidden/>
          </w:rPr>
          <w:fldChar w:fldCharType="separate"/>
        </w:r>
        <w:r>
          <w:rPr>
            <w:noProof/>
            <w:webHidden/>
          </w:rPr>
          <w:t>23</w:t>
        </w:r>
        <w:r>
          <w:rPr>
            <w:noProof/>
            <w:webHidden/>
          </w:rPr>
          <w:fldChar w:fldCharType="end"/>
        </w:r>
      </w:hyperlink>
    </w:p>
    <w:p w14:paraId="7D2EBF29" w14:textId="3AFA6E78" w:rsidR="00B9380B" w:rsidRDefault="00B9380B">
      <w:pPr>
        <w:pStyle w:val="TOC1"/>
        <w:tabs>
          <w:tab w:val="left" w:pos="1440"/>
          <w:tab w:val="right" w:pos="8493"/>
        </w:tabs>
        <w:rPr>
          <w:rFonts w:asciiTheme="minorHAnsi" w:hAnsiTheme="minorHAnsi" w:cstheme="minorBidi"/>
          <w:bCs w:val="0"/>
          <w:noProof/>
          <w:lang w:val="en-NO" w:eastAsia="zh-CN"/>
        </w:rPr>
      </w:pPr>
      <w:hyperlink w:anchor="_Toc60904353" w:history="1">
        <w:r w:rsidRPr="00EC530C">
          <w:rPr>
            <w:rStyle w:val="Hyperlink"/>
            <w:noProof/>
          </w:rPr>
          <w:t>Appendix A</w:t>
        </w:r>
        <w:r>
          <w:rPr>
            <w:rFonts w:asciiTheme="minorHAnsi" w:hAnsiTheme="minorHAnsi" w:cstheme="minorBidi"/>
            <w:bCs w:val="0"/>
            <w:noProof/>
            <w:lang w:val="en-NO" w:eastAsia="zh-CN"/>
          </w:rPr>
          <w:tab/>
        </w:r>
        <w:r w:rsidRPr="00EC530C">
          <w:rPr>
            <w:rStyle w:val="Hyperlink"/>
            <w:noProof/>
          </w:rPr>
          <w:t>How to use this template</w:t>
        </w:r>
        <w:r>
          <w:rPr>
            <w:noProof/>
            <w:webHidden/>
          </w:rPr>
          <w:tab/>
        </w:r>
        <w:r>
          <w:rPr>
            <w:noProof/>
            <w:webHidden/>
          </w:rPr>
          <w:fldChar w:fldCharType="begin"/>
        </w:r>
        <w:r>
          <w:rPr>
            <w:noProof/>
            <w:webHidden/>
          </w:rPr>
          <w:instrText xml:space="preserve"> PAGEREF _Toc60904353 \h </w:instrText>
        </w:r>
        <w:r>
          <w:rPr>
            <w:noProof/>
            <w:webHidden/>
          </w:rPr>
        </w:r>
        <w:r>
          <w:rPr>
            <w:noProof/>
            <w:webHidden/>
          </w:rPr>
          <w:fldChar w:fldCharType="separate"/>
        </w:r>
        <w:r>
          <w:rPr>
            <w:noProof/>
            <w:webHidden/>
          </w:rPr>
          <w:t>25</w:t>
        </w:r>
        <w:r>
          <w:rPr>
            <w:noProof/>
            <w:webHidden/>
          </w:rPr>
          <w:fldChar w:fldCharType="end"/>
        </w:r>
      </w:hyperlink>
    </w:p>
    <w:p w14:paraId="05687D89" w14:textId="569F6DCC" w:rsidR="00B9380B" w:rsidRDefault="00B9380B">
      <w:pPr>
        <w:pStyle w:val="TOC2"/>
        <w:tabs>
          <w:tab w:val="left" w:pos="960"/>
          <w:tab w:val="right" w:pos="8493"/>
        </w:tabs>
        <w:rPr>
          <w:rFonts w:asciiTheme="minorHAnsi" w:hAnsiTheme="minorHAnsi"/>
          <w:bCs w:val="0"/>
          <w:noProof/>
          <w:sz w:val="24"/>
          <w:szCs w:val="24"/>
        </w:rPr>
      </w:pPr>
      <w:hyperlink w:anchor="_Toc60904354" w:history="1">
        <w:r w:rsidRPr="00EC530C">
          <w:rPr>
            <w:rStyle w:val="Hyperlink"/>
            <w:noProof/>
          </w:rPr>
          <w:t>A.1</w:t>
        </w:r>
        <w:r>
          <w:rPr>
            <w:rFonts w:asciiTheme="minorHAnsi" w:hAnsiTheme="minorHAnsi"/>
            <w:bCs w:val="0"/>
            <w:noProof/>
            <w:sz w:val="24"/>
            <w:szCs w:val="24"/>
          </w:rPr>
          <w:tab/>
        </w:r>
        <w:r w:rsidRPr="00EC530C">
          <w:rPr>
            <w:rStyle w:val="Hyperlink"/>
            <w:noProof/>
          </w:rPr>
          <w:t>Workflow</w:t>
        </w:r>
        <w:r>
          <w:rPr>
            <w:noProof/>
            <w:webHidden/>
          </w:rPr>
          <w:tab/>
        </w:r>
        <w:r>
          <w:rPr>
            <w:noProof/>
            <w:webHidden/>
          </w:rPr>
          <w:fldChar w:fldCharType="begin"/>
        </w:r>
        <w:r>
          <w:rPr>
            <w:noProof/>
            <w:webHidden/>
          </w:rPr>
          <w:instrText xml:space="preserve"> PAGEREF _Toc60904354 \h </w:instrText>
        </w:r>
        <w:r>
          <w:rPr>
            <w:noProof/>
            <w:webHidden/>
          </w:rPr>
        </w:r>
        <w:r>
          <w:rPr>
            <w:noProof/>
            <w:webHidden/>
          </w:rPr>
          <w:fldChar w:fldCharType="separate"/>
        </w:r>
        <w:r>
          <w:rPr>
            <w:noProof/>
            <w:webHidden/>
          </w:rPr>
          <w:t>26</w:t>
        </w:r>
        <w:r>
          <w:rPr>
            <w:noProof/>
            <w:webHidden/>
          </w:rPr>
          <w:fldChar w:fldCharType="end"/>
        </w:r>
      </w:hyperlink>
    </w:p>
    <w:p w14:paraId="14A4AB24" w14:textId="01D12EE4" w:rsidR="00B9380B" w:rsidRDefault="00B9380B">
      <w:pPr>
        <w:pStyle w:val="TOC2"/>
        <w:tabs>
          <w:tab w:val="left" w:pos="960"/>
          <w:tab w:val="right" w:pos="8493"/>
        </w:tabs>
        <w:rPr>
          <w:rFonts w:asciiTheme="minorHAnsi" w:hAnsiTheme="minorHAnsi"/>
          <w:bCs w:val="0"/>
          <w:noProof/>
          <w:sz w:val="24"/>
          <w:szCs w:val="24"/>
        </w:rPr>
      </w:pPr>
      <w:hyperlink w:anchor="_Toc60904355" w:history="1">
        <w:r w:rsidRPr="00EC530C">
          <w:rPr>
            <w:rStyle w:val="Hyperlink"/>
            <w:noProof/>
          </w:rPr>
          <w:t>A.2</w:t>
        </w:r>
        <w:r>
          <w:rPr>
            <w:rFonts w:asciiTheme="minorHAnsi" w:hAnsiTheme="minorHAnsi"/>
            <w:bCs w:val="0"/>
            <w:noProof/>
            <w:sz w:val="24"/>
            <w:szCs w:val="24"/>
          </w:rPr>
          <w:tab/>
        </w:r>
        <w:r w:rsidRPr="00EC530C">
          <w:rPr>
            <w:rStyle w:val="Hyperlink"/>
            <w:noProof/>
          </w:rPr>
          <w:t>Layout</w:t>
        </w:r>
        <w:r>
          <w:rPr>
            <w:noProof/>
            <w:webHidden/>
          </w:rPr>
          <w:tab/>
        </w:r>
        <w:r>
          <w:rPr>
            <w:noProof/>
            <w:webHidden/>
          </w:rPr>
          <w:fldChar w:fldCharType="begin"/>
        </w:r>
        <w:r>
          <w:rPr>
            <w:noProof/>
            <w:webHidden/>
          </w:rPr>
          <w:instrText xml:space="preserve"> PAGEREF _Toc60904355 \h </w:instrText>
        </w:r>
        <w:r>
          <w:rPr>
            <w:noProof/>
            <w:webHidden/>
          </w:rPr>
        </w:r>
        <w:r>
          <w:rPr>
            <w:noProof/>
            <w:webHidden/>
          </w:rPr>
          <w:fldChar w:fldCharType="separate"/>
        </w:r>
        <w:r>
          <w:rPr>
            <w:noProof/>
            <w:webHidden/>
          </w:rPr>
          <w:t>26</w:t>
        </w:r>
        <w:r>
          <w:rPr>
            <w:noProof/>
            <w:webHidden/>
          </w:rPr>
          <w:fldChar w:fldCharType="end"/>
        </w:r>
      </w:hyperlink>
    </w:p>
    <w:p w14:paraId="0C464AAA" w14:textId="681E0999" w:rsidR="00B9380B" w:rsidRDefault="00B9380B">
      <w:pPr>
        <w:pStyle w:val="TOC2"/>
        <w:tabs>
          <w:tab w:val="left" w:pos="960"/>
          <w:tab w:val="right" w:pos="8493"/>
        </w:tabs>
        <w:rPr>
          <w:rFonts w:asciiTheme="minorHAnsi" w:hAnsiTheme="minorHAnsi"/>
          <w:bCs w:val="0"/>
          <w:noProof/>
          <w:sz w:val="24"/>
          <w:szCs w:val="24"/>
        </w:rPr>
      </w:pPr>
      <w:hyperlink w:anchor="_Toc60904356" w:history="1">
        <w:r w:rsidRPr="00EC530C">
          <w:rPr>
            <w:rStyle w:val="Hyperlink"/>
            <w:noProof/>
          </w:rPr>
          <w:t>A.3</w:t>
        </w:r>
        <w:r>
          <w:rPr>
            <w:rFonts w:asciiTheme="minorHAnsi" w:hAnsiTheme="minorHAnsi"/>
            <w:bCs w:val="0"/>
            <w:noProof/>
            <w:sz w:val="24"/>
            <w:szCs w:val="24"/>
          </w:rPr>
          <w:tab/>
        </w:r>
        <w:r w:rsidRPr="00EC530C">
          <w:rPr>
            <w:rStyle w:val="Hyperlink"/>
            <w:noProof/>
          </w:rPr>
          <w:t>Styles</w:t>
        </w:r>
        <w:r>
          <w:rPr>
            <w:noProof/>
            <w:webHidden/>
          </w:rPr>
          <w:tab/>
        </w:r>
        <w:r>
          <w:rPr>
            <w:noProof/>
            <w:webHidden/>
          </w:rPr>
          <w:fldChar w:fldCharType="begin"/>
        </w:r>
        <w:r>
          <w:rPr>
            <w:noProof/>
            <w:webHidden/>
          </w:rPr>
          <w:instrText xml:space="preserve"> PAGEREF _Toc60904356 \h </w:instrText>
        </w:r>
        <w:r>
          <w:rPr>
            <w:noProof/>
            <w:webHidden/>
          </w:rPr>
        </w:r>
        <w:r>
          <w:rPr>
            <w:noProof/>
            <w:webHidden/>
          </w:rPr>
          <w:fldChar w:fldCharType="separate"/>
        </w:r>
        <w:r>
          <w:rPr>
            <w:noProof/>
            <w:webHidden/>
          </w:rPr>
          <w:t>27</w:t>
        </w:r>
        <w:r>
          <w:rPr>
            <w:noProof/>
            <w:webHidden/>
          </w:rPr>
          <w:fldChar w:fldCharType="end"/>
        </w:r>
      </w:hyperlink>
    </w:p>
    <w:p w14:paraId="7FAB1347" w14:textId="73D86B3C" w:rsidR="00B9380B" w:rsidRDefault="00B9380B">
      <w:pPr>
        <w:pStyle w:val="TOC2"/>
        <w:tabs>
          <w:tab w:val="left" w:pos="960"/>
          <w:tab w:val="right" w:pos="8493"/>
        </w:tabs>
        <w:rPr>
          <w:rFonts w:asciiTheme="minorHAnsi" w:hAnsiTheme="minorHAnsi"/>
          <w:bCs w:val="0"/>
          <w:noProof/>
          <w:sz w:val="24"/>
          <w:szCs w:val="24"/>
        </w:rPr>
      </w:pPr>
      <w:hyperlink w:anchor="_Toc60904357" w:history="1">
        <w:r w:rsidRPr="00EC530C">
          <w:rPr>
            <w:rStyle w:val="Hyperlink"/>
            <w:noProof/>
          </w:rPr>
          <w:t>A.4</w:t>
        </w:r>
        <w:r>
          <w:rPr>
            <w:rFonts w:asciiTheme="minorHAnsi" w:hAnsiTheme="minorHAnsi"/>
            <w:bCs w:val="0"/>
            <w:noProof/>
            <w:sz w:val="24"/>
            <w:szCs w:val="24"/>
          </w:rPr>
          <w:tab/>
        </w:r>
        <w:r w:rsidRPr="00EC530C">
          <w:rPr>
            <w:rStyle w:val="Hyperlink"/>
            <w:noProof/>
          </w:rPr>
          <w:t>Front matter</w:t>
        </w:r>
        <w:r>
          <w:rPr>
            <w:noProof/>
            <w:webHidden/>
          </w:rPr>
          <w:tab/>
        </w:r>
        <w:r>
          <w:rPr>
            <w:noProof/>
            <w:webHidden/>
          </w:rPr>
          <w:fldChar w:fldCharType="begin"/>
        </w:r>
        <w:r>
          <w:rPr>
            <w:noProof/>
            <w:webHidden/>
          </w:rPr>
          <w:instrText xml:space="preserve"> PAGEREF _Toc60904357 \h </w:instrText>
        </w:r>
        <w:r>
          <w:rPr>
            <w:noProof/>
            <w:webHidden/>
          </w:rPr>
        </w:r>
        <w:r>
          <w:rPr>
            <w:noProof/>
            <w:webHidden/>
          </w:rPr>
          <w:fldChar w:fldCharType="separate"/>
        </w:r>
        <w:r>
          <w:rPr>
            <w:noProof/>
            <w:webHidden/>
          </w:rPr>
          <w:t>27</w:t>
        </w:r>
        <w:r>
          <w:rPr>
            <w:noProof/>
            <w:webHidden/>
          </w:rPr>
          <w:fldChar w:fldCharType="end"/>
        </w:r>
      </w:hyperlink>
    </w:p>
    <w:p w14:paraId="610F7B7C" w14:textId="722BF378" w:rsidR="00B9380B" w:rsidRDefault="00B9380B">
      <w:pPr>
        <w:pStyle w:val="TOC2"/>
        <w:tabs>
          <w:tab w:val="left" w:pos="960"/>
          <w:tab w:val="right" w:pos="8493"/>
        </w:tabs>
        <w:rPr>
          <w:rFonts w:asciiTheme="minorHAnsi" w:hAnsiTheme="minorHAnsi"/>
          <w:bCs w:val="0"/>
          <w:noProof/>
          <w:sz w:val="24"/>
          <w:szCs w:val="24"/>
        </w:rPr>
      </w:pPr>
      <w:hyperlink w:anchor="_Toc60904358" w:history="1">
        <w:r w:rsidRPr="00EC530C">
          <w:rPr>
            <w:rStyle w:val="Hyperlink"/>
            <w:noProof/>
          </w:rPr>
          <w:t>A.5</w:t>
        </w:r>
        <w:r>
          <w:rPr>
            <w:rFonts w:asciiTheme="minorHAnsi" w:hAnsiTheme="minorHAnsi"/>
            <w:bCs w:val="0"/>
            <w:noProof/>
            <w:sz w:val="24"/>
            <w:szCs w:val="24"/>
          </w:rPr>
          <w:tab/>
        </w:r>
        <w:r w:rsidRPr="00EC530C">
          <w:rPr>
            <w:rStyle w:val="Hyperlink"/>
            <w:noProof/>
          </w:rPr>
          <w:t>End matter</w:t>
        </w:r>
        <w:r>
          <w:rPr>
            <w:noProof/>
            <w:webHidden/>
          </w:rPr>
          <w:tab/>
        </w:r>
        <w:r>
          <w:rPr>
            <w:noProof/>
            <w:webHidden/>
          </w:rPr>
          <w:fldChar w:fldCharType="begin"/>
        </w:r>
        <w:r>
          <w:rPr>
            <w:noProof/>
            <w:webHidden/>
          </w:rPr>
          <w:instrText xml:space="preserve"> PAGEREF _Toc60904358 \h </w:instrText>
        </w:r>
        <w:r>
          <w:rPr>
            <w:noProof/>
            <w:webHidden/>
          </w:rPr>
        </w:r>
        <w:r>
          <w:rPr>
            <w:noProof/>
            <w:webHidden/>
          </w:rPr>
          <w:fldChar w:fldCharType="separate"/>
        </w:r>
        <w:r>
          <w:rPr>
            <w:noProof/>
            <w:webHidden/>
          </w:rPr>
          <w:t>28</w:t>
        </w:r>
        <w:r>
          <w:rPr>
            <w:noProof/>
            <w:webHidden/>
          </w:rPr>
          <w:fldChar w:fldCharType="end"/>
        </w:r>
      </w:hyperlink>
    </w:p>
    <w:p w14:paraId="2A012515" w14:textId="47619DCA" w:rsidR="00B9380B" w:rsidRDefault="00B9380B">
      <w:pPr>
        <w:pStyle w:val="TOC2"/>
        <w:tabs>
          <w:tab w:val="left" w:pos="960"/>
          <w:tab w:val="right" w:pos="8493"/>
        </w:tabs>
        <w:rPr>
          <w:rFonts w:asciiTheme="minorHAnsi" w:hAnsiTheme="minorHAnsi"/>
          <w:bCs w:val="0"/>
          <w:noProof/>
          <w:sz w:val="24"/>
          <w:szCs w:val="24"/>
        </w:rPr>
      </w:pPr>
      <w:hyperlink w:anchor="_Toc60904359" w:history="1">
        <w:r w:rsidRPr="00EC530C">
          <w:rPr>
            <w:rStyle w:val="Hyperlink"/>
            <w:noProof/>
          </w:rPr>
          <w:t>A.6</w:t>
        </w:r>
        <w:r>
          <w:rPr>
            <w:rFonts w:asciiTheme="minorHAnsi" w:hAnsiTheme="minorHAnsi"/>
            <w:bCs w:val="0"/>
            <w:noProof/>
            <w:sz w:val="24"/>
            <w:szCs w:val="24"/>
          </w:rPr>
          <w:tab/>
        </w:r>
        <w:r w:rsidRPr="00EC530C">
          <w:rPr>
            <w:rStyle w:val="Hyperlink"/>
            <w:noProof/>
          </w:rPr>
          <w:t>Chapters/Sections/Paragraphs</w:t>
        </w:r>
        <w:r>
          <w:rPr>
            <w:noProof/>
            <w:webHidden/>
          </w:rPr>
          <w:tab/>
        </w:r>
        <w:r>
          <w:rPr>
            <w:noProof/>
            <w:webHidden/>
          </w:rPr>
          <w:fldChar w:fldCharType="begin"/>
        </w:r>
        <w:r>
          <w:rPr>
            <w:noProof/>
            <w:webHidden/>
          </w:rPr>
          <w:instrText xml:space="preserve"> PAGEREF _Toc60904359 \h </w:instrText>
        </w:r>
        <w:r>
          <w:rPr>
            <w:noProof/>
            <w:webHidden/>
          </w:rPr>
        </w:r>
        <w:r>
          <w:rPr>
            <w:noProof/>
            <w:webHidden/>
          </w:rPr>
          <w:fldChar w:fldCharType="separate"/>
        </w:r>
        <w:r>
          <w:rPr>
            <w:noProof/>
            <w:webHidden/>
          </w:rPr>
          <w:t>28</w:t>
        </w:r>
        <w:r>
          <w:rPr>
            <w:noProof/>
            <w:webHidden/>
          </w:rPr>
          <w:fldChar w:fldCharType="end"/>
        </w:r>
      </w:hyperlink>
    </w:p>
    <w:p w14:paraId="08F852BA" w14:textId="03B1897A" w:rsidR="00B9380B" w:rsidRDefault="00B9380B">
      <w:pPr>
        <w:pStyle w:val="TOC2"/>
        <w:tabs>
          <w:tab w:val="left" w:pos="960"/>
          <w:tab w:val="right" w:pos="8493"/>
        </w:tabs>
        <w:rPr>
          <w:rFonts w:asciiTheme="minorHAnsi" w:hAnsiTheme="minorHAnsi"/>
          <w:bCs w:val="0"/>
          <w:noProof/>
          <w:sz w:val="24"/>
          <w:szCs w:val="24"/>
        </w:rPr>
      </w:pPr>
      <w:hyperlink w:anchor="_Toc60904360" w:history="1">
        <w:r w:rsidRPr="00EC530C">
          <w:rPr>
            <w:rStyle w:val="Hyperlink"/>
            <w:noProof/>
          </w:rPr>
          <w:t>A.7</w:t>
        </w:r>
        <w:r>
          <w:rPr>
            <w:rFonts w:asciiTheme="minorHAnsi" w:hAnsiTheme="minorHAnsi"/>
            <w:bCs w:val="0"/>
            <w:noProof/>
            <w:sz w:val="24"/>
            <w:szCs w:val="24"/>
          </w:rPr>
          <w:tab/>
        </w:r>
        <w:r w:rsidRPr="00EC530C">
          <w:rPr>
            <w:rStyle w:val="Hyperlink"/>
            <w:noProof/>
          </w:rPr>
          <w:t>Numbering</w:t>
        </w:r>
        <w:r>
          <w:rPr>
            <w:noProof/>
            <w:webHidden/>
          </w:rPr>
          <w:tab/>
        </w:r>
        <w:r>
          <w:rPr>
            <w:noProof/>
            <w:webHidden/>
          </w:rPr>
          <w:fldChar w:fldCharType="begin"/>
        </w:r>
        <w:r>
          <w:rPr>
            <w:noProof/>
            <w:webHidden/>
          </w:rPr>
          <w:instrText xml:space="preserve"> PAGEREF _Toc60904360 \h </w:instrText>
        </w:r>
        <w:r>
          <w:rPr>
            <w:noProof/>
            <w:webHidden/>
          </w:rPr>
        </w:r>
        <w:r>
          <w:rPr>
            <w:noProof/>
            <w:webHidden/>
          </w:rPr>
          <w:fldChar w:fldCharType="separate"/>
        </w:r>
        <w:r>
          <w:rPr>
            <w:noProof/>
            <w:webHidden/>
          </w:rPr>
          <w:t>28</w:t>
        </w:r>
        <w:r>
          <w:rPr>
            <w:noProof/>
            <w:webHidden/>
          </w:rPr>
          <w:fldChar w:fldCharType="end"/>
        </w:r>
      </w:hyperlink>
    </w:p>
    <w:p w14:paraId="398A509C" w14:textId="33D6E52B" w:rsidR="00B9380B" w:rsidRDefault="00B9380B">
      <w:pPr>
        <w:pStyle w:val="TOC2"/>
        <w:tabs>
          <w:tab w:val="left" w:pos="960"/>
          <w:tab w:val="right" w:pos="8493"/>
        </w:tabs>
        <w:rPr>
          <w:rFonts w:asciiTheme="minorHAnsi" w:hAnsiTheme="minorHAnsi"/>
          <w:bCs w:val="0"/>
          <w:noProof/>
          <w:sz w:val="24"/>
          <w:szCs w:val="24"/>
        </w:rPr>
      </w:pPr>
      <w:hyperlink w:anchor="_Toc60904361" w:history="1">
        <w:r w:rsidRPr="00EC530C">
          <w:rPr>
            <w:rStyle w:val="Hyperlink"/>
            <w:noProof/>
          </w:rPr>
          <w:t>A.8</w:t>
        </w:r>
        <w:r>
          <w:rPr>
            <w:rFonts w:asciiTheme="minorHAnsi" w:hAnsiTheme="minorHAnsi"/>
            <w:bCs w:val="0"/>
            <w:noProof/>
            <w:sz w:val="24"/>
            <w:szCs w:val="24"/>
          </w:rPr>
          <w:tab/>
        </w:r>
        <w:r w:rsidRPr="00EC530C">
          <w:rPr>
            <w:rStyle w:val="Hyperlink"/>
            <w:noProof/>
          </w:rPr>
          <w:t>Figures and tables</w:t>
        </w:r>
        <w:r>
          <w:rPr>
            <w:noProof/>
            <w:webHidden/>
          </w:rPr>
          <w:tab/>
        </w:r>
        <w:r>
          <w:rPr>
            <w:noProof/>
            <w:webHidden/>
          </w:rPr>
          <w:fldChar w:fldCharType="begin"/>
        </w:r>
        <w:r>
          <w:rPr>
            <w:noProof/>
            <w:webHidden/>
          </w:rPr>
          <w:instrText xml:space="preserve"> PAGEREF _Toc60904361 \h </w:instrText>
        </w:r>
        <w:r>
          <w:rPr>
            <w:noProof/>
            <w:webHidden/>
          </w:rPr>
        </w:r>
        <w:r>
          <w:rPr>
            <w:noProof/>
            <w:webHidden/>
          </w:rPr>
          <w:fldChar w:fldCharType="separate"/>
        </w:r>
        <w:r>
          <w:rPr>
            <w:noProof/>
            <w:webHidden/>
          </w:rPr>
          <w:t>29</w:t>
        </w:r>
        <w:r>
          <w:rPr>
            <w:noProof/>
            <w:webHidden/>
          </w:rPr>
          <w:fldChar w:fldCharType="end"/>
        </w:r>
      </w:hyperlink>
    </w:p>
    <w:p w14:paraId="0A433C81" w14:textId="282F5D35" w:rsidR="00B9380B" w:rsidRDefault="00B9380B">
      <w:pPr>
        <w:pStyle w:val="TOC2"/>
        <w:tabs>
          <w:tab w:val="left" w:pos="960"/>
          <w:tab w:val="right" w:pos="8493"/>
        </w:tabs>
        <w:rPr>
          <w:rFonts w:asciiTheme="minorHAnsi" w:hAnsiTheme="minorHAnsi"/>
          <w:bCs w:val="0"/>
          <w:noProof/>
          <w:sz w:val="24"/>
          <w:szCs w:val="24"/>
        </w:rPr>
      </w:pPr>
      <w:hyperlink w:anchor="_Toc60904362" w:history="1">
        <w:r w:rsidRPr="00EC530C">
          <w:rPr>
            <w:rStyle w:val="Hyperlink"/>
            <w:noProof/>
          </w:rPr>
          <w:t>A.9</w:t>
        </w:r>
        <w:r>
          <w:rPr>
            <w:rFonts w:asciiTheme="minorHAnsi" w:hAnsiTheme="minorHAnsi"/>
            <w:bCs w:val="0"/>
            <w:noProof/>
            <w:sz w:val="24"/>
            <w:szCs w:val="24"/>
          </w:rPr>
          <w:tab/>
        </w:r>
        <w:r w:rsidRPr="00EC530C">
          <w:rPr>
            <w:rStyle w:val="Hyperlink"/>
            <w:noProof/>
          </w:rPr>
          <w:t>Math and technical notation</w:t>
        </w:r>
        <w:r>
          <w:rPr>
            <w:noProof/>
            <w:webHidden/>
          </w:rPr>
          <w:tab/>
        </w:r>
        <w:r>
          <w:rPr>
            <w:noProof/>
            <w:webHidden/>
          </w:rPr>
          <w:fldChar w:fldCharType="begin"/>
        </w:r>
        <w:r>
          <w:rPr>
            <w:noProof/>
            <w:webHidden/>
          </w:rPr>
          <w:instrText xml:space="preserve"> PAGEREF _Toc60904362 \h </w:instrText>
        </w:r>
        <w:r>
          <w:rPr>
            <w:noProof/>
            <w:webHidden/>
          </w:rPr>
        </w:r>
        <w:r>
          <w:rPr>
            <w:noProof/>
            <w:webHidden/>
          </w:rPr>
          <w:fldChar w:fldCharType="separate"/>
        </w:r>
        <w:r>
          <w:rPr>
            <w:noProof/>
            <w:webHidden/>
          </w:rPr>
          <w:t>29</w:t>
        </w:r>
        <w:r>
          <w:rPr>
            <w:noProof/>
            <w:webHidden/>
          </w:rPr>
          <w:fldChar w:fldCharType="end"/>
        </w:r>
      </w:hyperlink>
    </w:p>
    <w:p w14:paraId="5074CD72" w14:textId="11DA0A2D" w:rsidR="00B9380B" w:rsidRDefault="00B9380B">
      <w:pPr>
        <w:pStyle w:val="TOC2"/>
        <w:tabs>
          <w:tab w:val="left" w:pos="960"/>
          <w:tab w:val="right" w:pos="8493"/>
        </w:tabs>
        <w:rPr>
          <w:rFonts w:asciiTheme="minorHAnsi" w:hAnsiTheme="minorHAnsi"/>
          <w:bCs w:val="0"/>
          <w:noProof/>
          <w:sz w:val="24"/>
          <w:szCs w:val="24"/>
        </w:rPr>
      </w:pPr>
      <w:hyperlink w:anchor="_Toc60904363" w:history="1">
        <w:r w:rsidRPr="00EC530C">
          <w:rPr>
            <w:rStyle w:val="Hyperlink"/>
            <w:noProof/>
          </w:rPr>
          <w:t>A.10</w:t>
        </w:r>
        <w:r>
          <w:rPr>
            <w:rFonts w:asciiTheme="minorHAnsi" w:hAnsiTheme="minorHAnsi"/>
            <w:bCs w:val="0"/>
            <w:noProof/>
            <w:sz w:val="24"/>
            <w:szCs w:val="24"/>
          </w:rPr>
          <w:tab/>
        </w:r>
        <w:r w:rsidRPr="00EC530C">
          <w:rPr>
            <w:rStyle w:val="Hyperlink"/>
            <w:noProof/>
          </w:rPr>
          <w:t>Code Listings</w:t>
        </w:r>
        <w:r>
          <w:rPr>
            <w:noProof/>
            <w:webHidden/>
          </w:rPr>
          <w:tab/>
        </w:r>
        <w:r>
          <w:rPr>
            <w:noProof/>
            <w:webHidden/>
          </w:rPr>
          <w:fldChar w:fldCharType="begin"/>
        </w:r>
        <w:r>
          <w:rPr>
            <w:noProof/>
            <w:webHidden/>
          </w:rPr>
          <w:instrText xml:space="preserve"> PAGEREF _Toc60904363 \h </w:instrText>
        </w:r>
        <w:r>
          <w:rPr>
            <w:noProof/>
            <w:webHidden/>
          </w:rPr>
        </w:r>
        <w:r>
          <w:rPr>
            <w:noProof/>
            <w:webHidden/>
          </w:rPr>
          <w:fldChar w:fldCharType="separate"/>
        </w:r>
        <w:r>
          <w:rPr>
            <w:noProof/>
            <w:webHidden/>
          </w:rPr>
          <w:t>29</w:t>
        </w:r>
        <w:r>
          <w:rPr>
            <w:noProof/>
            <w:webHidden/>
          </w:rPr>
          <w:fldChar w:fldCharType="end"/>
        </w:r>
      </w:hyperlink>
    </w:p>
    <w:p w14:paraId="2BFA6B2D" w14:textId="6FF4778D" w:rsidR="00B9380B" w:rsidRDefault="00B9380B">
      <w:pPr>
        <w:pStyle w:val="TOC2"/>
        <w:tabs>
          <w:tab w:val="left" w:pos="960"/>
          <w:tab w:val="right" w:pos="8493"/>
        </w:tabs>
        <w:rPr>
          <w:rFonts w:asciiTheme="minorHAnsi" w:hAnsiTheme="minorHAnsi"/>
          <w:bCs w:val="0"/>
          <w:noProof/>
          <w:sz w:val="24"/>
          <w:szCs w:val="24"/>
        </w:rPr>
      </w:pPr>
      <w:hyperlink w:anchor="_Toc60904364" w:history="1">
        <w:r w:rsidRPr="00EC530C">
          <w:rPr>
            <w:rStyle w:val="Hyperlink"/>
            <w:noProof/>
          </w:rPr>
          <w:t>A.11</w:t>
        </w:r>
        <w:r>
          <w:rPr>
            <w:rFonts w:asciiTheme="minorHAnsi" w:hAnsiTheme="minorHAnsi"/>
            <w:bCs w:val="0"/>
            <w:noProof/>
            <w:sz w:val="24"/>
            <w:szCs w:val="24"/>
          </w:rPr>
          <w:tab/>
        </w:r>
        <w:r w:rsidRPr="00EC530C">
          <w:rPr>
            <w:rStyle w:val="Hyperlink"/>
            <w:noProof/>
          </w:rPr>
          <w:t>Cross references</w:t>
        </w:r>
        <w:r>
          <w:rPr>
            <w:noProof/>
            <w:webHidden/>
          </w:rPr>
          <w:tab/>
        </w:r>
        <w:r>
          <w:rPr>
            <w:noProof/>
            <w:webHidden/>
          </w:rPr>
          <w:fldChar w:fldCharType="begin"/>
        </w:r>
        <w:r>
          <w:rPr>
            <w:noProof/>
            <w:webHidden/>
          </w:rPr>
          <w:instrText xml:space="preserve"> PAGEREF _Toc60904364 \h </w:instrText>
        </w:r>
        <w:r>
          <w:rPr>
            <w:noProof/>
            <w:webHidden/>
          </w:rPr>
        </w:r>
        <w:r>
          <w:rPr>
            <w:noProof/>
            <w:webHidden/>
          </w:rPr>
          <w:fldChar w:fldCharType="separate"/>
        </w:r>
        <w:r>
          <w:rPr>
            <w:noProof/>
            <w:webHidden/>
          </w:rPr>
          <w:t>29</w:t>
        </w:r>
        <w:r>
          <w:rPr>
            <w:noProof/>
            <w:webHidden/>
          </w:rPr>
          <w:fldChar w:fldCharType="end"/>
        </w:r>
      </w:hyperlink>
    </w:p>
    <w:p w14:paraId="40EE723E" w14:textId="36E91BD4" w:rsidR="00B9380B" w:rsidRDefault="00B9380B">
      <w:pPr>
        <w:pStyle w:val="TOC2"/>
        <w:tabs>
          <w:tab w:val="left" w:pos="960"/>
          <w:tab w:val="right" w:pos="8493"/>
        </w:tabs>
        <w:rPr>
          <w:rFonts w:asciiTheme="minorHAnsi" w:hAnsiTheme="minorHAnsi"/>
          <w:bCs w:val="0"/>
          <w:noProof/>
          <w:sz w:val="24"/>
          <w:szCs w:val="24"/>
        </w:rPr>
      </w:pPr>
      <w:hyperlink w:anchor="_Toc60904365" w:history="1">
        <w:r w:rsidRPr="00EC530C">
          <w:rPr>
            <w:rStyle w:val="Hyperlink"/>
            <w:noProof/>
          </w:rPr>
          <w:t>A.12</w:t>
        </w:r>
        <w:r>
          <w:rPr>
            <w:rFonts w:asciiTheme="minorHAnsi" w:hAnsiTheme="minorHAnsi"/>
            <w:bCs w:val="0"/>
            <w:noProof/>
            <w:sz w:val="24"/>
            <w:szCs w:val="24"/>
          </w:rPr>
          <w:tab/>
        </w:r>
        <w:r w:rsidRPr="00EC530C">
          <w:rPr>
            <w:rStyle w:val="Hyperlink"/>
            <w:noProof/>
          </w:rPr>
          <w:t>Citations</w:t>
        </w:r>
        <w:r>
          <w:rPr>
            <w:noProof/>
            <w:webHidden/>
          </w:rPr>
          <w:tab/>
        </w:r>
        <w:r>
          <w:rPr>
            <w:noProof/>
            <w:webHidden/>
          </w:rPr>
          <w:fldChar w:fldCharType="begin"/>
        </w:r>
        <w:r>
          <w:rPr>
            <w:noProof/>
            <w:webHidden/>
          </w:rPr>
          <w:instrText xml:space="preserve"> PAGEREF _Toc60904365 \h </w:instrText>
        </w:r>
        <w:r>
          <w:rPr>
            <w:noProof/>
            <w:webHidden/>
          </w:rPr>
        </w:r>
        <w:r>
          <w:rPr>
            <w:noProof/>
            <w:webHidden/>
          </w:rPr>
          <w:fldChar w:fldCharType="separate"/>
        </w:r>
        <w:r>
          <w:rPr>
            <w:noProof/>
            <w:webHidden/>
          </w:rPr>
          <w:t>30</w:t>
        </w:r>
        <w:r>
          <w:rPr>
            <w:noProof/>
            <w:webHidden/>
          </w:rPr>
          <w:fldChar w:fldCharType="end"/>
        </w:r>
      </w:hyperlink>
    </w:p>
    <w:p w14:paraId="16A186A6" w14:textId="0A238589" w:rsidR="00B9380B" w:rsidRDefault="00B9380B">
      <w:pPr>
        <w:pStyle w:val="TOC2"/>
        <w:tabs>
          <w:tab w:val="left" w:pos="960"/>
          <w:tab w:val="right" w:pos="8493"/>
        </w:tabs>
        <w:rPr>
          <w:rFonts w:asciiTheme="minorHAnsi" w:hAnsiTheme="minorHAnsi"/>
          <w:bCs w:val="0"/>
          <w:noProof/>
          <w:sz w:val="24"/>
          <w:szCs w:val="24"/>
        </w:rPr>
      </w:pPr>
      <w:hyperlink w:anchor="_Toc60904366" w:history="1">
        <w:r w:rsidRPr="00EC530C">
          <w:rPr>
            <w:rStyle w:val="Hyperlink"/>
            <w:noProof/>
          </w:rPr>
          <w:t>A.13</w:t>
        </w:r>
        <w:r>
          <w:rPr>
            <w:rFonts w:asciiTheme="minorHAnsi" w:hAnsiTheme="minorHAnsi"/>
            <w:bCs w:val="0"/>
            <w:noProof/>
            <w:sz w:val="24"/>
            <w:szCs w:val="24"/>
          </w:rPr>
          <w:tab/>
        </w:r>
        <w:r w:rsidRPr="00EC530C">
          <w:rPr>
            <w:rStyle w:val="Hyperlink"/>
            <w:noProof/>
          </w:rPr>
          <w:t>Customization</w:t>
        </w:r>
        <w:r>
          <w:rPr>
            <w:noProof/>
            <w:webHidden/>
          </w:rPr>
          <w:tab/>
        </w:r>
        <w:r>
          <w:rPr>
            <w:noProof/>
            <w:webHidden/>
          </w:rPr>
          <w:fldChar w:fldCharType="begin"/>
        </w:r>
        <w:r>
          <w:rPr>
            <w:noProof/>
            <w:webHidden/>
          </w:rPr>
          <w:instrText xml:space="preserve"> PAGEREF _Toc60904366 \h </w:instrText>
        </w:r>
        <w:r>
          <w:rPr>
            <w:noProof/>
            <w:webHidden/>
          </w:rPr>
        </w:r>
        <w:r>
          <w:rPr>
            <w:noProof/>
            <w:webHidden/>
          </w:rPr>
          <w:fldChar w:fldCharType="separate"/>
        </w:r>
        <w:r>
          <w:rPr>
            <w:noProof/>
            <w:webHidden/>
          </w:rPr>
          <w:t>30</w:t>
        </w:r>
        <w:r>
          <w:rPr>
            <w:noProof/>
            <w:webHidden/>
          </w:rPr>
          <w:fldChar w:fldCharType="end"/>
        </w:r>
      </w:hyperlink>
    </w:p>
    <w:p w14:paraId="4DB744C7" w14:textId="03DE3C11" w:rsidR="00B9380B" w:rsidRDefault="00B9380B">
      <w:pPr>
        <w:pStyle w:val="TOC2"/>
        <w:tabs>
          <w:tab w:val="left" w:pos="960"/>
          <w:tab w:val="right" w:pos="8493"/>
        </w:tabs>
        <w:rPr>
          <w:rFonts w:asciiTheme="minorHAnsi" w:hAnsiTheme="minorHAnsi"/>
          <w:bCs w:val="0"/>
          <w:noProof/>
          <w:sz w:val="24"/>
          <w:szCs w:val="24"/>
        </w:rPr>
      </w:pPr>
      <w:hyperlink w:anchor="_Toc60904367" w:history="1">
        <w:r w:rsidRPr="00EC530C">
          <w:rPr>
            <w:rStyle w:val="Hyperlink"/>
            <w:noProof/>
          </w:rPr>
          <w:t>A.14</w:t>
        </w:r>
        <w:r>
          <w:rPr>
            <w:rFonts w:asciiTheme="minorHAnsi" w:hAnsiTheme="minorHAnsi"/>
            <w:bCs w:val="0"/>
            <w:noProof/>
            <w:sz w:val="24"/>
            <w:szCs w:val="24"/>
          </w:rPr>
          <w:tab/>
        </w:r>
        <w:r w:rsidRPr="00EC530C">
          <w:rPr>
            <w:rStyle w:val="Hyperlink"/>
            <w:noProof/>
          </w:rPr>
          <w:t>Language dependent elements</w:t>
        </w:r>
        <w:r>
          <w:rPr>
            <w:noProof/>
            <w:webHidden/>
          </w:rPr>
          <w:tab/>
        </w:r>
        <w:r>
          <w:rPr>
            <w:noProof/>
            <w:webHidden/>
          </w:rPr>
          <w:fldChar w:fldCharType="begin"/>
        </w:r>
        <w:r>
          <w:rPr>
            <w:noProof/>
            <w:webHidden/>
          </w:rPr>
          <w:instrText xml:space="preserve"> PAGEREF _Toc60904367 \h </w:instrText>
        </w:r>
        <w:r>
          <w:rPr>
            <w:noProof/>
            <w:webHidden/>
          </w:rPr>
        </w:r>
        <w:r>
          <w:rPr>
            <w:noProof/>
            <w:webHidden/>
          </w:rPr>
          <w:fldChar w:fldCharType="separate"/>
        </w:r>
        <w:r>
          <w:rPr>
            <w:noProof/>
            <w:webHidden/>
          </w:rPr>
          <w:t>30</w:t>
        </w:r>
        <w:r>
          <w:rPr>
            <w:noProof/>
            <w:webHidden/>
          </w:rPr>
          <w:fldChar w:fldCharType="end"/>
        </w:r>
      </w:hyperlink>
    </w:p>
    <w:p w14:paraId="0AD66229" w14:textId="5CA471DB" w:rsidR="00B9380B" w:rsidRDefault="00B9380B">
      <w:pPr>
        <w:pStyle w:val="TOC2"/>
        <w:tabs>
          <w:tab w:val="left" w:pos="960"/>
          <w:tab w:val="right" w:pos="8493"/>
        </w:tabs>
        <w:rPr>
          <w:rFonts w:asciiTheme="minorHAnsi" w:hAnsiTheme="minorHAnsi"/>
          <w:bCs w:val="0"/>
          <w:noProof/>
          <w:sz w:val="24"/>
          <w:szCs w:val="24"/>
        </w:rPr>
      </w:pPr>
      <w:hyperlink w:anchor="_Toc60904368" w:history="1">
        <w:r w:rsidRPr="00EC530C">
          <w:rPr>
            <w:rStyle w:val="Hyperlink"/>
            <w:noProof/>
          </w:rPr>
          <w:t>A.15</w:t>
        </w:r>
        <w:r>
          <w:rPr>
            <w:rFonts w:asciiTheme="minorHAnsi" w:hAnsiTheme="minorHAnsi"/>
            <w:bCs w:val="0"/>
            <w:noProof/>
            <w:sz w:val="24"/>
            <w:szCs w:val="24"/>
          </w:rPr>
          <w:tab/>
        </w:r>
        <w:r w:rsidRPr="00EC530C">
          <w:rPr>
            <w:rStyle w:val="Hyperlink"/>
            <w:noProof/>
          </w:rPr>
          <w:t>Writing style</w:t>
        </w:r>
        <w:r>
          <w:rPr>
            <w:noProof/>
            <w:webHidden/>
          </w:rPr>
          <w:tab/>
        </w:r>
        <w:r>
          <w:rPr>
            <w:noProof/>
            <w:webHidden/>
          </w:rPr>
          <w:fldChar w:fldCharType="begin"/>
        </w:r>
        <w:r>
          <w:rPr>
            <w:noProof/>
            <w:webHidden/>
          </w:rPr>
          <w:instrText xml:space="preserve"> PAGEREF _Toc60904368 \h </w:instrText>
        </w:r>
        <w:r>
          <w:rPr>
            <w:noProof/>
            <w:webHidden/>
          </w:rPr>
        </w:r>
        <w:r>
          <w:rPr>
            <w:noProof/>
            <w:webHidden/>
          </w:rPr>
          <w:fldChar w:fldCharType="separate"/>
        </w:r>
        <w:r>
          <w:rPr>
            <w:noProof/>
            <w:webHidden/>
          </w:rPr>
          <w:t>31</w:t>
        </w:r>
        <w:r>
          <w:rPr>
            <w:noProof/>
            <w:webHidden/>
          </w:rPr>
          <w:fldChar w:fldCharType="end"/>
        </w:r>
      </w:hyperlink>
    </w:p>
    <w:p w14:paraId="5D806688" w14:textId="43625321" w:rsidR="00B9380B" w:rsidRDefault="00B9380B">
      <w:pPr>
        <w:pStyle w:val="TOC2"/>
        <w:tabs>
          <w:tab w:val="left" w:pos="960"/>
          <w:tab w:val="right" w:pos="8493"/>
        </w:tabs>
        <w:rPr>
          <w:rFonts w:asciiTheme="minorHAnsi" w:hAnsiTheme="minorHAnsi"/>
          <w:bCs w:val="0"/>
          <w:noProof/>
          <w:sz w:val="24"/>
          <w:szCs w:val="24"/>
        </w:rPr>
      </w:pPr>
      <w:hyperlink w:anchor="_Toc60904369" w:history="1">
        <w:r w:rsidRPr="00EC530C">
          <w:rPr>
            <w:rStyle w:val="Hyperlink"/>
            <w:noProof/>
          </w:rPr>
          <w:t>A.16</w:t>
        </w:r>
        <w:r>
          <w:rPr>
            <w:rFonts w:asciiTheme="minorHAnsi" w:hAnsiTheme="minorHAnsi"/>
            <w:bCs w:val="0"/>
            <w:noProof/>
            <w:sz w:val="24"/>
            <w:szCs w:val="24"/>
          </w:rPr>
          <w:tab/>
        </w:r>
        <w:r w:rsidRPr="00EC530C">
          <w:rPr>
            <w:rStyle w:val="Hyperlink"/>
            <w:noProof/>
          </w:rPr>
          <w:t>Proof reading</w:t>
        </w:r>
        <w:r>
          <w:rPr>
            <w:noProof/>
            <w:webHidden/>
          </w:rPr>
          <w:tab/>
        </w:r>
        <w:r>
          <w:rPr>
            <w:noProof/>
            <w:webHidden/>
          </w:rPr>
          <w:fldChar w:fldCharType="begin"/>
        </w:r>
        <w:r>
          <w:rPr>
            <w:noProof/>
            <w:webHidden/>
          </w:rPr>
          <w:instrText xml:space="preserve"> PAGEREF _Toc60904369 \h </w:instrText>
        </w:r>
        <w:r>
          <w:rPr>
            <w:noProof/>
            <w:webHidden/>
          </w:rPr>
        </w:r>
        <w:r>
          <w:rPr>
            <w:noProof/>
            <w:webHidden/>
          </w:rPr>
          <w:fldChar w:fldCharType="separate"/>
        </w:r>
        <w:r>
          <w:rPr>
            <w:noProof/>
            <w:webHidden/>
          </w:rPr>
          <w:t>31</w:t>
        </w:r>
        <w:r>
          <w:rPr>
            <w:noProof/>
            <w:webHidden/>
          </w:rPr>
          <w:fldChar w:fldCharType="end"/>
        </w:r>
      </w:hyperlink>
    </w:p>
    <w:p w14:paraId="21EA4C9F" w14:textId="0F98A9E9" w:rsidR="00B9380B" w:rsidRDefault="00B9380B">
      <w:pPr>
        <w:pStyle w:val="TOC2"/>
        <w:tabs>
          <w:tab w:val="left" w:pos="960"/>
          <w:tab w:val="right" w:pos="8493"/>
        </w:tabs>
        <w:rPr>
          <w:rFonts w:asciiTheme="minorHAnsi" w:hAnsiTheme="minorHAnsi"/>
          <w:bCs w:val="0"/>
          <w:noProof/>
          <w:sz w:val="24"/>
          <w:szCs w:val="24"/>
        </w:rPr>
      </w:pPr>
      <w:hyperlink w:anchor="_Toc60904370" w:history="1">
        <w:r w:rsidRPr="00EC530C">
          <w:rPr>
            <w:rStyle w:val="Hyperlink"/>
            <w:noProof/>
          </w:rPr>
          <w:t>A.17</w:t>
        </w:r>
        <w:r>
          <w:rPr>
            <w:rFonts w:asciiTheme="minorHAnsi" w:hAnsiTheme="minorHAnsi"/>
            <w:bCs w:val="0"/>
            <w:noProof/>
            <w:sz w:val="24"/>
            <w:szCs w:val="24"/>
          </w:rPr>
          <w:tab/>
        </w:r>
        <w:r w:rsidRPr="00EC530C">
          <w:rPr>
            <w:rStyle w:val="Hyperlink"/>
            <w:noProof/>
          </w:rPr>
          <w:t>Words on Word</w:t>
        </w:r>
        <w:r>
          <w:rPr>
            <w:noProof/>
            <w:webHidden/>
          </w:rPr>
          <w:tab/>
        </w:r>
        <w:r>
          <w:rPr>
            <w:noProof/>
            <w:webHidden/>
          </w:rPr>
          <w:fldChar w:fldCharType="begin"/>
        </w:r>
        <w:r>
          <w:rPr>
            <w:noProof/>
            <w:webHidden/>
          </w:rPr>
          <w:instrText xml:space="preserve"> PAGEREF _Toc60904370 \h </w:instrText>
        </w:r>
        <w:r>
          <w:rPr>
            <w:noProof/>
            <w:webHidden/>
          </w:rPr>
        </w:r>
        <w:r>
          <w:rPr>
            <w:noProof/>
            <w:webHidden/>
          </w:rPr>
          <w:fldChar w:fldCharType="separate"/>
        </w:r>
        <w:r>
          <w:rPr>
            <w:noProof/>
            <w:webHidden/>
          </w:rPr>
          <w:t>31</w:t>
        </w:r>
        <w:r>
          <w:rPr>
            <w:noProof/>
            <w:webHidden/>
          </w:rPr>
          <w:fldChar w:fldCharType="end"/>
        </w:r>
      </w:hyperlink>
    </w:p>
    <w:p w14:paraId="348A21BD" w14:textId="6A164C79" w:rsidR="00B9380B" w:rsidRDefault="00B9380B">
      <w:pPr>
        <w:pStyle w:val="TOC1"/>
        <w:tabs>
          <w:tab w:val="left" w:pos="1440"/>
          <w:tab w:val="right" w:pos="8493"/>
        </w:tabs>
        <w:rPr>
          <w:rFonts w:asciiTheme="minorHAnsi" w:hAnsiTheme="minorHAnsi" w:cstheme="minorBidi"/>
          <w:bCs w:val="0"/>
          <w:noProof/>
          <w:lang w:val="en-NO" w:eastAsia="zh-CN"/>
        </w:rPr>
      </w:pPr>
      <w:hyperlink w:anchor="_Toc60904371" w:history="1">
        <w:r w:rsidRPr="00EC530C">
          <w:rPr>
            <w:rStyle w:val="Hyperlink"/>
            <w:noProof/>
          </w:rPr>
          <w:t>Appendix B</w:t>
        </w:r>
        <w:r>
          <w:rPr>
            <w:rFonts w:asciiTheme="minorHAnsi" w:hAnsiTheme="minorHAnsi" w:cstheme="minorBidi"/>
            <w:bCs w:val="0"/>
            <w:noProof/>
            <w:lang w:val="en-NO" w:eastAsia="zh-CN"/>
          </w:rPr>
          <w:tab/>
        </w:r>
        <w:r w:rsidRPr="00EC530C">
          <w:rPr>
            <w:rStyle w:val="Hyperlink"/>
            <w:noProof/>
          </w:rPr>
          <w:t>Word alternatives</w:t>
        </w:r>
        <w:r>
          <w:rPr>
            <w:noProof/>
            <w:webHidden/>
          </w:rPr>
          <w:tab/>
        </w:r>
        <w:r>
          <w:rPr>
            <w:noProof/>
            <w:webHidden/>
          </w:rPr>
          <w:fldChar w:fldCharType="begin"/>
        </w:r>
        <w:r>
          <w:rPr>
            <w:noProof/>
            <w:webHidden/>
          </w:rPr>
          <w:instrText xml:space="preserve"> PAGEREF _Toc60904371 \h </w:instrText>
        </w:r>
        <w:r>
          <w:rPr>
            <w:noProof/>
            <w:webHidden/>
          </w:rPr>
        </w:r>
        <w:r>
          <w:rPr>
            <w:noProof/>
            <w:webHidden/>
          </w:rPr>
          <w:fldChar w:fldCharType="separate"/>
        </w:r>
        <w:r>
          <w:rPr>
            <w:noProof/>
            <w:webHidden/>
          </w:rPr>
          <w:t>33</w:t>
        </w:r>
        <w:r>
          <w:rPr>
            <w:noProof/>
            <w:webHidden/>
          </w:rPr>
          <w:fldChar w:fldCharType="end"/>
        </w:r>
      </w:hyperlink>
    </w:p>
    <w:p w14:paraId="323D2F6B" w14:textId="225608E4" w:rsidR="00B9380B" w:rsidRDefault="00B9380B">
      <w:pPr>
        <w:pStyle w:val="TOC2"/>
        <w:tabs>
          <w:tab w:val="left" w:pos="960"/>
          <w:tab w:val="right" w:pos="8493"/>
        </w:tabs>
        <w:rPr>
          <w:rFonts w:asciiTheme="minorHAnsi" w:hAnsiTheme="minorHAnsi"/>
          <w:bCs w:val="0"/>
          <w:noProof/>
          <w:sz w:val="24"/>
          <w:szCs w:val="24"/>
        </w:rPr>
      </w:pPr>
      <w:hyperlink w:anchor="_Toc60904372" w:history="1">
        <w:r w:rsidRPr="00EC530C">
          <w:rPr>
            <w:rStyle w:val="Hyperlink"/>
            <w:noProof/>
            <w:lang w:eastAsia="en-US"/>
          </w:rPr>
          <w:t>B.1</w:t>
        </w:r>
        <w:r>
          <w:rPr>
            <w:rFonts w:asciiTheme="minorHAnsi" w:hAnsiTheme="minorHAnsi"/>
            <w:bCs w:val="0"/>
            <w:noProof/>
            <w:sz w:val="24"/>
            <w:szCs w:val="24"/>
          </w:rPr>
          <w:tab/>
        </w:r>
        <w:r w:rsidRPr="00EC530C">
          <w:rPr>
            <w:rStyle w:val="Hyperlink"/>
            <w:noProof/>
            <w:lang w:eastAsia="en-US"/>
          </w:rPr>
          <w:t>LibreOffice Writer</w:t>
        </w:r>
        <w:r>
          <w:rPr>
            <w:noProof/>
            <w:webHidden/>
          </w:rPr>
          <w:tab/>
        </w:r>
        <w:r>
          <w:rPr>
            <w:noProof/>
            <w:webHidden/>
          </w:rPr>
          <w:fldChar w:fldCharType="begin"/>
        </w:r>
        <w:r>
          <w:rPr>
            <w:noProof/>
            <w:webHidden/>
          </w:rPr>
          <w:instrText xml:space="preserve"> PAGEREF _Toc60904372 \h </w:instrText>
        </w:r>
        <w:r>
          <w:rPr>
            <w:noProof/>
            <w:webHidden/>
          </w:rPr>
        </w:r>
        <w:r>
          <w:rPr>
            <w:noProof/>
            <w:webHidden/>
          </w:rPr>
          <w:fldChar w:fldCharType="separate"/>
        </w:r>
        <w:r>
          <w:rPr>
            <w:noProof/>
            <w:webHidden/>
          </w:rPr>
          <w:t>33</w:t>
        </w:r>
        <w:r>
          <w:rPr>
            <w:noProof/>
            <w:webHidden/>
          </w:rPr>
          <w:fldChar w:fldCharType="end"/>
        </w:r>
      </w:hyperlink>
    </w:p>
    <w:p w14:paraId="7050FAF4" w14:textId="5501BFFF" w:rsidR="00B9380B" w:rsidRDefault="00B9380B">
      <w:pPr>
        <w:pStyle w:val="TOC2"/>
        <w:tabs>
          <w:tab w:val="left" w:pos="960"/>
          <w:tab w:val="right" w:pos="8493"/>
        </w:tabs>
        <w:rPr>
          <w:rFonts w:asciiTheme="minorHAnsi" w:hAnsiTheme="minorHAnsi"/>
          <w:bCs w:val="0"/>
          <w:noProof/>
          <w:sz w:val="24"/>
          <w:szCs w:val="24"/>
        </w:rPr>
      </w:pPr>
      <w:hyperlink w:anchor="_Toc60904373" w:history="1">
        <w:r w:rsidRPr="00EC530C">
          <w:rPr>
            <w:rStyle w:val="Hyperlink"/>
            <w:noProof/>
          </w:rPr>
          <w:t>B.2</w:t>
        </w:r>
        <w:r>
          <w:rPr>
            <w:rFonts w:asciiTheme="minorHAnsi" w:hAnsiTheme="minorHAnsi"/>
            <w:bCs w:val="0"/>
            <w:noProof/>
            <w:sz w:val="24"/>
            <w:szCs w:val="24"/>
          </w:rPr>
          <w:tab/>
        </w:r>
        <w:r w:rsidRPr="00EC530C">
          <w:rPr>
            <w:rStyle w:val="Hyperlink"/>
            <w:noProof/>
          </w:rPr>
          <w:t>LaTeX</w:t>
        </w:r>
        <w:r>
          <w:rPr>
            <w:noProof/>
            <w:webHidden/>
          </w:rPr>
          <w:tab/>
        </w:r>
        <w:r>
          <w:rPr>
            <w:noProof/>
            <w:webHidden/>
          </w:rPr>
          <w:fldChar w:fldCharType="begin"/>
        </w:r>
        <w:r>
          <w:rPr>
            <w:noProof/>
            <w:webHidden/>
          </w:rPr>
          <w:instrText xml:space="preserve"> PAGEREF _Toc60904373 \h </w:instrText>
        </w:r>
        <w:r>
          <w:rPr>
            <w:noProof/>
            <w:webHidden/>
          </w:rPr>
        </w:r>
        <w:r>
          <w:rPr>
            <w:noProof/>
            <w:webHidden/>
          </w:rPr>
          <w:fldChar w:fldCharType="separate"/>
        </w:r>
        <w:r>
          <w:rPr>
            <w:noProof/>
            <w:webHidden/>
          </w:rPr>
          <w:t>33</w:t>
        </w:r>
        <w:r>
          <w:rPr>
            <w:noProof/>
            <w:webHidden/>
          </w:rPr>
          <w:fldChar w:fldCharType="end"/>
        </w:r>
      </w:hyperlink>
    </w:p>
    <w:p w14:paraId="3A30517F" w14:textId="6DB84FBC" w:rsidR="00DD218B" w:rsidRPr="00DD218B" w:rsidRDefault="00DD218B" w:rsidP="00DD218B">
      <w:pPr>
        <w:pStyle w:val="Paragraph"/>
        <w:rPr>
          <w:lang w:val="en-AU" w:eastAsia="en-US"/>
        </w:rPr>
        <w:sectPr w:rsidR="00DD218B" w:rsidRPr="00DD218B" w:rsidSect="009C43B6">
          <w:type w:val="oddPage"/>
          <w:pgSz w:w="11906" w:h="16838"/>
          <w:pgMar w:top="1701" w:right="1985" w:bottom="2268" w:left="1418" w:header="709" w:footer="709" w:gutter="0"/>
          <w:pgNumType w:fmt="lowerRoman"/>
          <w:cols w:space="708"/>
          <w:docGrid w:linePitch="360"/>
        </w:sectPr>
      </w:pPr>
      <w:r>
        <w:rPr>
          <w:lang w:val="en-AU" w:eastAsia="en-US"/>
        </w:rPr>
        <w:fldChar w:fldCharType="end"/>
      </w:r>
    </w:p>
    <w:p w14:paraId="2ECCF8B9" w14:textId="59B87D49" w:rsidR="00151FC3" w:rsidRDefault="00796867" w:rsidP="0023299E">
      <w:pPr>
        <w:pStyle w:val="FrontMatterHeading"/>
      </w:pPr>
      <w:bookmarkStart w:id="9" w:name="_Toc60218568"/>
      <w:bookmarkStart w:id="10" w:name="_Toc60904331"/>
      <w:r>
        <w:lastRenderedPageBreak/>
        <w:t xml:space="preserve">List of </w:t>
      </w:r>
      <w:r w:rsidR="003D564E">
        <w:t>Figure</w:t>
      </w:r>
      <w:r w:rsidRPr="00796867">
        <w:t>s</w:t>
      </w:r>
      <w:r w:rsidR="008A7E3E">
        <w:t xml:space="preserve"> (optional)</w:t>
      </w:r>
      <w:bookmarkStart w:id="11" w:name="_Toc57791818"/>
      <w:bookmarkEnd w:id="7"/>
      <w:bookmarkEnd w:id="9"/>
      <w:bookmarkEnd w:id="10"/>
    </w:p>
    <w:p w14:paraId="60A1E6E2" w14:textId="59E28B12" w:rsidR="001F3BA4" w:rsidRDefault="005F71FC">
      <w:pPr>
        <w:pStyle w:val="TableofFigures"/>
        <w:tabs>
          <w:tab w:val="right" w:pos="8493"/>
        </w:tabs>
        <w:rPr>
          <w:rFonts w:asciiTheme="minorHAnsi" w:hAnsiTheme="minorHAnsi" w:cstheme="minorBidi"/>
          <w:noProof/>
          <w:sz w:val="24"/>
          <w:szCs w:val="24"/>
        </w:rPr>
      </w:pPr>
      <w:r>
        <w:rPr>
          <w:lang w:val="en-AU" w:eastAsia="en-US"/>
        </w:rPr>
        <w:fldChar w:fldCharType="begin"/>
      </w:r>
      <w:r>
        <w:rPr>
          <w:lang w:val="en-AU" w:eastAsia="en-US"/>
        </w:rPr>
        <w:instrText xml:space="preserve"> TOC \h \z \c "Figure" </w:instrText>
      </w:r>
      <w:r>
        <w:rPr>
          <w:lang w:val="en-AU" w:eastAsia="en-US"/>
        </w:rPr>
        <w:fldChar w:fldCharType="separate"/>
      </w:r>
      <w:hyperlink w:anchor="_Toc60550348" w:history="1">
        <w:r w:rsidR="001F3BA4" w:rsidRPr="00D3141A">
          <w:rPr>
            <w:rStyle w:val="Hyperlink"/>
            <w:noProof/>
          </w:rPr>
          <w:t>Figure 1: Window query (from finn.no)</w:t>
        </w:r>
        <w:r w:rsidR="001F3BA4">
          <w:rPr>
            <w:noProof/>
            <w:webHidden/>
          </w:rPr>
          <w:tab/>
        </w:r>
        <w:r w:rsidR="001F3BA4">
          <w:rPr>
            <w:noProof/>
            <w:webHidden/>
          </w:rPr>
          <w:fldChar w:fldCharType="begin"/>
        </w:r>
        <w:r w:rsidR="001F3BA4">
          <w:rPr>
            <w:noProof/>
            <w:webHidden/>
          </w:rPr>
          <w:instrText xml:space="preserve"> PAGEREF _Toc60550348 \h </w:instrText>
        </w:r>
        <w:r w:rsidR="001F3BA4">
          <w:rPr>
            <w:noProof/>
            <w:webHidden/>
          </w:rPr>
        </w:r>
        <w:r w:rsidR="001F3BA4">
          <w:rPr>
            <w:noProof/>
            <w:webHidden/>
          </w:rPr>
          <w:fldChar w:fldCharType="separate"/>
        </w:r>
        <w:r w:rsidR="00B70606">
          <w:rPr>
            <w:noProof/>
            <w:webHidden/>
          </w:rPr>
          <w:t>1</w:t>
        </w:r>
        <w:r w:rsidR="001F3BA4">
          <w:rPr>
            <w:noProof/>
            <w:webHidden/>
          </w:rPr>
          <w:fldChar w:fldCharType="end"/>
        </w:r>
      </w:hyperlink>
    </w:p>
    <w:p w14:paraId="3E235F57" w14:textId="4788B417" w:rsidR="001F3BA4" w:rsidRDefault="000A7B09">
      <w:pPr>
        <w:pStyle w:val="TableofFigures"/>
        <w:tabs>
          <w:tab w:val="right" w:pos="8493"/>
        </w:tabs>
        <w:rPr>
          <w:rFonts w:asciiTheme="minorHAnsi" w:hAnsiTheme="minorHAnsi" w:cstheme="minorBidi"/>
          <w:noProof/>
          <w:sz w:val="24"/>
          <w:szCs w:val="24"/>
        </w:rPr>
      </w:pPr>
      <w:hyperlink w:anchor="_Toc60550349" w:history="1">
        <w:r w:rsidR="001F3BA4" w:rsidRPr="00D3141A">
          <w:rPr>
            <w:rStyle w:val="Hyperlink"/>
            <w:noProof/>
          </w:rPr>
          <w:t>Figure 2: The eWave display being offered to Fredrikstad Energi’s customers. The display is 7 inches across, and is based on the Android platform (photo by Odin Media)</w:t>
        </w:r>
        <w:r w:rsidR="001F3BA4">
          <w:rPr>
            <w:noProof/>
            <w:webHidden/>
          </w:rPr>
          <w:tab/>
        </w:r>
        <w:r w:rsidR="001F3BA4">
          <w:rPr>
            <w:noProof/>
            <w:webHidden/>
          </w:rPr>
          <w:fldChar w:fldCharType="begin"/>
        </w:r>
        <w:r w:rsidR="001F3BA4">
          <w:rPr>
            <w:noProof/>
            <w:webHidden/>
          </w:rPr>
          <w:instrText xml:space="preserve"> PAGEREF _Toc60550349 \h </w:instrText>
        </w:r>
        <w:r w:rsidR="001F3BA4">
          <w:rPr>
            <w:noProof/>
            <w:webHidden/>
          </w:rPr>
        </w:r>
        <w:r w:rsidR="001F3BA4">
          <w:rPr>
            <w:noProof/>
            <w:webHidden/>
          </w:rPr>
          <w:fldChar w:fldCharType="separate"/>
        </w:r>
        <w:r w:rsidR="00B70606">
          <w:rPr>
            <w:noProof/>
            <w:webHidden/>
          </w:rPr>
          <w:t>4</w:t>
        </w:r>
        <w:r w:rsidR="001F3BA4">
          <w:rPr>
            <w:noProof/>
            <w:webHidden/>
          </w:rPr>
          <w:fldChar w:fldCharType="end"/>
        </w:r>
      </w:hyperlink>
    </w:p>
    <w:p w14:paraId="6E0D7461" w14:textId="3F64559F" w:rsidR="001F3BA4" w:rsidRDefault="000A7B09">
      <w:pPr>
        <w:pStyle w:val="TableofFigures"/>
        <w:tabs>
          <w:tab w:val="right" w:pos="8493"/>
        </w:tabs>
        <w:rPr>
          <w:rFonts w:asciiTheme="minorHAnsi" w:hAnsiTheme="minorHAnsi" w:cstheme="minorBidi"/>
          <w:noProof/>
          <w:sz w:val="24"/>
          <w:szCs w:val="24"/>
        </w:rPr>
      </w:pPr>
      <w:hyperlink w:anchor="_Toc60550350" w:history="1">
        <w:r w:rsidR="001F3BA4" w:rsidRPr="00D3141A">
          <w:rPr>
            <w:rStyle w:val="Hyperlink"/>
            <w:noProof/>
          </w:rPr>
          <w:t>Figure 3: The original LaTeX manual</w:t>
        </w:r>
        <w:r w:rsidR="001F3BA4">
          <w:rPr>
            <w:noProof/>
            <w:webHidden/>
          </w:rPr>
          <w:tab/>
        </w:r>
        <w:r w:rsidR="001F3BA4">
          <w:rPr>
            <w:noProof/>
            <w:webHidden/>
          </w:rPr>
          <w:fldChar w:fldCharType="begin"/>
        </w:r>
        <w:r w:rsidR="001F3BA4">
          <w:rPr>
            <w:noProof/>
            <w:webHidden/>
          </w:rPr>
          <w:instrText xml:space="preserve"> PAGEREF _Toc60550350 \h </w:instrText>
        </w:r>
        <w:r w:rsidR="001F3BA4">
          <w:rPr>
            <w:noProof/>
            <w:webHidden/>
          </w:rPr>
        </w:r>
        <w:r w:rsidR="001F3BA4">
          <w:rPr>
            <w:noProof/>
            <w:webHidden/>
          </w:rPr>
          <w:fldChar w:fldCharType="separate"/>
        </w:r>
        <w:r w:rsidR="00B70606">
          <w:rPr>
            <w:noProof/>
            <w:webHidden/>
          </w:rPr>
          <w:t>34</w:t>
        </w:r>
        <w:r w:rsidR="001F3BA4">
          <w:rPr>
            <w:noProof/>
            <w:webHidden/>
          </w:rPr>
          <w:fldChar w:fldCharType="end"/>
        </w:r>
      </w:hyperlink>
    </w:p>
    <w:p w14:paraId="15AB3BE7" w14:textId="15369D09" w:rsidR="005F71FC" w:rsidRPr="005F71FC" w:rsidRDefault="005F71FC" w:rsidP="005F71FC">
      <w:pPr>
        <w:pStyle w:val="ParagraphFirst"/>
        <w:rPr>
          <w:lang w:val="en-AU" w:eastAsia="en-US"/>
        </w:rPr>
      </w:pPr>
      <w:r>
        <w:rPr>
          <w:lang w:val="en-AU" w:eastAsia="en-US"/>
        </w:rPr>
        <w:fldChar w:fldCharType="end"/>
      </w:r>
    </w:p>
    <w:p w14:paraId="6EF1435E" w14:textId="77777777" w:rsidR="00745AEB" w:rsidRPr="00745AEB" w:rsidRDefault="00745AEB" w:rsidP="00745AEB">
      <w:pPr>
        <w:pStyle w:val="ParagraphFirst"/>
        <w:rPr>
          <w:lang w:val="en-AU" w:eastAsia="en-US"/>
        </w:rPr>
      </w:pPr>
    </w:p>
    <w:p w14:paraId="017E4F2B" w14:textId="3C8AF213" w:rsidR="001605B1" w:rsidRPr="001605B1" w:rsidRDefault="001605B1" w:rsidP="001605B1">
      <w:pPr>
        <w:pStyle w:val="TOCHeading"/>
        <w:rPr>
          <w:lang w:val="en-AU"/>
        </w:rPr>
        <w:sectPr w:rsidR="001605B1" w:rsidRPr="001605B1" w:rsidSect="009C43B6">
          <w:type w:val="oddPage"/>
          <w:pgSz w:w="11906" w:h="16838"/>
          <w:pgMar w:top="1701" w:right="1985" w:bottom="2268" w:left="1418" w:header="709" w:footer="709" w:gutter="0"/>
          <w:pgNumType w:fmt="lowerRoman"/>
          <w:cols w:space="708"/>
          <w:docGrid w:linePitch="360"/>
        </w:sectPr>
      </w:pPr>
    </w:p>
    <w:p w14:paraId="1A12356D" w14:textId="1B600B08" w:rsidR="0060076A" w:rsidRDefault="004C71D0" w:rsidP="0052164E">
      <w:pPr>
        <w:pStyle w:val="Heading1"/>
        <w:numPr>
          <w:ilvl w:val="0"/>
          <w:numId w:val="0"/>
        </w:numPr>
        <w:rPr>
          <w:rFonts w:cs="Calibri (Body)"/>
          <w:b w:val="0"/>
          <w:bCs/>
          <w:sz w:val="20"/>
          <w:szCs w:val="20"/>
        </w:rPr>
      </w:pPr>
      <w:bookmarkStart w:id="12" w:name="_Toc60218569"/>
      <w:bookmarkStart w:id="13" w:name="_Toc60904332"/>
      <w:r>
        <w:lastRenderedPageBreak/>
        <w:t>List of Tables (optional)</w:t>
      </w:r>
      <w:bookmarkStart w:id="14" w:name="_Toc57791819"/>
      <w:bookmarkEnd w:id="11"/>
      <w:bookmarkEnd w:id="12"/>
      <w:bookmarkEnd w:id="13"/>
    </w:p>
    <w:p w14:paraId="70AA0C0C" w14:textId="29CF7C99" w:rsidR="001F3BA4" w:rsidRDefault="00B263B2">
      <w:pPr>
        <w:pStyle w:val="TableofFigures"/>
        <w:tabs>
          <w:tab w:val="right" w:pos="8493"/>
        </w:tabs>
        <w:rPr>
          <w:rFonts w:asciiTheme="minorHAnsi" w:hAnsiTheme="minorHAnsi" w:cstheme="minorBidi"/>
          <w:noProof/>
          <w:sz w:val="24"/>
          <w:szCs w:val="24"/>
        </w:rPr>
      </w:pPr>
      <w:r>
        <w:rPr>
          <w:lang w:val="en-AU" w:eastAsia="en-US"/>
        </w:rPr>
        <w:fldChar w:fldCharType="begin"/>
      </w:r>
      <w:r>
        <w:rPr>
          <w:lang w:val="en-AU" w:eastAsia="en-US"/>
        </w:rPr>
        <w:instrText xml:space="preserve"> TOC \h \z \c "Table" </w:instrText>
      </w:r>
      <w:r>
        <w:rPr>
          <w:lang w:val="en-AU" w:eastAsia="en-US"/>
        </w:rPr>
        <w:fldChar w:fldCharType="separate"/>
      </w:r>
      <w:hyperlink w:anchor="_Toc60550301" w:history="1">
        <w:r w:rsidR="001F3BA4" w:rsidRPr="00AF2FD0">
          <w:rPr>
            <w:rStyle w:val="Hyperlink"/>
            <w:noProof/>
          </w:rPr>
          <w:t>Table 1: The Answer</w:t>
        </w:r>
        <w:r w:rsidR="001F3BA4">
          <w:rPr>
            <w:noProof/>
            <w:webHidden/>
          </w:rPr>
          <w:tab/>
        </w:r>
        <w:r w:rsidR="001F3BA4">
          <w:rPr>
            <w:noProof/>
            <w:webHidden/>
          </w:rPr>
          <w:fldChar w:fldCharType="begin"/>
        </w:r>
        <w:r w:rsidR="001F3BA4">
          <w:rPr>
            <w:noProof/>
            <w:webHidden/>
          </w:rPr>
          <w:instrText xml:space="preserve"> PAGEREF _Toc60550301 \h </w:instrText>
        </w:r>
        <w:r w:rsidR="001F3BA4">
          <w:rPr>
            <w:noProof/>
            <w:webHidden/>
          </w:rPr>
        </w:r>
        <w:r w:rsidR="001F3BA4">
          <w:rPr>
            <w:noProof/>
            <w:webHidden/>
          </w:rPr>
          <w:fldChar w:fldCharType="separate"/>
        </w:r>
        <w:r w:rsidR="00B70606">
          <w:rPr>
            <w:noProof/>
            <w:webHidden/>
          </w:rPr>
          <w:t>29</w:t>
        </w:r>
        <w:r w:rsidR="001F3BA4">
          <w:rPr>
            <w:noProof/>
            <w:webHidden/>
          </w:rPr>
          <w:fldChar w:fldCharType="end"/>
        </w:r>
      </w:hyperlink>
    </w:p>
    <w:p w14:paraId="4E93EF59" w14:textId="469D0A71" w:rsidR="0052164E" w:rsidRPr="0052164E" w:rsidRDefault="00B263B2" w:rsidP="0052164E">
      <w:pPr>
        <w:pStyle w:val="ParagraphFirst"/>
        <w:rPr>
          <w:lang w:val="en-AU" w:eastAsia="en-US"/>
        </w:rPr>
      </w:pPr>
      <w:r>
        <w:rPr>
          <w:lang w:val="en-AU" w:eastAsia="en-US"/>
        </w:rPr>
        <w:fldChar w:fldCharType="end"/>
      </w:r>
    </w:p>
    <w:p w14:paraId="3F07C432" w14:textId="77777777" w:rsidR="00467AD7" w:rsidRDefault="00467AD7" w:rsidP="00C07198">
      <w:pPr>
        <w:pStyle w:val="Heading1"/>
        <w:sectPr w:rsidR="00467AD7" w:rsidSect="009C43B6">
          <w:type w:val="oddPage"/>
          <w:pgSz w:w="11906" w:h="16838"/>
          <w:pgMar w:top="1701" w:right="1985" w:bottom="2268" w:left="1418" w:header="709" w:footer="709" w:gutter="0"/>
          <w:pgNumType w:fmt="lowerRoman"/>
          <w:cols w:space="708"/>
          <w:docGrid w:linePitch="360"/>
        </w:sectPr>
      </w:pPr>
    </w:p>
    <w:p w14:paraId="5B7DDACD" w14:textId="2AF2C8A2" w:rsidR="001455BD" w:rsidRDefault="00507932" w:rsidP="00C07198">
      <w:pPr>
        <w:pStyle w:val="Heading1"/>
      </w:pPr>
      <w:bookmarkStart w:id="15" w:name="_Toc60218570"/>
      <w:bookmarkStart w:id="16" w:name="_Toc60904333"/>
      <w:r>
        <w:lastRenderedPageBreak/>
        <w:t>Intro</w:t>
      </w:r>
      <w:r w:rsidR="00E12D46">
        <w:t>duction</w:t>
      </w:r>
      <w:bookmarkEnd w:id="14"/>
      <w:bookmarkEnd w:id="15"/>
      <w:bookmarkEnd w:id="16"/>
    </w:p>
    <w:p w14:paraId="0A00F0F1" w14:textId="284B8875" w:rsidR="008525A9" w:rsidRPr="00BD0BC7" w:rsidRDefault="00E12D46" w:rsidP="008732B8">
      <w:pPr>
        <w:pStyle w:val="ParagraphFirst"/>
        <w:rPr>
          <w:lang w:val="en-US"/>
        </w:rPr>
      </w:pPr>
      <w:r w:rsidRPr="0005354E">
        <w:rPr>
          <w:lang w:val="en-US"/>
        </w:rPr>
        <w:t xml:space="preserve">The introduction to your document should lead your readers into your report and give them an idea of what to expect. You should begin with a general statement about the topic before moving on to specific issues. This strategy will help make the content accessible to your readers, especially those who are not specialists in the field. </w:t>
      </w:r>
      <w:r w:rsidRPr="008732B8">
        <w:rPr>
          <w:lang w:val="en-US"/>
        </w:rPr>
        <w:t>Illustrations, like</w:t>
      </w:r>
      <w:r w:rsidR="008732B8" w:rsidRPr="008732B8">
        <w:rPr>
          <w:lang w:val="en-US"/>
        </w:rPr>
        <w:t xml:space="preserve"> </w:t>
      </w:r>
      <w:r w:rsidR="008732B8">
        <w:rPr>
          <w:lang w:val="en-US"/>
        </w:rPr>
        <w:fldChar w:fldCharType="begin"/>
      </w:r>
      <w:r w:rsidR="008732B8">
        <w:rPr>
          <w:lang w:val="en-US"/>
        </w:rPr>
        <w:instrText xml:space="preserve"> REF _Ref60230575 \h </w:instrText>
      </w:r>
      <w:r w:rsidR="008732B8">
        <w:rPr>
          <w:lang w:val="en-US"/>
        </w:rPr>
      </w:r>
      <w:r w:rsidR="008732B8">
        <w:rPr>
          <w:lang w:val="en-US"/>
        </w:rPr>
        <w:fldChar w:fldCharType="separate"/>
      </w:r>
      <w:r w:rsidR="00B70606" w:rsidRPr="00B70606">
        <w:rPr>
          <w:lang w:val="en-US"/>
        </w:rPr>
        <w:t xml:space="preserve">Figure </w:t>
      </w:r>
      <w:r w:rsidR="00B70606" w:rsidRPr="00B70606">
        <w:rPr>
          <w:noProof/>
          <w:lang w:val="en-US"/>
        </w:rPr>
        <w:t>1</w:t>
      </w:r>
      <w:r w:rsidR="008732B8">
        <w:rPr>
          <w:lang w:val="en-US"/>
        </w:rPr>
        <w:fldChar w:fldCharType="end"/>
      </w:r>
      <w:r w:rsidRPr="008732B8">
        <w:rPr>
          <w:lang w:val="en-US"/>
        </w:rPr>
        <w:t xml:space="preserve">, often help to introduce the reader to the problem (from </w:t>
      </w:r>
      <w:r>
        <w:fldChar w:fldCharType="begin" w:fldLock="1"/>
      </w:r>
      <w:r w:rsidR="00324414" w:rsidRPr="008732B8">
        <w:rPr>
          <w:lang w:val="en-US"/>
        </w:rPr>
        <w:instrText>ADDIN CSL_CITATION {"citationItems":[{"id":"ITEM-1","itemData":{"author":[{"dropping-particle":"","family":"Kjeldsen","given":"Linda Cecilie","non-dropping-particle":"","parse-names":false,"suffix":""}],"id":"ITEM-1","issued":{"date-parts":[["2005"]]},"publisher":"Østfold University College, School of Computer Sciences, Halden, Norway","title":"Combining Orthogonal Range Search and Line Simplification Using Priority Search Trees","type":"thesis"},"uris":["http://www.mendeley.com/documents/?uuid=fd44352d-9f80-4920-b33b-d9075657dad4"]}],"mendeley":{"formattedCitation":"[2]","plainTextFormattedCitation":"[2]","previouslyFormattedCitation":"[2]"},"properties":{"noteIndex":0},"schema":"https://github.com/citation-style-language/schema/raw/master/csl-citation.json"}</w:instrText>
      </w:r>
      <w:r>
        <w:fldChar w:fldCharType="separate"/>
      </w:r>
      <w:r w:rsidRPr="008732B8">
        <w:rPr>
          <w:noProof/>
          <w:lang w:val="en-US"/>
        </w:rPr>
        <w:t>[2]</w:t>
      </w:r>
      <w:r>
        <w:fldChar w:fldCharType="end"/>
      </w:r>
      <w:r w:rsidRPr="008732B8">
        <w:rPr>
          <w:lang w:val="en-US"/>
        </w:rPr>
        <w:t xml:space="preserve">). </w:t>
      </w:r>
    </w:p>
    <w:tbl>
      <w:tblPr>
        <w:tblpPr w:leftFromText="180" w:rightFromText="180" w:vertAnchor="text" w:tblpY="241"/>
        <w:tblOverlap w:val="never"/>
        <w:tblW w:w="0" w:type="auto"/>
        <w:tblLayout w:type="fixed"/>
        <w:tblLook w:val="0000" w:firstRow="0" w:lastRow="0" w:firstColumn="0" w:lastColumn="0" w:noHBand="0" w:noVBand="0"/>
      </w:tblPr>
      <w:tblGrid>
        <w:gridCol w:w="9026"/>
      </w:tblGrid>
      <w:tr w:rsidR="008732B8" w:rsidRPr="008732B8" w14:paraId="23657F2E" w14:textId="77777777" w:rsidTr="008732B8">
        <w:trPr>
          <w:cantSplit/>
        </w:trPr>
        <w:tc>
          <w:tcPr>
            <w:tcW w:w="9026" w:type="dxa"/>
            <w:shd w:val="clear" w:color="auto" w:fill="auto"/>
          </w:tcPr>
          <w:p w14:paraId="032146FC" w14:textId="77777777" w:rsidR="008732B8" w:rsidRDefault="008732B8" w:rsidP="008732B8">
            <w:pPr>
              <w:pStyle w:val="Paragraph"/>
              <w:keepNext/>
              <w:ind w:firstLine="0"/>
              <w:jc w:val="center"/>
            </w:pPr>
            <w:r>
              <w:rPr>
                <w:noProof/>
                <w:lang w:val="nb-NO"/>
              </w:rPr>
              <w:drawing>
                <wp:inline distT="0" distB="0" distL="0" distR="0" wp14:anchorId="7C55C8A1" wp14:editId="0A041EBF">
                  <wp:extent cx="3022600" cy="22606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4">
                            <a:extLst>
                              <a:ext uri="{28A0092B-C50C-407E-A947-70E740481C1C}">
                                <a14:useLocalDpi xmlns:a14="http://schemas.microsoft.com/office/drawing/2010/main" val="0"/>
                              </a:ext>
                            </a:extLst>
                          </a:blip>
                          <a:stretch>
                            <a:fillRect/>
                          </a:stretch>
                        </pic:blipFill>
                        <pic:spPr>
                          <a:xfrm>
                            <a:off x="0" y="0"/>
                            <a:ext cx="3022600" cy="2260600"/>
                          </a:xfrm>
                          <a:prstGeom prst="rect">
                            <a:avLst/>
                          </a:prstGeom>
                        </pic:spPr>
                      </pic:pic>
                    </a:graphicData>
                  </a:graphic>
                </wp:inline>
              </w:drawing>
            </w:r>
          </w:p>
          <w:p w14:paraId="2EACEC97" w14:textId="3E3BC40E" w:rsidR="008732B8" w:rsidRDefault="008732B8" w:rsidP="008732B8">
            <w:pPr>
              <w:pStyle w:val="Caption"/>
            </w:pPr>
            <w:bookmarkStart w:id="17" w:name="_Ref60230575"/>
            <w:bookmarkStart w:id="18" w:name="_Toc60550348"/>
            <w:r>
              <w:t xml:space="preserve">Figure </w:t>
            </w:r>
            <w:r>
              <w:fldChar w:fldCharType="begin"/>
            </w:r>
            <w:r>
              <w:instrText xml:space="preserve"> SEQ Figure \* ARABIC </w:instrText>
            </w:r>
            <w:r>
              <w:fldChar w:fldCharType="separate"/>
            </w:r>
            <w:r w:rsidR="00B70606">
              <w:rPr>
                <w:noProof/>
              </w:rPr>
              <w:t>1</w:t>
            </w:r>
            <w:r>
              <w:fldChar w:fldCharType="end"/>
            </w:r>
            <w:bookmarkEnd w:id="17"/>
            <w:r>
              <w:t>: Window query (from finn.no)</w:t>
            </w:r>
            <w:bookmarkEnd w:id="18"/>
          </w:p>
          <w:p w14:paraId="62B5D8A1" w14:textId="08D7A653" w:rsidR="00846148" w:rsidRPr="00846148" w:rsidRDefault="00846148" w:rsidP="00846148">
            <w:pPr>
              <w:pStyle w:val="Paragraph"/>
              <w:rPr>
                <w:lang w:val="en-AU" w:eastAsia="en-US"/>
              </w:rPr>
            </w:pPr>
            <w:r w:rsidRPr="00BD0BC7">
              <w:rPr>
                <w:lang w:val="en-US"/>
              </w:rPr>
              <w:t>In the introduction, you should do the following, in ap</w:t>
            </w:r>
            <w:r>
              <w:rPr>
                <w:lang w:val="en-US"/>
              </w:rPr>
              <w:t>p</w:t>
            </w:r>
            <w:r w:rsidRPr="00BD0BC7">
              <w:rPr>
                <w:lang w:val="en-US"/>
              </w:rPr>
              <w:t>roximately this order:</w:t>
            </w:r>
          </w:p>
          <w:p w14:paraId="54B4491B" w14:textId="2ED02B7E" w:rsidR="008732B8" w:rsidRPr="008732B8" w:rsidRDefault="008732B8" w:rsidP="008732B8">
            <w:pPr>
              <w:pStyle w:val="Paragraph"/>
              <w:ind w:firstLine="0"/>
              <w:jc w:val="center"/>
              <w:rPr>
                <w:lang w:val="en-US"/>
              </w:rPr>
            </w:pPr>
          </w:p>
        </w:tc>
      </w:tr>
    </w:tbl>
    <w:p w14:paraId="0EF1E889" w14:textId="77777777" w:rsidR="008732B8" w:rsidRPr="008732B8" w:rsidRDefault="008732B8" w:rsidP="008732B8">
      <w:pPr>
        <w:rPr>
          <w:lang w:val="en-US" w:eastAsia="en-US"/>
        </w:rPr>
      </w:pPr>
    </w:p>
    <w:p w14:paraId="27A7EAC8" w14:textId="77777777" w:rsidR="008525A9" w:rsidRDefault="008525A9" w:rsidP="008525A9">
      <w:pPr>
        <w:pStyle w:val="Bullet"/>
      </w:pPr>
      <w:r w:rsidRPr="00896796">
        <w:t>State the subject of your document as clearly as possible, and briefly explain why you are doing it (motivation)</w:t>
      </w:r>
    </w:p>
    <w:p w14:paraId="6FE6C535" w14:textId="70A15978" w:rsidR="008525A9" w:rsidRDefault="008525A9" w:rsidP="008525A9">
      <w:pPr>
        <w:pStyle w:val="Bullet"/>
      </w:pPr>
      <w:r w:rsidRPr="000A3638">
        <w:t>Provide necessary and relevant background information (you will elaborate on this matter in</w:t>
      </w:r>
      <w:r w:rsidR="00D36C57">
        <w:t xml:space="preserve"> </w:t>
      </w:r>
      <w:r w:rsidR="00D36C57">
        <w:fldChar w:fldCharType="begin"/>
      </w:r>
      <w:r w:rsidR="00D36C57">
        <w:instrText xml:space="preserve"> REF _Ref57791783 \n \h </w:instrText>
      </w:r>
      <w:r w:rsidR="00D36C57">
        <w:fldChar w:fldCharType="separate"/>
      </w:r>
      <w:r w:rsidR="00B70606">
        <w:t xml:space="preserve">Chapter 2 </w:t>
      </w:r>
      <w:r w:rsidR="00D36C57">
        <w:fldChar w:fldCharType="end"/>
      </w:r>
      <w:r w:rsidR="00E33B6D">
        <w:t>)</w:t>
      </w:r>
    </w:p>
    <w:p w14:paraId="03287832" w14:textId="77777777" w:rsidR="008525A9" w:rsidRDefault="008525A9" w:rsidP="008525A9">
      <w:pPr>
        <w:pStyle w:val="Bullet"/>
      </w:pPr>
      <w:r w:rsidRPr="000A3638">
        <w:t>Define the problem you are addressing, your approach to the problem, and why this problem is important</w:t>
      </w:r>
    </w:p>
    <w:p w14:paraId="4297C60B" w14:textId="77777777" w:rsidR="008525A9" w:rsidRDefault="008525A9" w:rsidP="008525A9">
      <w:pPr>
        <w:pStyle w:val="Bullet"/>
      </w:pPr>
      <w:r>
        <w:t>D</w:t>
      </w:r>
      <w:r w:rsidRPr="000A3638">
        <w:t xml:space="preserve">efine the scope of your work (in particular limitations and things you will </w:t>
      </w:r>
      <w:r w:rsidRPr="001D105F">
        <w:rPr>
          <w:rStyle w:val="Emphasis"/>
          <w:rFonts w:eastAsiaTheme="majorEastAsia"/>
        </w:rPr>
        <w:t>not</w:t>
      </w:r>
      <w:r w:rsidRPr="000A3638">
        <w:t xml:space="preserve"> deal with) </w:t>
      </w:r>
    </w:p>
    <w:p w14:paraId="53957076" w14:textId="77777777" w:rsidR="008525A9" w:rsidRDefault="008525A9" w:rsidP="008525A9">
      <w:pPr>
        <w:pStyle w:val="Bullet"/>
      </w:pPr>
      <w:r>
        <w:t>D</w:t>
      </w:r>
      <w:r w:rsidRPr="000A3638">
        <w:t>escribe your research method, i.e., how you are going to proceed to answer your research question</w:t>
      </w:r>
    </w:p>
    <w:p w14:paraId="225BD4D5" w14:textId="7C10B5D1" w:rsidR="00F90CFE" w:rsidRDefault="008525A9" w:rsidP="00F90CFE">
      <w:pPr>
        <w:pStyle w:val="Bullet"/>
      </w:pPr>
      <w:r w:rsidRPr="001D105F">
        <w:t>Give an outline of the rest of the document</w:t>
      </w:r>
    </w:p>
    <w:p w14:paraId="539F64A4" w14:textId="4A50D044" w:rsidR="00637B08" w:rsidRDefault="00637B08" w:rsidP="00B522C8">
      <w:pPr>
        <w:pStyle w:val="Heading2"/>
      </w:pPr>
      <w:bookmarkStart w:id="19" w:name="_Toc55832774"/>
      <w:bookmarkStart w:id="20" w:name="_Toc55833333"/>
      <w:bookmarkStart w:id="21" w:name="_Toc57791820"/>
      <w:bookmarkStart w:id="22" w:name="_Toc60218571"/>
      <w:bookmarkStart w:id="23" w:name="_Toc60904334"/>
      <w:r>
        <w:lastRenderedPageBreak/>
        <w:t xml:space="preserve">Background and </w:t>
      </w:r>
      <w:r w:rsidRPr="00637B08">
        <w:t>motivation</w:t>
      </w:r>
      <w:bookmarkEnd w:id="19"/>
      <w:bookmarkEnd w:id="20"/>
      <w:bookmarkEnd w:id="21"/>
      <w:bookmarkEnd w:id="22"/>
      <w:bookmarkEnd w:id="23"/>
    </w:p>
    <w:p w14:paraId="73BA8328" w14:textId="2F99116C" w:rsidR="008525A9" w:rsidRPr="0005354E" w:rsidRDefault="00637B08" w:rsidP="00FE7B5D">
      <w:pPr>
        <w:pStyle w:val="ParagraphFirst"/>
        <w:rPr>
          <w:lang w:val="en-US"/>
        </w:rPr>
      </w:pPr>
      <w:r w:rsidRPr="0005354E">
        <w:rPr>
          <w:lang w:val="en-US"/>
        </w:rPr>
        <w:t>Here you will describe the topic of your research in broad terms, so that even your grandfather should be able to get the general picture. If you are cooperating with a company, research institute, etc</w:t>
      </w:r>
      <w:r w:rsidR="00E33B6D" w:rsidRPr="0005354E">
        <w:rPr>
          <w:lang w:val="en-US"/>
        </w:rPr>
        <w:t>.</w:t>
      </w:r>
      <w:r w:rsidRPr="0005354E">
        <w:rPr>
          <w:lang w:val="en-US"/>
        </w:rPr>
        <w:t xml:space="preserve">, they should also be introduced. It is also important that you explain </w:t>
      </w:r>
      <w:r w:rsidRPr="0045508E">
        <w:rPr>
          <w:rStyle w:val="Emphasis"/>
          <w:rFonts w:eastAsiaTheme="majorEastAsia"/>
          <w:lang w:val="en-US"/>
        </w:rPr>
        <w:t>why</w:t>
      </w:r>
      <w:r w:rsidRPr="0005354E">
        <w:rPr>
          <w:lang w:val="en-US"/>
        </w:rPr>
        <w:t xml:space="preserve"> your topic is interesting and worth researching.</w:t>
      </w:r>
    </w:p>
    <w:p w14:paraId="1F4954A4" w14:textId="77777777" w:rsidR="00E33B6D" w:rsidRDefault="00E33B6D" w:rsidP="00E33B6D">
      <w:pPr>
        <w:pStyle w:val="TOC1"/>
        <w:rPr>
          <w:noProof/>
        </w:rPr>
      </w:pPr>
      <w:r>
        <w:rPr>
          <w:noProof/>
        </w:rPr>
        <w:t>Lorem ipsum dolor sit amet, consectetuer adipiscing elit. Maecenas porttitor congue massa. Fusce posuere, magna sed pulvinar ultricies, purus lectus malesuada libero, sit amet commodo magna eros quis urna.</w:t>
      </w:r>
    </w:p>
    <w:p w14:paraId="5B40DE29" w14:textId="77777777" w:rsidR="00E33B6D" w:rsidRPr="00D217E3" w:rsidRDefault="00E33B6D" w:rsidP="00E33B6D">
      <w:pPr>
        <w:pStyle w:val="TOC1"/>
        <w:rPr>
          <w:noProof/>
          <w:lang w:val="fr-FR"/>
        </w:rPr>
      </w:pPr>
      <w:r>
        <w:rPr>
          <w:noProof/>
        </w:rPr>
        <w:t xml:space="preserve">Nunc viverra imperdiet enim. </w:t>
      </w:r>
      <w:r w:rsidRPr="00D217E3">
        <w:rPr>
          <w:noProof/>
          <w:lang w:val="fr-FR"/>
        </w:rPr>
        <w:t>Fusce est. Vivamus a tellus.</w:t>
      </w:r>
    </w:p>
    <w:p w14:paraId="6297A8C7" w14:textId="77777777" w:rsidR="00E33B6D" w:rsidRPr="00D217E3" w:rsidRDefault="00E33B6D" w:rsidP="00E33B6D">
      <w:pPr>
        <w:pStyle w:val="TOC1"/>
        <w:rPr>
          <w:noProof/>
          <w:lang w:val="fr-FR"/>
        </w:rPr>
      </w:pPr>
      <w:r w:rsidRPr="00D217E3">
        <w:rPr>
          <w:noProof/>
          <w:lang w:val="fr-FR"/>
        </w:rPr>
        <w:t>Pellentesque habitant morbi tristique senectus et netus et malesuada fames ac turpis egestas. Proin pharetra nonummy pede. Mauris et orci.</w:t>
      </w:r>
    </w:p>
    <w:p w14:paraId="6F32CAFC" w14:textId="77777777" w:rsidR="00E33B6D" w:rsidRDefault="00E33B6D" w:rsidP="00E33B6D">
      <w:pPr>
        <w:pStyle w:val="TOC1"/>
        <w:rPr>
          <w:noProof/>
        </w:rPr>
      </w:pPr>
      <w:r w:rsidRPr="00D217E3">
        <w:rPr>
          <w:noProof/>
          <w:lang w:val="fr-FR"/>
        </w:rPr>
        <w:t xml:space="preserve">Aenean nec lorem. </w:t>
      </w:r>
      <w:r>
        <w:rPr>
          <w:noProof/>
        </w:rPr>
        <w:t>In porttitor. Donec laoreet nonummy augue.</w:t>
      </w:r>
    </w:p>
    <w:p w14:paraId="0AA20695" w14:textId="77777777" w:rsidR="00E33B6D" w:rsidRDefault="00E33B6D" w:rsidP="00E33B6D">
      <w:pPr>
        <w:pStyle w:val="TOC1"/>
        <w:rPr>
          <w:noProof/>
        </w:rPr>
      </w:pPr>
      <w:r>
        <w:rPr>
          <w:noProof/>
        </w:rPr>
        <w:t>Suspendisse dui purus, scelerisque at, vulputate vitae, pretium mattis, nunc. Mauris eget neque at sem venenatis eleifend. Ut nonummy.</w:t>
      </w:r>
    </w:p>
    <w:p w14:paraId="685A0DE3" w14:textId="77777777" w:rsidR="00E33B6D" w:rsidRDefault="00E33B6D" w:rsidP="00E33B6D">
      <w:pPr>
        <w:pStyle w:val="TOC1"/>
        <w:rPr>
          <w:noProof/>
        </w:rPr>
      </w:pPr>
      <w:r>
        <w:rPr>
          <w:noProof/>
        </w:rPr>
        <w:t>Lorem ipsum dolor sit amet, consectetuer adipiscing elit. Maecenas porttitor congue massa. Fusce posuere, magna sed pulvinar ultricies, purus lectus malesuada libero, sit amet commodo magna eros quis urna.</w:t>
      </w:r>
    </w:p>
    <w:p w14:paraId="61D3B726" w14:textId="77777777" w:rsidR="00E33B6D" w:rsidRPr="00D217E3" w:rsidRDefault="00E33B6D" w:rsidP="00E33B6D">
      <w:pPr>
        <w:pStyle w:val="TOC1"/>
        <w:rPr>
          <w:noProof/>
          <w:lang w:val="fr-FR"/>
        </w:rPr>
      </w:pPr>
      <w:r>
        <w:rPr>
          <w:noProof/>
        </w:rPr>
        <w:t xml:space="preserve">Nunc viverra imperdiet enim. </w:t>
      </w:r>
      <w:r w:rsidRPr="00D217E3">
        <w:rPr>
          <w:noProof/>
          <w:lang w:val="fr-FR"/>
        </w:rPr>
        <w:t>Fusce est. Vivamus a tellus.</w:t>
      </w:r>
    </w:p>
    <w:p w14:paraId="1226060C" w14:textId="77777777" w:rsidR="00E33B6D" w:rsidRPr="00D217E3" w:rsidRDefault="00E33B6D" w:rsidP="00E33B6D">
      <w:pPr>
        <w:pStyle w:val="TOC1"/>
        <w:rPr>
          <w:noProof/>
          <w:lang w:val="fr-FR"/>
        </w:rPr>
      </w:pPr>
      <w:r w:rsidRPr="00D217E3">
        <w:rPr>
          <w:noProof/>
          <w:lang w:val="fr-FR"/>
        </w:rPr>
        <w:t>Pellentesque habitant morbi tristique senectus et netus et malesuada fames ac turpis egestas. Proin pharetra nonummy pede. Mauris et orci.</w:t>
      </w:r>
    </w:p>
    <w:p w14:paraId="57C2BAA6" w14:textId="77777777" w:rsidR="00E33B6D" w:rsidRDefault="00E33B6D" w:rsidP="00E33B6D">
      <w:pPr>
        <w:pStyle w:val="TOC1"/>
        <w:rPr>
          <w:noProof/>
        </w:rPr>
      </w:pPr>
      <w:r w:rsidRPr="00D217E3">
        <w:rPr>
          <w:noProof/>
          <w:lang w:val="fr-FR"/>
        </w:rPr>
        <w:t xml:space="preserve">Aenean nec lorem. </w:t>
      </w:r>
      <w:r>
        <w:rPr>
          <w:noProof/>
        </w:rPr>
        <w:t>In porttitor. Donec laoreet nonummy augue.</w:t>
      </w:r>
    </w:p>
    <w:p w14:paraId="11062ADF" w14:textId="77777777" w:rsidR="00DE7CCC" w:rsidRDefault="00E33B6D" w:rsidP="00DE7CCC">
      <w:pPr>
        <w:pStyle w:val="TOC1"/>
        <w:ind w:firstLine="482"/>
        <w:rPr>
          <w:rFonts w:eastAsiaTheme="majorEastAsia" w:cstheme="majorBidi"/>
          <w:b/>
          <w:noProof/>
          <w:sz w:val="44"/>
          <w:szCs w:val="32"/>
        </w:rPr>
      </w:pPr>
      <w:r>
        <w:rPr>
          <w:noProof/>
        </w:rPr>
        <w:t xml:space="preserve">Suspendisse dui purus, scelerisque at, vulputate vitae, pretium mattis, nunc. Mauris eget neque at sem venenatis eleifend. </w:t>
      </w:r>
    </w:p>
    <w:p w14:paraId="4FA2B994" w14:textId="7D5AC2D8" w:rsidR="004E6C69" w:rsidRDefault="00E33B6D" w:rsidP="00B522C8">
      <w:pPr>
        <w:pStyle w:val="Heading2"/>
      </w:pPr>
      <w:bookmarkStart w:id="24" w:name="_Toc57791821"/>
      <w:bookmarkStart w:id="25" w:name="_Toc60218572"/>
      <w:bookmarkStart w:id="26" w:name="_Toc60904335"/>
      <w:r w:rsidRPr="00E33B6D">
        <w:t>Research question/Problem statement/Objectives</w:t>
      </w:r>
      <w:bookmarkEnd w:id="24"/>
      <w:bookmarkEnd w:id="25"/>
      <w:bookmarkEnd w:id="26"/>
    </w:p>
    <w:p w14:paraId="1DF1C6FE" w14:textId="2104EC6F" w:rsidR="00D76090" w:rsidRPr="0005354E" w:rsidRDefault="00D76090" w:rsidP="007C1CBA">
      <w:pPr>
        <w:pStyle w:val="ParagraphFirst"/>
        <w:rPr>
          <w:lang w:val="en-US"/>
        </w:rPr>
      </w:pPr>
      <w:r w:rsidRPr="0005354E">
        <w:rPr>
          <w:lang w:val="en-US"/>
        </w:rPr>
        <w:t xml:space="preserve">Every academic paper needs a clearly stated goal, </w:t>
      </w:r>
      <w:r w:rsidR="00F172A3" w:rsidRPr="0005354E">
        <w:rPr>
          <w:lang w:val="en-US"/>
        </w:rPr>
        <w:t xml:space="preserve">concisely </w:t>
      </w:r>
      <w:r w:rsidRPr="0005354E">
        <w:rPr>
          <w:lang w:val="en-US"/>
        </w:rPr>
        <w:t>describing its purpose. The formulation depends on the type of document. Here we will see how it can be done in a bachelor’s and master’s thesis.</w:t>
      </w:r>
      <w:r w:rsidR="0089485C" w:rsidRPr="0005354E">
        <w:rPr>
          <w:lang w:val="en-US"/>
        </w:rPr>
        <w:t xml:space="preserve"> You should put considerable effort in describing your goals, since they will be governing the rest of your work. However, goals may change during the projects, and may need revision</w:t>
      </w:r>
      <w:r w:rsidR="00E33131" w:rsidRPr="0005354E">
        <w:rPr>
          <w:lang w:val="en-US"/>
        </w:rPr>
        <w:t xml:space="preserve"> now and then</w:t>
      </w:r>
      <w:r w:rsidR="0089485C" w:rsidRPr="0005354E">
        <w:rPr>
          <w:lang w:val="en-US"/>
        </w:rPr>
        <w:t>.</w:t>
      </w:r>
    </w:p>
    <w:p w14:paraId="5C03AEA3" w14:textId="1A120780" w:rsidR="00D76090" w:rsidRDefault="00D76090" w:rsidP="00D76090">
      <w:pPr>
        <w:pStyle w:val="Heading3"/>
      </w:pPr>
      <w:bookmarkStart w:id="27" w:name="_Toc60218573"/>
      <w:bookmarkStart w:id="28" w:name="_Toc60904336"/>
      <w:r>
        <w:t>Bachelor</w:t>
      </w:r>
      <w:bookmarkEnd w:id="27"/>
      <w:bookmarkEnd w:id="28"/>
    </w:p>
    <w:p w14:paraId="40B66722" w14:textId="262C105C" w:rsidR="00D76090" w:rsidRPr="0005354E" w:rsidRDefault="00D76090" w:rsidP="007C1CBA">
      <w:pPr>
        <w:pStyle w:val="ParagraphFirst"/>
        <w:rPr>
          <w:lang w:val="en-US"/>
        </w:rPr>
      </w:pPr>
      <w:r w:rsidRPr="0005354E">
        <w:rPr>
          <w:lang w:val="en-US"/>
        </w:rPr>
        <w:t>A bachelor</w:t>
      </w:r>
      <w:r w:rsidR="00E65780" w:rsidRPr="0005354E">
        <w:rPr>
          <w:lang w:val="en-US"/>
        </w:rPr>
        <w:t xml:space="preserve"> project is generally</w:t>
      </w:r>
      <w:r w:rsidRPr="0005354E">
        <w:rPr>
          <w:lang w:val="en-US"/>
        </w:rPr>
        <w:t xml:space="preserve"> more practically oriented than a master’s</w:t>
      </w:r>
      <w:r w:rsidR="00E65780" w:rsidRPr="0005354E">
        <w:rPr>
          <w:lang w:val="en-US"/>
        </w:rPr>
        <w:t xml:space="preserve"> thesis</w:t>
      </w:r>
      <w:r w:rsidRPr="0005354E">
        <w:rPr>
          <w:lang w:val="en-US"/>
        </w:rPr>
        <w:t>. Often, the project has an external project owner, like a company or an institution. The goal will be to provide something that can gain the project owner in some way.</w:t>
      </w:r>
      <w:r w:rsidR="00E65780" w:rsidRPr="0005354E">
        <w:rPr>
          <w:lang w:val="en-US"/>
        </w:rPr>
        <w:t xml:space="preserve"> Hence, it is </w:t>
      </w:r>
      <w:r w:rsidR="00E65780" w:rsidRPr="0005354E">
        <w:rPr>
          <w:lang w:val="en-US"/>
        </w:rPr>
        <w:lastRenderedPageBreak/>
        <w:t>important to formulate the effects project owner want to achieve.</w:t>
      </w:r>
      <w:r w:rsidR="00F87F6B" w:rsidRPr="0005354E">
        <w:rPr>
          <w:lang w:val="en-US"/>
        </w:rPr>
        <w:t xml:space="preserve"> Objectives often starts with “To…”.</w:t>
      </w:r>
    </w:p>
    <w:p w14:paraId="46A114D5" w14:textId="40459369" w:rsidR="00E65780" w:rsidRDefault="00E65780" w:rsidP="007C1CBA">
      <w:pPr>
        <w:pStyle w:val="Paragraph"/>
      </w:pPr>
      <w:r>
        <w:t>The following is from a project developing a social trading app for exchanging used books</w:t>
      </w:r>
      <w:r w:rsidR="0071093A">
        <w:t xml:space="preserve"> </w:t>
      </w:r>
      <w:r w:rsidR="0071093A">
        <w:fldChar w:fldCharType="begin" w:fldLock="1"/>
      </w:r>
      <w:r w:rsidR="00C63412">
        <w:instrText>ADDIN CSL_CITATION {"citationItems":[{"id":"ITEM-1","itemData":{"author":[{"dropping-particle":"","family":"Aker-Iversen","given":"Stian","non-dropping-particle":"","parse-names":false,"suffix":""},{"dropping-particle":"","family":"Christensen","given":"Thomas","non-dropping-particle":"","parse-names":false,"suffix":""},{"dropping-particle":"","family":"Heggem Dragnes","given":"Andrea Regine","non-dropping-particle":"","parse-names":false,"suffix":""},{"dropping-particle":"","family":"Thunold","given":"Håvard Horgen","non-dropping-particle":"","parse-names":false,"suffix":""},{"dropping-particle":"","family":"Sømme","given":"Oskar Andre","non-dropping-particle":"","parse-names":false,"suffix":""}],"id":"ITEM-1","issued":{"date-parts":[["2020"]]},"publisher":"Østfold University College, School of Computer Sciences, Halden, Norway","title":"BookzBox: An app to help people trade books","type":"thesis"},"uris":["http://www.mendeley.com/documents/?uuid=a9991575-1969-4922-b44f-a6a13eeb2708"]}],"mendeley":{"formattedCitation":"[3]","plainTextFormattedCitation":"[3]","previouslyFormattedCitation":"[3]"},"properties":{"noteIndex":0},"schema":"https://github.com/citation-style-language/schema/raw/master/csl-citation.json"}</w:instrText>
      </w:r>
      <w:r w:rsidR="0071093A">
        <w:fldChar w:fldCharType="separate"/>
      </w:r>
      <w:r w:rsidR="0071093A" w:rsidRPr="0071093A">
        <w:rPr>
          <w:noProof/>
        </w:rPr>
        <w:t>[3]</w:t>
      </w:r>
      <w:r w:rsidR="0071093A">
        <w:fldChar w:fldCharType="end"/>
      </w:r>
      <w:r>
        <w:t>:</w:t>
      </w:r>
    </w:p>
    <w:p w14:paraId="14F7DF04" w14:textId="00E8FA96" w:rsidR="0053104F" w:rsidRPr="002D5D22" w:rsidRDefault="0053104F" w:rsidP="007C1CBA">
      <w:pPr>
        <w:pStyle w:val="Objective1"/>
        <w:rPr>
          <w:lang w:val="en-US"/>
        </w:rPr>
      </w:pPr>
      <w:r>
        <w:t>To c</w:t>
      </w:r>
      <w:r w:rsidRPr="0053104F">
        <w:t>onnect people that enjoy books with each other</w:t>
      </w:r>
      <w:r>
        <w:t>.</w:t>
      </w:r>
      <w:r w:rsidR="00303701">
        <w:t xml:space="preserve"> </w:t>
      </w:r>
    </w:p>
    <w:p w14:paraId="08DF435B" w14:textId="5790EDD3" w:rsidR="00EF2884" w:rsidRDefault="0053104F" w:rsidP="007C1CBA">
      <w:pPr>
        <w:pStyle w:val="Objective1"/>
      </w:pPr>
      <w:r w:rsidRPr="00A8103A">
        <w:t>To lessen the environmental effect that printing a new book has.</w:t>
      </w:r>
      <w:r w:rsidR="00374DB5">
        <w:t xml:space="preserve"> </w:t>
      </w:r>
    </w:p>
    <w:p w14:paraId="6E00ABF0" w14:textId="556A2A16" w:rsidR="007C1CBA" w:rsidRDefault="007C1CBA" w:rsidP="007C1CBA">
      <w:pPr>
        <w:pStyle w:val="Objective2"/>
      </w:pPr>
      <w:r>
        <w:t>You may elaborate on Objective 2.</w:t>
      </w:r>
    </w:p>
    <w:p w14:paraId="2CBEB299" w14:textId="10C5F475" w:rsidR="00D76090" w:rsidRDefault="0053104F" w:rsidP="007C1CBA">
      <w:pPr>
        <w:pStyle w:val="Objective1"/>
      </w:pPr>
      <w:r w:rsidRPr="00A8103A">
        <w:t>To promote a culture of sharing and trading.</w:t>
      </w:r>
      <w:r w:rsidR="00E33131" w:rsidRPr="00A8103A">
        <w:t xml:space="preserve"> </w:t>
      </w:r>
    </w:p>
    <w:p w14:paraId="153FDB1D" w14:textId="503A2DAA" w:rsidR="007C1CBA" w:rsidRPr="00A8103A" w:rsidRDefault="007C1CBA" w:rsidP="007C1CBA">
      <w:pPr>
        <w:pStyle w:val="Objective1"/>
        <w:numPr>
          <w:ilvl w:val="0"/>
          <w:numId w:val="0"/>
        </w:numPr>
        <w:ind w:left="720"/>
      </w:pPr>
    </w:p>
    <w:p w14:paraId="425E514F" w14:textId="34FE82C2" w:rsidR="00904152" w:rsidRDefault="00B02419" w:rsidP="007C1CBA">
      <w:pPr>
        <w:pStyle w:val="Paragraph"/>
        <w:rPr>
          <w:lang w:val="en-US"/>
        </w:rPr>
      </w:pPr>
      <w:r w:rsidRPr="00B02419">
        <w:rPr>
          <w:lang w:val="en-US"/>
        </w:rPr>
        <w:t>If the bachelor project is more theor</w:t>
      </w:r>
      <w:r>
        <w:rPr>
          <w:lang w:val="en-US"/>
        </w:rPr>
        <w:t>etically oriented, the goals could be stated as in a master’s thesis, as described in the following section.</w:t>
      </w:r>
    </w:p>
    <w:p w14:paraId="06C1A412" w14:textId="5DC44288" w:rsidR="00904152" w:rsidRPr="00D76090" w:rsidRDefault="00904152" w:rsidP="00904152">
      <w:pPr>
        <w:pStyle w:val="Heading3"/>
      </w:pPr>
      <w:bookmarkStart w:id="29" w:name="_Toc60218574"/>
      <w:bookmarkStart w:id="30" w:name="_Toc60904337"/>
      <w:r w:rsidRPr="00904152">
        <w:t>Master</w:t>
      </w:r>
      <w:bookmarkEnd w:id="29"/>
      <w:bookmarkEnd w:id="30"/>
    </w:p>
    <w:p w14:paraId="462396AB" w14:textId="49DAFD28" w:rsidR="00E33B6D" w:rsidRPr="0005354E" w:rsidRDefault="00E33B6D" w:rsidP="007C1CBA">
      <w:pPr>
        <w:pStyle w:val="ParagraphFirst"/>
        <w:rPr>
          <w:lang w:val="en-US"/>
        </w:rPr>
      </w:pPr>
      <w:r w:rsidRPr="0005354E">
        <w:rPr>
          <w:lang w:val="en-US"/>
        </w:rPr>
        <w:t>A research question</w:t>
      </w:r>
      <w:r w:rsidRPr="00237935">
        <w:rPr>
          <w:rStyle w:val="FootnoteReference"/>
        </w:rPr>
        <w:footnoteReference w:id="1"/>
      </w:r>
      <w:r w:rsidRPr="0005354E">
        <w:rPr>
          <w:lang w:val="en-US"/>
        </w:rPr>
        <w:t xml:space="preserve"> is a formal statement of the goal of a study. The research question should clearly and concisely state what the study will investigate or attempt to prove. </w:t>
      </w:r>
    </w:p>
    <w:p w14:paraId="78C4B8DF" w14:textId="725B8C40" w:rsidR="00E33B6D" w:rsidRDefault="00E33B6D" w:rsidP="007C1CBA">
      <w:pPr>
        <w:pStyle w:val="Paragraph"/>
      </w:pPr>
      <w:r w:rsidRPr="00E33B6D">
        <w:t xml:space="preserve">Good research questions help to focus the research and the writing by providing a red thread through the project and the report. </w:t>
      </w:r>
    </w:p>
    <w:p w14:paraId="237B35FE" w14:textId="6FA8DB24" w:rsidR="00E33B6D" w:rsidRDefault="00E33B6D" w:rsidP="007C1CBA">
      <w:pPr>
        <w:pStyle w:val="Paragraph"/>
        <w:rPr>
          <w:lang w:val="en-US"/>
        </w:rPr>
      </w:pPr>
      <w:r w:rsidRPr="00E33B6D">
        <w:rPr>
          <w:lang w:val="en-US"/>
        </w:rPr>
        <w:t>The research question will surface both in the analysis of the problem, the choice of methods, the design and implementation of the project, and, most importantly, it will be revisited in the discussion and conclusion parts of the report.</w:t>
      </w:r>
    </w:p>
    <w:p w14:paraId="5FF7369E" w14:textId="6CC80758" w:rsidR="00E33B6D" w:rsidRDefault="00E33B6D" w:rsidP="007C1CBA">
      <w:pPr>
        <w:pStyle w:val="Paragraph"/>
        <w:rPr>
          <w:lang w:val="en-US"/>
        </w:rPr>
      </w:pPr>
      <w:r w:rsidRPr="00E33B6D">
        <w:rPr>
          <w:lang w:val="en-US"/>
        </w:rPr>
        <w:t>The following example is from</w:t>
      </w:r>
      <w:r>
        <w:rPr>
          <w:lang w:val="en-US"/>
        </w:rPr>
        <w:t xml:space="preserve"> </w:t>
      </w:r>
      <w:r>
        <w:rPr>
          <w:lang w:val="en-US"/>
        </w:rPr>
        <w:fldChar w:fldCharType="begin" w:fldLock="1"/>
      </w:r>
      <w:r w:rsidR="00C63412">
        <w:rPr>
          <w:lang w:val="en-US"/>
        </w:rPr>
        <w:instrText>ADDIN CSL_CITATION {"citationItems":[{"id":"ITEM-1","itemData":{"author":[{"dropping-particle":"","family":"Killerud","given":"William","non-dropping-particle":"","parse-names":false,"suffix":""}],"id":"ITEM-1","issued":{"date-parts":[["2014"]]},"publisher":"Østfold University College, School of Computer Sciences, Halden, Norway","title":"Smart grid, smart users: The user experience and impact of a persuasive mobile electricity managing assistant","type":"thesis"},"uris":["http://www.mendeley.com/documents/?uuid=e672d498-0ee9-43c6-a72c-2e881c0c2c1a"]}],"mendeley":{"formattedCitation":"[4]","plainTextFormattedCitation":"[4]","previouslyFormattedCitation":"[4]"},"properties":{"noteIndex":0},"schema":"https://github.com/citation-style-language/schema/raw/master/csl-citation.json"}</w:instrText>
      </w:r>
      <w:r>
        <w:rPr>
          <w:lang w:val="en-US"/>
        </w:rPr>
        <w:fldChar w:fldCharType="separate"/>
      </w:r>
      <w:r w:rsidR="0071093A" w:rsidRPr="0071093A">
        <w:rPr>
          <w:noProof/>
          <w:lang w:val="en-US"/>
        </w:rPr>
        <w:t>[4]</w:t>
      </w:r>
      <w:r>
        <w:rPr>
          <w:lang w:val="en-US"/>
        </w:rPr>
        <w:fldChar w:fldCharType="end"/>
      </w:r>
      <w:r w:rsidRPr="00E33B6D">
        <w:rPr>
          <w:lang w:val="en-US"/>
        </w:rPr>
        <w:t>:</w:t>
      </w:r>
    </w:p>
    <w:p w14:paraId="4B8B0DD1" w14:textId="51D648D2" w:rsidR="00DF5EEC" w:rsidRDefault="004538DF" w:rsidP="007C1CBA">
      <w:pPr>
        <w:pStyle w:val="LongQuote"/>
      </w:pPr>
      <w:r>
        <w:lastRenderedPageBreak/>
        <w:t>As mentioned, opportunities arise with smartphones for providing feedback on electricity consumption when coupled with a smart meter. A display such as the eWave, shown in</w:t>
      </w:r>
      <w:r w:rsidR="00832489">
        <w:t xml:space="preserve"> </w:t>
      </w:r>
      <w:r w:rsidR="00832489">
        <w:fldChar w:fldCharType="begin"/>
      </w:r>
      <w:r w:rsidR="00832489">
        <w:instrText xml:space="preserve"> REF _Ref60231206 \h </w:instrText>
      </w:r>
      <w:r w:rsidR="00832489">
        <w:fldChar w:fldCharType="separate"/>
      </w:r>
      <w:r w:rsidR="00B70606">
        <w:t xml:space="preserve">Figure </w:t>
      </w:r>
      <w:r w:rsidR="00B70606">
        <w:rPr>
          <w:noProof/>
        </w:rPr>
        <w:t>2</w:t>
      </w:r>
      <w:r w:rsidR="00832489">
        <w:fldChar w:fldCharType="end"/>
      </w:r>
      <w:r w:rsidR="00374DB5">
        <w:t>,</w:t>
      </w:r>
      <w:r>
        <w:t xml:space="preserve"> requires that a user take it upon themselves to check their consumption regularly. An application that notifies the user when consumption is high on a device that, for most parts of the day, is within reach of its owner does not require this initiation. However, it is not certain how such notifications will affect or be perceived by users. Further on in the report I attempt to shed some light on this.</w:t>
      </w:r>
    </w:p>
    <w:tbl>
      <w:tblPr>
        <w:tblpPr w:leftFromText="180" w:rightFromText="180" w:vertAnchor="text" w:tblpY="241"/>
        <w:tblOverlap w:val="never"/>
        <w:tblW w:w="0" w:type="auto"/>
        <w:tblLayout w:type="fixed"/>
        <w:tblLook w:val="0000" w:firstRow="0" w:lastRow="0" w:firstColumn="0" w:lastColumn="0" w:noHBand="0" w:noVBand="0"/>
      </w:tblPr>
      <w:tblGrid>
        <w:gridCol w:w="9026"/>
      </w:tblGrid>
      <w:tr w:rsidR="007C1CBA" w14:paraId="594A231A" w14:textId="77777777" w:rsidTr="007C1CBA">
        <w:trPr>
          <w:cantSplit/>
        </w:trPr>
        <w:tc>
          <w:tcPr>
            <w:tcW w:w="9026" w:type="dxa"/>
            <w:shd w:val="clear" w:color="auto" w:fill="auto"/>
          </w:tcPr>
          <w:p w14:paraId="6F368548" w14:textId="77777777" w:rsidR="007C1CBA" w:rsidRDefault="007C1CBA" w:rsidP="007C1CBA">
            <w:pPr>
              <w:pStyle w:val="LongQuote"/>
              <w:ind w:left="0"/>
              <w:jc w:val="center"/>
            </w:pPr>
            <w:r>
              <w:rPr>
                <w:iCs/>
                <w:noProof/>
                <w:sz w:val="22"/>
                <w:szCs w:val="18"/>
              </w:rPr>
              <w:drawing>
                <wp:inline distT="0" distB="0" distL="0" distR="0" wp14:anchorId="2CBE7B8B" wp14:editId="60A955AF">
                  <wp:extent cx="3022600" cy="1701800"/>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5">
                            <a:extLst>
                              <a:ext uri="{28A0092B-C50C-407E-A947-70E740481C1C}">
                                <a14:useLocalDpi xmlns:a14="http://schemas.microsoft.com/office/drawing/2010/main" val="0"/>
                              </a:ext>
                            </a:extLst>
                          </a:blip>
                          <a:stretch>
                            <a:fillRect/>
                          </a:stretch>
                        </pic:blipFill>
                        <pic:spPr>
                          <a:xfrm>
                            <a:off x="0" y="0"/>
                            <a:ext cx="3022600" cy="1701800"/>
                          </a:xfrm>
                          <a:prstGeom prst="rect">
                            <a:avLst/>
                          </a:prstGeom>
                        </pic:spPr>
                      </pic:pic>
                    </a:graphicData>
                  </a:graphic>
                </wp:inline>
              </w:drawing>
            </w:r>
          </w:p>
          <w:p w14:paraId="2A92B583" w14:textId="629B3F06" w:rsidR="007C1CBA" w:rsidRPr="007C1CBA" w:rsidRDefault="007C1CBA" w:rsidP="007C1CBA">
            <w:pPr>
              <w:pStyle w:val="Caption"/>
            </w:pPr>
            <w:bookmarkStart w:id="31" w:name="_Ref60231206"/>
            <w:bookmarkStart w:id="32" w:name="_Toc60550349"/>
            <w:r>
              <w:t xml:space="preserve">Figure </w:t>
            </w:r>
            <w:r>
              <w:fldChar w:fldCharType="begin"/>
            </w:r>
            <w:r>
              <w:instrText xml:space="preserve"> SEQ Figure \* ARABIC </w:instrText>
            </w:r>
            <w:r>
              <w:fldChar w:fldCharType="separate"/>
            </w:r>
            <w:r w:rsidR="00B70606">
              <w:rPr>
                <w:noProof/>
              </w:rPr>
              <w:t>2</w:t>
            </w:r>
            <w:r>
              <w:fldChar w:fldCharType="end"/>
            </w:r>
            <w:bookmarkEnd w:id="31"/>
            <w:r>
              <w:t>:</w:t>
            </w:r>
            <w:r w:rsidR="007D68A5">
              <w:t xml:space="preserve"> </w:t>
            </w:r>
            <w:r w:rsidRPr="007C1CBA">
              <w:t>The eWave display being offered to Fredrikstad Energi’s customers. The display is 7 inches across, and is based on the Android platform (photo by Odin Media)</w:t>
            </w:r>
            <w:bookmarkEnd w:id="32"/>
          </w:p>
        </w:tc>
      </w:tr>
    </w:tbl>
    <w:p w14:paraId="760FB251" w14:textId="6CD0B99F" w:rsidR="00904152" w:rsidRDefault="004538DF" w:rsidP="001A657B">
      <w:pPr>
        <w:pStyle w:val="LongQuote"/>
      </w:pPr>
      <w:r w:rsidRPr="001A657B">
        <w:t>My research question consists of two parts. First, I wish to shed some light on the user experience, and then I want to see if there is a trend towards a lowering of the electricity consumption peak:</w:t>
      </w:r>
    </w:p>
    <w:p w14:paraId="4E386E84" w14:textId="29791155" w:rsidR="00904152" w:rsidRDefault="00033558" w:rsidP="00492934">
      <w:pPr>
        <w:pStyle w:val="ResearchQuestion1"/>
      </w:pPr>
      <w:r>
        <w:t>W</w:t>
      </w:r>
      <w:r w:rsidR="00904152" w:rsidRPr="00623592">
        <w:t>hat impact does a mobile phone assistant have on electricity consumption patterns in an effect-based billing situation?</w:t>
      </w:r>
    </w:p>
    <w:p w14:paraId="249AA214" w14:textId="797E39CF" w:rsidR="00E82C9B" w:rsidRPr="00492934" w:rsidRDefault="00E82C9B" w:rsidP="00492934">
      <w:pPr>
        <w:pStyle w:val="LongQuote"/>
      </w:pPr>
      <w:r w:rsidRPr="00492934">
        <w:t>Secondly, I wish to see if there is a trend towards a lowering of the electricity consumption</w:t>
      </w:r>
      <w:r w:rsidR="00492934">
        <w:t>:</w:t>
      </w:r>
    </w:p>
    <w:p w14:paraId="29BFF9B9" w14:textId="77777777" w:rsidR="008D30E8" w:rsidRDefault="008D30E8" w:rsidP="00492934">
      <w:pPr>
        <w:pStyle w:val="ResearchQuestion1"/>
      </w:pPr>
      <w:r w:rsidRPr="00904152">
        <w:t>What impact does a mobile phone assistant have on electricity consumption patterns in an effect-based billing situation?</w:t>
      </w:r>
    </w:p>
    <w:p w14:paraId="068234FD" w14:textId="241C575B" w:rsidR="00904152" w:rsidRPr="00904152" w:rsidRDefault="00492934" w:rsidP="00492934">
      <w:pPr>
        <w:pStyle w:val="ResearchQuestion2"/>
      </w:pPr>
      <w:bookmarkStart w:id="33" w:name="_Ref59250265"/>
      <w:r>
        <w:t>You may e</w:t>
      </w:r>
      <w:r w:rsidR="008D30E8">
        <w:t>laborate on Research Question 2.</w:t>
      </w:r>
      <w:bookmarkEnd w:id="33"/>
      <w:r w:rsidR="0029012B">
        <w:t xml:space="preserve"> </w:t>
      </w:r>
    </w:p>
    <w:p w14:paraId="5DA6CA71" w14:textId="2251CACC" w:rsidR="008B6CB8" w:rsidRDefault="008B6CB8" w:rsidP="00B522C8">
      <w:pPr>
        <w:pStyle w:val="Heading2"/>
      </w:pPr>
      <w:bookmarkStart w:id="34" w:name="_Toc57791822"/>
      <w:bookmarkStart w:id="35" w:name="_Toc60218575"/>
      <w:bookmarkStart w:id="36" w:name="_Toc60904338"/>
      <w:r>
        <w:lastRenderedPageBreak/>
        <w:t>Method</w:t>
      </w:r>
      <w:bookmarkEnd w:id="34"/>
      <w:bookmarkEnd w:id="35"/>
      <w:bookmarkEnd w:id="36"/>
    </w:p>
    <w:p w14:paraId="54FC105F" w14:textId="526BF2E9" w:rsidR="008B6CB8" w:rsidRPr="0005354E" w:rsidRDefault="008B6CB8" w:rsidP="009D68DD">
      <w:pPr>
        <w:pStyle w:val="ParagraphFirst"/>
        <w:rPr>
          <w:lang w:val="en-US"/>
        </w:rPr>
      </w:pPr>
      <w:r w:rsidRPr="0005354E">
        <w:rPr>
          <w:lang w:val="en-US"/>
        </w:rPr>
        <w:t xml:space="preserve">Here you shall explain how you are going to find answers to the research questions. The research method should be treated in more detail later in the report. Here is an example from </w:t>
      </w:r>
      <w:r w:rsidRPr="009D68DD">
        <w:fldChar w:fldCharType="begin" w:fldLock="1"/>
      </w:r>
      <w:r w:rsidR="00C63412" w:rsidRPr="0005354E">
        <w:rPr>
          <w:lang w:val="en-US"/>
        </w:rPr>
        <w:instrText>ADDIN CSL_CITATION {"citationItems":[{"id":"ITEM-1","itemData":{"author":[{"dropping-particle":"","family":"Nordenhaug","given":"Espen A","non-dropping-particle":"","parse-names":false,"suffix":""}],"id":"ITEM-1","issued":{"date-parts":[["2011"]]},"publisher":"Østfold University College, School of Computer Sciences, Halden, Norway","title":"History Meets Future: The Use of Mobile Technology to Influence the User Experience in Museums","type":"thesis"},"uris":["http://www.mendeley.com/documents/?uuid=cab200b1-3e26-4e30-9700-b73dd075fc56"]}],"mendeley":{"formattedCitation":"[5]","plainTextFormattedCitation":"[5]","previouslyFormattedCitation":"[5]"},"properties":{"noteIndex":0},"schema":"https://github.com/citation-style-language/schema/raw/master/csl-citation.json"}</w:instrText>
      </w:r>
      <w:r w:rsidRPr="009D68DD">
        <w:fldChar w:fldCharType="separate"/>
      </w:r>
      <w:r w:rsidR="0071093A" w:rsidRPr="0005354E">
        <w:rPr>
          <w:lang w:val="en-US"/>
        </w:rPr>
        <w:t>[5]</w:t>
      </w:r>
      <w:r w:rsidRPr="009D68DD">
        <w:fldChar w:fldCharType="end"/>
      </w:r>
      <w:r w:rsidRPr="0005354E">
        <w:rPr>
          <w:lang w:val="en-US"/>
        </w:rPr>
        <w:t xml:space="preserve"> (it is somewhat sketchy, it is OK to be more detailed than this):</w:t>
      </w:r>
    </w:p>
    <w:p w14:paraId="650CF782" w14:textId="77777777" w:rsidR="008B6CB8" w:rsidRPr="00477950" w:rsidRDefault="008B6CB8" w:rsidP="009D68DD">
      <w:pPr>
        <w:pStyle w:val="Paragraph"/>
      </w:pPr>
      <w:r w:rsidRPr="00477950">
        <w:t>The concept described in this thesis has evolved throughout the work with it, taking on an explorative approach. This process has been incremental using several rounds of iteration before ending up as a working prototype tested in a real</w:t>
      </w:r>
      <w:r>
        <w:t>-</w:t>
      </w:r>
      <w:r w:rsidRPr="00477950">
        <w:t>life setting, involving potential end users throughout the design.</w:t>
      </w:r>
    </w:p>
    <w:p w14:paraId="3D801EC1" w14:textId="77777777" w:rsidR="008B6CB8" w:rsidRPr="00477950" w:rsidRDefault="008B6CB8" w:rsidP="009D68DD">
      <w:pPr>
        <w:pStyle w:val="Paragraph"/>
      </w:pPr>
      <w:r w:rsidRPr="00477950">
        <w:t>The below mentioned methods have been used in the process:</w:t>
      </w:r>
    </w:p>
    <w:p w14:paraId="7728947F" w14:textId="77777777" w:rsidR="008B6CB8" w:rsidRPr="00477950" w:rsidRDefault="008B6CB8" w:rsidP="008B6CB8">
      <w:pPr>
        <w:pStyle w:val="Bullet"/>
      </w:pPr>
      <w:r w:rsidRPr="00477950">
        <w:t>Identification of research objectives</w:t>
      </w:r>
    </w:p>
    <w:p w14:paraId="6AD5C9CA" w14:textId="77777777" w:rsidR="008B6CB8" w:rsidRPr="00477950" w:rsidRDefault="008B6CB8" w:rsidP="008B6CB8">
      <w:pPr>
        <w:pStyle w:val="Bullet"/>
      </w:pPr>
      <w:r w:rsidRPr="00477950">
        <w:t>Literature and case studies</w:t>
      </w:r>
    </w:p>
    <w:p w14:paraId="26AB3BC0" w14:textId="77777777" w:rsidR="008B6CB8" w:rsidRPr="00477950" w:rsidRDefault="008B6CB8" w:rsidP="008B6CB8">
      <w:pPr>
        <w:pStyle w:val="Bullet"/>
      </w:pPr>
      <w:r w:rsidRPr="00477950">
        <w:t>Development of mock-up videos</w:t>
      </w:r>
    </w:p>
    <w:p w14:paraId="51FE93D7" w14:textId="77777777" w:rsidR="008B6CB8" w:rsidRDefault="008B6CB8" w:rsidP="008B6CB8">
      <w:pPr>
        <w:pStyle w:val="Bullet"/>
      </w:pPr>
      <w:r w:rsidRPr="00477950">
        <w:t>Implementation of a high-fidelity prototype</w:t>
      </w:r>
    </w:p>
    <w:p w14:paraId="3E5785C4" w14:textId="77777777" w:rsidR="008B6CB8" w:rsidRDefault="008B6CB8" w:rsidP="008B6CB8">
      <w:pPr>
        <w:pStyle w:val="Bullet"/>
      </w:pPr>
      <w:r w:rsidRPr="00477950">
        <w:t>Field test and interview</w:t>
      </w:r>
    </w:p>
    <w:p w14:paraId="240A725C" w14:textId="0CE684D7" w:rsidR="00675F34" w:rsidRDefault="008B6CB8" w:rsidP="00675F34">
      <w:pPr>
        <w:pStyle w:val="Bullet"/>
      </w:pPr>
      <w:r w:rsidRPr="00477950">
        <w:t>Testing the prototype on real representative users</w:t>
      </w:r>
      <w:bookmarkStart w:id="37" w:name="_Toc57791823"/>
    </w:p>
    <w:p w14:paraId="20DBC56D" w14:textId="37B13351" w:rsidR="008B6CB8" w:rsidRDefault="008B6CB8" w:rsidP="00B522C8">
      <w:pPr>
        <w:pStyle w:val="Heading2"/>
      </w:pPr>
      <w:bookmarkStart w:id="38" w:name="_Toc60218576"/>
      <w:bookmarkStart w:id="39" w:name="_Toc60904339"/>
      <w:r w:rsidRPr="008B6CB8">
        <w:t>Deliverables</w:t>
      </w:r>
      <w:bookmarkEnd w:id="37"/>
      <w:bookmarkEnd w:id="38"/>
      <w:bookmarkEnd w:id="39"/>
    </w:p>
    <w:p w14:paraId="345BBE68" w14:textId="5BFC79E6" w:rsidR="0002493A" w:rsidRPr="0005354E" w:rsidRDefault="008B6CB8" w:rsidP="009D68DD">
      <w:pPr>
        <w:pStyle w:val="ParagraphFirst"/>
        <w:rPr>
          <w:lang w:val="en-US"/>
        </w:rPr>
      </w:pPr>
      <w:r w:rsidRPr="0005354E">
        <w:rPr>
          <w:lang w:val="en-US"/>
        </w:rPr>
        <w:t>Here you describe the tangible outcomes of your projects. This obviously includes the thesis, in addition to software, prototypes and such.</w:t>
      </w:r>
      <w:r w:rsidR="005161C2" w:rsidRPr="0005354E">
        <w:rPr>
          <w:lang w:val="en-US"/>
        </w:rPr>
        <w:t xml:space="preserve"> </w:t>
      </w:r>
    </w:p>
    <w:p w14:paraId="3348E5B9" w14:textId="67F79FD8" w:rsidR="008B6CB8" w:rsidRPr="00693FDB" w:rsidRDefault="008B6CB8" w:rsidP="009D68DD">
      <w:pPr>
        <w:pStyle w:val="Paragraph"/>
        <w:rPr>
          <w:lang w:val="fr-FR"/>
        </w:rPr>
      </w:pPr>
      <w:r w:rsidRPr="00693FDB">
        <w:rPr>
          <w:lang w:val="fr-FR"/>
        </w:rPr>
        <w:t xml:space="preserve">Sed commodo posuere pede. Mauris ut est. Ut quis purus. Sed ac odio. Sed vehiculahendrerit sem. Duis non odio. Morbi ut dui. Sed accumsan risus eget odio. In hachabitasse platea dictumst. Pellentesque non elit. Fusce sed justo eu urna porta tincidunt.Mauris felis odio, sollicitudin sed, volutpat a, ornare ac, erat. Morbi quis dolor. Donecpellentesque, erat ac sagittis semper, nunc dui lobortis purus, quis congue purus metusultricies tellus. Proin et quam. </w:t>
      </w:r>
    </w:p>
    <w:p w14:paraId="62F1443A" w14:textId="179613C0" w:rsidR="008B6CB8" w:rsidRDefault="008B6CB8" w:rsidP="009D68DD">
      <w:pPr>
        <w:pStyle w:val="Paragraph"/>
      </w:pPr>
      <w:r w:rsidRPr="00693FDB">
        <w:rPr>
          <w:lang w:val="fr-FR"/>
        </w:rPr>
        <w:t xml:space="preserve">Class aptent taciti sociosqu ad litora torquent per conubianostra, per inceptos hymenaeos. Praesent sapien turpis, fermentum vel, eleifend faucibus,vehicula eu, lacus.Pellentesque habitant morbi tristique senectus et netus et malesuada fames ac turpisegestas. Donec odio elit, dictum in, hendrerit sit amet, egestas sed, leo. Praesent feugiatsapien aliquet odio. Integer vitae justo. Aliquam vestibulum fringilla lorem. Sed nequelectus, consectetuer at, consectetuer sed, eleifend ac, lectus. Nulla facilisi. Pellentesqueeget lectus. Proin eu metus. Sed porttitor. In hac habitasse platea dictumst. Suspendisseeu lectus. Ut mi mi, lacinia sit amet, placerat et, mollis vitae, dui. </w:t>
      </w:r>
      <w:r w:rsidRPr="008B6CB8">
        <w:t>Sed ante tellus, tristiqueut</w:t>
      </w:r>
      <w:r>
        <w:t>.</w:t>
      </w:r>
    </w:p>
    <w:p w14:paraId="73806026" w14:textId="19DF50D3" w:rsidR="005179CA" w:rsidRDefault="005179CA" w:rsidP="00B522C8">
      <w:pPr>
        <w:pStyle w:val="Heading2"/>
      </w:pPr>
      <w:bookmarkStart w:id="40" w:name="_Toc57791824"/>
      <w:bookmarkStart w:id="41" w:name="_Toc60218577"/>
      <w:bookmarkStart w:id="42" w:name="_Toc60904340"/>
      <w:r w:rsidRPr="00477950">
        <w:lastRenderedPageBreak/>
        <w:t>Report outline</w:t>
      </w:r>
      <w:bookmarkEnd w:id="40"/>
      <w:bookmarkEnd w:id="41"/>
      <w:bookmarkEnd w:id="42"/>
    </w:p>
    <w:p w14:paraId="0C6845D0" w14:textId="796A247A" w:rsidR="005179CA" w:rsidRPr="0005354E" w:rsidRDefault="005179CA" w:rsidP="002A10E9">
      <w:pPr>
        <w:pStyle w:val="ParagraphFirst"/>
        <w:rPr>
          <w:lang w:val="en-US"/>
        </w:rPr>
      </w:pPr>
      <w:r w:rsidRPr="0005354E">
        <w:rPr>
          <w:lang w:val="en-US"/>
        </w:rPr>
        <w:t xml:space="preserve">The last point in the introduction is an outline of the rest of the report, for example like this (from </w:t>
      </w:r>
      <w:r>
        <w:fldChar w:fldCharType="begin" w:fldLock="1"/>
      </w:r>
      <w:r w:rsidR="00D40F36" w:rsidRPr="0005354E">
        <w:rPr>
          <w:lang w:val="en-US"/>
        </w:rPr>
        <w:instrText>ADDIN CSL_CITATION {"citationItems":[{"id":"ITEM-1","itemData":{"author":[{"dropping-particle":"","family":"Kjeldsen","given":"Linda Cecilie","non-dropping-particle":"","parse-names":false,"suffix":""}],"id":"ITEM-1","issued":{"date-parts":[["2005"]]},"publisher":"Østfold University College, School of Computer Sciences, Halden, Norway","title":"Combining Orthogonal Range Search and Line Simplification Using Priority Search Trees","type":"thesis"},"uris":["http://www.mendeley.com/documents/?uuid=fd44352d-9f80-4920-b33b-d9075657dad4"]}],"mendeley":{"formattedCitation":"[2]","plainTextFormattedCitation":"[2]","previouslyFormattedCitation":"[2]"},"properties":{"noteIndex":0},"schema":"https://github.com/citation-style-language/schema/raw/master/csl-citation.json"}</w:instrText>
      </w:r>
      <w:r>
        <w:fldChar w:fldCharType="separate"/>
      </w:r>
      <w:r w:rsidRPr="0005354E">
        <w:rPr>
          <w:noProof/>
          <w:lang w:val="en-US"/>
        </w:rPr>
        <w:t>[2]</w:t>
      </w:r>
      <w:r>
        <w:fldChar w:fldCharType="end"/>
      </w:r>
      <w:r w:rsidRPr="0005354E">
        <w:rPr>
          <w:lang w:val="en-US"/>
        </w:rPr>
        <w:t>):</w:t>
      </w:r>
    </w:p>
    <w:p w14:paraId="64FBC013" w14:textId="1EF0FBF0" w:rsidR="005179CA" w:rsidRDefault="005179CA" w:rsidP="005179CA">
      <w:pPr>
        <w:pStyle w:val="LongQuote"/>
      </w:pPr>
      <w:r>
        <w:t>Chapter 2 provides background information on range search and line simplification. In the section concerning range search, several data structures and algorithms are presented. The second section describes some of the different techniques developed for performing completely automated line simplification procedures. Finally, another proposed approach to combining the two problems is presented.</w:t>
      </w:r>
    </w:p>
    <w:p w14:paraId="2948E68F" w14:textId="01B7EC2E" w:rsidR="005179CA" w:rsidRDefault="005179CA" w:rsidP="005179CA">
      <w:pPr>
        <w:pStyle w:val="LongQuote"/>
      </w:pPr>
      <w:r>
        <w:t xml:space="preserve">The third chapter gives a general description of the PST and what it can be used for. The interval stabbing problem is an important aspect of the work presented in this thesis, and the third chapter explains how to solve this with a PST. Next, the interval stabbing problem is expanded to a “grid stabbing problem”, which also can be solved using a PST, and the reason for this is described. </w:t>
      </w:r>
    </w:p>
    <w:p w14:paraId="6CC1C24E" w14:textId="77777777" w:rsidR="005179CA" w:rsidRDefault="005179CA" w:rsidP="005179CA">
      <w:pPr>
        <w:pStyle w:val="LongQuote"/>
      </w:pPr>
      <w:r>
        <w:t>Chapter 4 gives a detailed description of the new data structure and the search methods that have been developed. After this, theoretical analyses are provided. This chapter also explains how an external version of it has been implemented, along with empirical test results to support the theory.</w:t>
      </w:r>
    </w:p>
    <w:p w14:paraId="43944B69" w14:textId="77777777" w:rsidR="00A9334D" w:rsidRDefault="005179CA" w:rsidP="002A10E9">
      <w:pPr>
        <w:pStyle w:val="LongQuote"/>
        <w:rPr>
          <w:lang w:val="en-US"/>
        </w:rPr>
        <w:sectPr w:rsidR="00A9334D" w:rsidSect="009C43B6">
          <w:headerReference w:type="even" r:id="rId16"/>
          <w:headerReference w:type="default" r:id="rId17"/>
          <w:footerReference w:type="default" r:id="rId18"/>
          <w:type w:val="oddPage"/>
          <w:pgSz w:w="11906" w:h="16838"/>
          <w:pgMar w:top="1701" w:right="1985" w:bottom="2268" w:left="1418" w:header="709" w:footer="709" w:gutter="0"/>
          <w:pgNumType w:start="1"/>
          <w:cols w:space="708"/>
          <w:docGrid w:linePitch="360"/>
        </w:sectPr>
      </w:pPr>
      <w:r>
        <w:t>Chapter 5 presents suggestions for further work. Some work on the suggestions that are made has already been conducted, and this work is also described in this chapter. Finally, there is a chapter providing discussions and conclusions to whether or not the problem can be solved using the approach presented in this thesis</w:t>
      </w:r>
      <w:r w:rsidR="00186F5F" w:rsidRPr="00186F5F">
        <w:rPr>
          <w:lang w:val="en-US"/>
        </w:rPr>
        <w:t>.</w:t>
      </w:r>
    </w:p>
    <w:p w14:paraId="0B0A117A" w14:textId="242716AD" w:rsidR="00186F5F" w:rsidRPr="00186F5F" w:rsidRDefault="00186F5F" w:rsidP="00C07198">
      <w:pPr>
        <w:pStyle w:val="Heading1"/>
      </w:pPr>
      <w:bookmarkStart w:id="43" w:name="_Ref57791783"/>
      <w:bookmarkStart w:id="44" w:name="_Toc57791825"/>
      <w:bookmarkStart w:id="45" w:name="_Toc60218578"/>
      <w:bookmarkStart w:id="46" w:name="_Toc60904341"/>
      <w:r>
        <w:lastRenderedPageBreak/>
        <w:t>Analysis (Generic title)</w:t>
      </w:r>
      <w:bookmarkEnd w:id="43"/>
      <w:bookmarkEnd w:id="44"/>
      <w:bookmarkEnd w:id="45"/>
      <w:bookmarkEnd w:id="46"/>
    </w:p>
    <w:p w14:paraId="131D1DDF" w14:textId="3CAE019D" w:rsidR="00BB11DE" w:rsidRDefault="0003476D" w:rsidP="006776B4">
      <w:pPr>
        <w:pStyle w:val="Paragraph"/>
      </w:pPr>
      <w:r w:rsidRPr="005161C2">
        <w:t xml:space="preserve">This chapter describes the practical and theoretical foundation of your project. </w:t>
      </w:r>
      <w:r w:rsidR="009F1648" w:rsidRPr="005161C2">
        <w:t xml:space="preserve">You should start with a thorough description of the research project, and report on similar work, both in literature and projects, and, if applicable, products. </w:t>
      </w:r>
      <w:r w:rsidR="009F1648" w:rsidRPr="00A00D79">
        <w:t xml:space="preserve">Also give an overview of what kind of methods you could apply, and </w:t>
      </w:r>
      <w:r w:rsidR="003A39E4" w:rsidRPr="00A00D79">
        <w:t>present a short survey of tools, if your project involves lab</w:t>
      </w:r>
      <w:r w:rsidR="0029012B">
        <w:t xml:space="preserve"> </w:t>
      </w:r>
      <w:r w:rsidR="003A39E4" w:rsidRPr="00A00D79">
        <w:t>equipment, software frameworks and such</w:t>
      </w:r>
      <w:r w:rsidR="001648DF">
        <w:t>.</w:t>
      </w:r>
    </w:p>
    <w:p w14:paraId="52834386" w14:textId="356C343F" w:rsidR="0003476D" w:rsidRPr="00693FDB" w:rsidRDefault="0003476D" w:rsidP="006776B4">
      <w:pPr>
        <w:pStyle w:val="Paragraph"/>
        <w:rPr>
          <w:lang w:val="en-US"/>
        </w:rPr>
      </w:pPr>
      <w:r w:rsidRPr="00693FDB">
        <w:rPr>
          <w:lang w:val="en-US"/>
        </w:rPr>
        <w:t>Basically, there are two aspects you should focus on, your research topic, and related work (literature and projects).</w:t>
      </w:r>
    </w:p>
    <w:p w14:paraId="186F95ED" w14:textId="5F5E6A19" w:rsidR="0003476D" w:rsidRDefault="0003476D" w:rsidP="00B522C8">
      <w:pPr>
        <w:pStyle w:val="Heading2"/>
      </w:pPr>
      <w:bookmarkStart w:id="47" w:name="_Toc55833336"/>
      <w:bookmarkStart w:id="48" w:name="_Toc57791826"/>
      <w:bookmarkStart w:id="49" w:name="_Toc60218579"/>
      <w:bookmarkStart w:id="50" w:name="_Toc60904342"/>
      <w:r w:rsidRPr="001028EF">
        <w:t>Res</w:t>
      </w:r>
      <w:r>
        <w:t xml:space="preserve">earch </w:t>
      </w:r>
      <w:r w:rsidR="009F1648">
        <w:rPr>
          <w:lang w:val="nb-NO"/>
        </w:rPr>
        <w:t>t</w:t>
      </w:r>
      <w:r w:rsidRPr="00B522C8">
        <w:t>opic</w:t>
      </w:r>
      <w:bookmarkEnd w:id="47"/>
      <w:bookmarkEnd w:id="48"/>
      <w:r w:rsidR="009F1648">
        <w:rPr>
          <w:lang w:val="nb-NO"/>
        </w:rPr>
        <w:t xml:space="preserve"> (generic title)</w:t>
      </w:r>
      <w:bookmarkEnd w:id="49"/>
      <w:bookmarkEnd w:id="50"/>
    </w:p>
    <w:p w14:paraId="68D551F8" w14:textId="21E78A14" w:rsidR="0003476D" w:rsidRPr="0005354E" w:rsidRDefault="0003476D" w:rsidP="00C73457">
      <w:pPr>
        <w:pStyle w:val="ParagraphFirst"/>
        <w:rPr>
          <w:lang w:val="en-US"/>
        </w:rPr>
      </w:pPr>
      <w:r w:rsidRPr="0005354E">
        <w:rPr>
          <w:lang w:val="en-US"/>
        </w:rPr>
        <w:t>Here you will describe the thesis topic in sufficient detail to work out the details of your project, so that the reader gets a perfectly clear picture of the settings of your project.</w:t>
      </w:r>
      <w:r w:rsidR="00D87C1B" w:rsidRPr="0005354E">
        <w:rPr>
          <w:lang w:val="en-US"/>
        </w:rPr>
        <w:t xml:space="preserve"> </w:t>
      </w:r>
      <w:r w:rsidRPr="0005354E">
        <w:rPr>
          <w:lang w:val="en-US"/>
        </w:rPr>
        <w:t>It is important to define your scope, and perhaps narrow down a broad subject. Also, if there are such, describe constraints and requirements you need to follow. If your work is part of a larger project, or if you are cooperating with an external company or research institute, this is the place to tell the reader about that.</w:t>
      </w:r>
    </w:p>
    <w:p w14:paraId="5AB68FA7" w14:textId="77777777" w:rsidR="0003476D" w:rsidRPr="004051D6" w:rsidRDefault="0003476D" w:rsidP="00C73457">
      <w:pPr>
        <w:pStyle w:val="Paragraph"/>
        <w:rPr>
          <w:noProof/>
        </w:rPr>
      </w:pPr>
      <w:r>
        <w:rPr>
          <w:noProof/>
        </w:rPr>
        <w:t xml:space="preserve">Donec in vulputate ligula. Pellentesque quis facilisis felis. Morbi quis finibus nisl. Sed eu interdum nunc, in ultricies urna. Nunc faucibus tortor ex, vel facilisis eros porta ut. Suspendisse pretium ipsum non sapien euismod, vel luctus turpis posuere. Vivamus cursus leo eget congue consectetur. Fusce at lacus condimentum, iaculis lectus eget, sagittis nisl. Maecenas quis risus dolor. Nulla pulvinar lectus non bibendum vulputate. Praesent non placerat lorem. Ut interdum augue nisi, eu molestie arcu aliquam feugiat. Vestibulum risus orci, faucibus quis ullamcorper ut, vestibulum a dolor. Vestibulum ut magna quis erat egestas pharetra id quis dui. In eu pharetra metus. </w:t>
      </w:r>
      <w:r w:rsidRPr="004051D6">
        <w:rPr>
          <w:noProof/>
        </w:rPr>
        <w:t>Duis a luctus est.</w:t>
      </w:r>
    </w:p>
    <w:p w14:paraId="28B1DD79" w14:textId="77777777" w:rsidR="0003476D" w:rsidRDefault="0003476D" w:rsidP="00C73457">
      <w:pPr>
        <w:pStyle w:val="Paragraph"/>
        <w:rPr>
          <w:noProof/>
        </w:rPr>
      </w:pPr>
      <w:r w:rsidRPr="004051D6">
        <w:rPr>
          <w:noProof/>
        </w:rPr>
        <w:t xml:space="preserve">Suspendisse faucibus felis sit amet ipsum rhoncus auctor. </w:t>
      </w:r>
      <w:r>
        <w:rPr>
          <w:noProof/>
        </w:rPr>
        <w:t>Pellentesque ut hendrerit velit. Sed dignissim diam ligula, at scelerisque nisi tempor auctor. Class aptent taciti sociosqu ad litora torquent per conubia nostra, per inceptos himenaeos. Nulla nec ipsum in velit fringilla laoreet. Phasellus vel nisi eu nunc accumsan viverra. Vivamus ultricies aliquet aliquet. Fusce fringilla bibendum eleifend. Ut lorem lectus, accumsan sed erat nec, luctus faucibus orci. Nunc lorem dolor, laoreet non blandit vel, maximus non ante. Vestibulum placerat massa eu aliquet ornare. Sed suscipit lacinia rhoncus.</w:t>
      </w:r>
    </w:p>
    <w:p w14:paraId="4A8A42B3" w14:textId="77777777" w:rsidR="0003476D" w:rsidRDefault="0003476D" w:rsidP="00C73457">
      <w:pPr>
        <w:pStyle w:val="Paragraph"/>
        <w:rPr>
          <w:noProof/>
        </w:rPr>
      </w:pPr>
      <w:r>
        <w:rPr>
          <w:noProof/>
        </w:rPr>
        <w:t xml:space="preserve">Nunc ornare gravida enim vel sagittis. Vestibulum metus felis, commodo id elementum non, convallis ut sapien. Vestibulum facilisis eu eros et ultrices. Etiam at fringilla nisi. Quisque aliquet cursus facilisis. Phasellus ac quam id nisl faucibus imperdiet semper eu velit. Nunc faucibus lorem vel orci mattis hendrerit. Vestibulum ante ipsum primis in faucibus orci luctus et ultrices posuere cubilia curae; Praesent at ante purus. Nunc maximus, dui ullamcorper porttitor dignissim, urna felis tempor mi, sed pretium turpis metus non mauris. Aliquam mattis fermentum sodales. Morbi sed elementum lorem. In </w:t>
      </w:r>
      <w:r>
        <w:rPr>
          <w:noProof/>
        </w:rPr>
        <w:lastRenderedPageBreak/>
        <w:t>convallis maximus mauris ut hendrerit. Proin at laoreet sapien, eu imperdiet lectus. Donec efficitur fringilla volutpat.</w:t>
      </w:r>
    </w:p>
    <w:p w14:paraId="352D9B67" w14:textId="77777777" w:rsidR="0003476D" w:rsidRDefault="0003476D" w:rsidP="00C73457">
      <w:pPr>
        <w:pStyle w:val="Paragraph"/>
        <w:rPr>
          <w:noProof/>
        </w:rPr>
      </w:pPr>
      <w:r>
        <w:rPr>
          <w:noProof/>
        </w:rPr>
        <w:t>Maecenas posuere consectetur risus vitae condimentum. Quisque at vestibulum metus. Proin non urna imperdiet, fermentum mi eget, tincidunt nulla. Cras eget elit mollis, hendrerit velit ac, posuere justo. Nam rhoncus cursus tincidunt. Proin vulputate diam libero, ac volutpat ligula tristique at. Vestibulum nec arcu fermentum mauris fringilla fermentum. Fusce laoreet imperdiet lorem non congue. Pellentesque convallis enim ex, quis luctus mi lacinia et. Sed ullamcorper condimentum ex. Proin sapien lacus, porttitor ut eleifend vel, rhoncus et nisl.</w:t>
      </w:r>
    </w:p>
    <w:p w14:paraId="31AF981C" w14:textId="77777777" w:rsidR="0003476D" w:rsidRPr="0003476D" w:rsidRDefault="0003476D" w:rsidP="00C73457">
      <w:pPr>
        <w:pStyle w:val="Paragraph"/>
        <w:rPr>
          <w:noProof/>
          <w:lang w:val="pt-BR"/>
        </w:rPr>
      </w:pPr>
      <w:r>
        <w:rPr>
          <w:noProof/>
        </w:rPr>
        <w:t xml:space="preserve">Integer pellentesque ex nisl, tincidunt placerat mauris porttitor sit amet. Vivamus ultricies auctor risus non pharetra. Nam sed semper velit. Maecenas ac tincidunt elit. </w:t>
      </w:r>
      <w:r w:rsidRPr="0003476D">
        <w:rPr>
          <w:noProof/>
        </w:rPr>
        <w:t xml:space="preserve">Duis purus tortor, dictum a ultrices ac, blandit eu risus. </w:t>
      </w:r>
      <w:r w:rsidRPr="0003476D">
        <w:rPr>
          <w:noProof/>
          <w:lang w:val="it-IT"/>
        </w:rPr>
        <w:t xml:space="preserve">Morbi fermentum nulla feugiat, suscipit urna in, malesuada orci. Morbi congue libero mauris. Duis dictum erat sed ipsum dignissim bibendum. Duis eu enim vel felis finibus commodo. </w:t>
      </w:r>
      <w:r w:rsidRPr="0003476D">
        <w:rPr>
          <w:noProof/>
          <w:lang w:val="pt-BR"/>
        </w:rPr>
        <w:t>Sed nunc risus, tempus sed sem a, rutrum consectetur enim. Nullam sagittis dui augue, nec blandit nisi vestibulum at.</w:t>
      </w:r>
    </w:p>
    <w:p w14:paraId="386B2DE8" w14:textId="79D28D8B" w:rsidR="0003476D" w:rsidRDefault="0003476D" w:rsidP="00C73457">
      <w:pPr>
        <w:pStyle w:val="Paragraph"/>
        <w:rPr>
          <w:noProof/>
          <w:lang w:val="pt-BR"/>
        </w:rPr>
      </w:pPr>
      <w:r w:rsidRPr="0003476D">
        <w:rPr>
          <w:noProof/>
          <w:lang w:val="pt-BR"/>
        </w:rPr>
        <w:t>Nulla id augue vitae elit laoreet cursus. Sed imperdiet nec ex ut vestibulum. Sed eget tellus nec dui pellentesque commodo ac gravida magna. Aliquam erat volutpat. Donec eu efficitur tortor, sed tristique massa. Integer vulputate, metus vitae rhoncus sollicitudin, metus neque dignissim ligula, quis cursus justo neque vel ante. Sed feugiat rhoncus sem ac dignissim. Donec blandit aliquet luctus.</w:t>
      </w:r>
    </w:p>
    <w:p w14:paraId="1D8D18B7" w14:textId="4FD2CC8B" w:rsidR="00CA28EC" w:rsidRPr="0003476D" w:rsidRDefault="00CA28EC" w:rsidP="00CA28EC">
      <w:pPr>
        <w:pStyle w:val="Heading2"/>
        <w:rPr>
          <w:noProof/>
          <w:lang w:val="pt-BR"/>
        </w:rPr>
      </w:pPr>
      <w:bookmarkStart w:id="51" w:name="_Toc60218580"/>
      <w:bookmarkStart w:id="52" w:name="_Toc60904343"/>
      <w:r>
        <w:rPr>
          <w:noProof/>
          <w:lang w:val="pt-BR"/>
        </w:rPr>
        <w:t>Related work</w:t>
      </w:r>
      <w:r w:rsidR="009F1648">
        <w:rPr>
          <w:noProof/>
          <w:lang w:val="pt-BR"/>
        </w:rPr>
        <w:t xml:space="preserve"> </w:t>
      </w:r>
      <w:r w:rsidR="009F1648">
        <w:rPr>
          <w:lang w:val="nb-NO"/>
        </w:rPr>
        <w:t>(generic title)</w:t>
      </w:r>
      <w:bookmarkEnd w:id="51"/>
      <w:bookmarkEnd w:id="52"/>
    </w:p>
    <w:p w14:paraId="35380912" w14:textId="5C69C536" w:rsidR="0003476D" w:rsidRPr="0005354E" w:rsidRDefault="0003476D" w:rsidP="003B4784">
      <w:pPr>
        <w:pStyle w:val="ParagraphFirst"/>
        <w:rPr>
          <w:lang w:val="en-US"/>
        </w:rPr>
      </w:pPr>
      <w:r w:rsidRPr="009857A1">
        <w:rPr>
          <w:lang w:val="en-US"/>
        </w:rPr>
        <w:t>It is important that you relate your work to relevant research and projects and base your work solidly on existing literature.</w:t>
      </w:r>
      <w:r w:rsidR="00D87C1B" w:rsidRPr="009857A1">
        <w:rPr>
          <w:lang w:val="en-US"/>
        </w:rPr>
        <w:t xml:space="preserve"> </w:t>
      </w:r>
      <w:r w:rsidRPr="0005354E">
        <w:rPr>
          <w:lang w:val="en-US"/>
        </w:rPr>
        <w:t xml:space="preserve">In particular, you must highlight related work that </w:t>
      </w:r>
      <w:r w:rsidR="003066DC">
        <w:rPr>
          <w:lang w:val="en-US"/>
        </w:rPr>
        <w:t>is</w:t>
      </w:r>
      <w:r w:rsidRPr="0005354E">
        <w:rPr>
          <w:lang w:val="en-US"/>
        </w:rPr>
        <w:t xml:space="preserve"> directly relevant for your project, for instances if you want to extend earlier research, or to use specific results from other projects.</w:t>
      </w:r>
    </w:p>
    <w:p w14:paraId="41C0B80E" w14:textId="77777777" w:rsidR="0003476D" w:rsidRDefault="0003476D" w:rsidP="003B4784">
      <w:pPr>
        <w:pStyle w:val="Paragraph"/>
      </w:pPr>
      <w:r w:rsidRPr="001028EF">
        <w:t>You should also discuss alternative research methods that have been used to research similar problems.</w:t>
      </w:r>
    </w:p>
    <w:p w14:paraId="1961CAA1" w14:textId="77777777" w:rsidR="0003476D" w:rsidRDefault="0003476D" w:rsidP="003B4784">
      <w:pPr>
        <w:pStyle w:val="Paragraph"/>
        <w:rPr>
          <w:noProof/>
        </w:rPr>
      </w:pPr>
      <w:r>
        <w:rPr>
          <w:noProof/>
        </w:rPr>
        <w:t>Maecenas posuere consectetur risus vitae condimentum. Quisque at vestibulum metus. Proin non urna imperdiet, fermentum mi eget, tincidunt nulla. Cras eget elit mollis, hendrerit velit ac, posuere justo. Nam rhoncus cursus tincidunt. Proin vulputate diam libero, ac volutpat ligula tristique at. Vestibulum nec arcu fermentum mauris fringilla fermentum. Fusce laoreet imperdiet lorem non congue. Pellentesque convallis enim ex, quis luctus mi lacinia et. Sed ullamcorper condimentum ex. Proin sapien lacus, porttitor ut eleifend vel, rhoncus et nisl.</w:t>
      </w:r>
    </w:p>
    <w:p w14:paraId="57A73849" w14:textId="77777777" w:rsidR="0003476D" w:rsidRPr="0003476D" w:rsidRDefault="0003476D" w:rsidP="003B4784">
      <w:pPr>
        <w:pStyle w:val="Paragraph"/>
        <w:rPr>
          <w:noProof/>
          <w:lang w:val="pt-BR"/>
        </w:rPr>
      </w:pPr>
      <w:r>
        <w:rPr>
          <w:noProof/>
        </w:rPr>
        <w:t xml:space="preserve">Integer pellentesque ex nisl, tincidunt placerat mauris porttitor sit amet. Vivamus ultricies auctor risus non pharetra. Nam sed semper velit. Maecenas ac tincidunt elit. </w:t>
      </w:r>
      <w:r w:rsidRPr="0003476D">
        <w:rPr>
          <w:noProof/>
        </w:rPr>
        <w:t xml:space="preserve">Duis purus tortor, dictum a ultrices ac, blandit eu risus. </w:t>
      </w:r>
      <w:r w:rsidRPr="0003476D">
        <w:rPr>
          <w:noProof/>
          <w:lang w:val="it-IT"/>
        </w:rPr>
        <w:t xml:space="preserve">Morbi fermentum nulla feugiat, suscipit urna in, malesuada orci. Morbi congue libero mauris. Duis dictum erat sed ipsum dignissim bibendum. Duis eu enim vel felis finibus commodo. </w:t>
      </w:r>
      <w:r w:rsidRPr="0003476D">
        <w:rPr>
          <w:noProof/>
          <w:lang w:val="pt-BR"/>
        </w:rPr>
        <w:t xml:space="preserve">Sed nunc risus, tempus </w:t>
      </w:r>
      <w:r w:rsidRPr="0003476D">
        <w:rPr>
          <w:noProof/>
          <w:lang w:val="pt-BR"/>
        </w:rPr>
        <w:lastRenderedPageBreak/>
        <w:t>sed sem a, rutrum consectetur enim. Nullam sagittis dui augue, nec blandit nisi vestibulum at.</w:t>
      </w:r>
    </w:p>
    <w:p w14:paraId="45273265" w14:textId="77777777" w:rsidR="0003476D" w:rsidRPr="0003476D" w:rsidRDefault="0003476D" w:rsidP="003B4784">
      <w:pPr>
        <w:pStyle w:val="Paragraph"/>
        <w:rPr>
          <w:noProof/>
          <w:lang w:val="pt-BR"/>
        </w:rPr>
      </w:pPr>
      <w:r w:rsidRPr="0003476D">
        <w:rPr>
          <w:noProof/>
          <w:lang w:val="pt-BR"/>
        </w:rPr>
        <w:t>Nulla id augue vitae elit laoreet cursus. Sed imperdiet nec ex ut vestibulum. Sed eget tellus nec dui pellentesque commodo ac gravida magna. Aliquam erat volutpat. Donec eu efficitur tortor, sed tristique massa. Integer vulputate, metus vitae rhoncus sollicitudin, metus neque dignissim ligula, quis cursus justo neque vel ante. Sed feugiat rhoncus sem ac dignissim. Donec blandit aliquet luctus.</w:t>
      </w:r>
    </w:p>
    <w:p w14:paraId="76B88C0D" w14:textId="10FD6C01" w:rsidR="0003476D" w:rsidRPr="00CC3283" w:rsidRDefault="0003476D" w:rsidP="003B4784">
      <w:pPr>
        <w:pStyle w:val="Paragraph"/>
        <w:rPr>
          <w:noProof/>
          <w:lang w:val="es-ES"/>
        </w:rPr>
      </w:pPr>
      <w:r w:rsidRPr="0003476D">
        <w:rPr>
          <w:noProof/>
          <w:lang w:val="pt-BR"/>
        </w:rPr>
        <w:t xml:space="preserve">Proin efficitur metus ut ipsum venenatis mollis. </w:t>
      </w:r>
      <w:r w:rsidRPr="00693FDB">
        <w:rPr>
          <w:noProof/>
          <w:lang w:val="fr-FR"/>
        </w:rPr>
        <w:t xml:space="preserve">Donec interdum dolor at scelerisque dapibus. Donec consectetur orci in bibendum pretium. Orci varius natoque penatibus et magnis dis parturient montes, nascetur ridiculus mus. </w:t>
      </w:r>
      <w:r w:rsidRPr="00CC3283">
        <w:rPr>
          <w:noProof/>
          <w:lang w:val="es-ES"/>
        </w:rPr>
        <w:t>Maecenas a ante ex. Proin sed libero vel sapien pulvinar faucibus nec a arcu. Nunc ac semper arcu. Nullam pulvinar accumsan eleifend. Praesent tincidunt risus a lacus placerat, non rhoncus nunc imperdiet.</w:t>
      </w:r>
    </w:p>
    <w:p w14:paraId="65251889" w14:textId="75F5BA53" w:rsidR="00797294" w:rsidRDefault="00797294" w:rsidP="00797294">
      <w:pPr>
        <w:pStyle w:val="Heading2"/>
        <w:rPr>
          <w:lang w:val="nb-NO"/>
        </w:rPr>
      </w:pPr>
      <w:bookmarkStart w:id="53" w:name="_Toc60218581"/>
      <w:bookmarkStart w:id="54" w:name="_Toc60904344"/>
      <w:r>
        <w:rPr>
          <w:noProof/>
          <w:lang w:val="es-ES"/>
        </w:rPr>
        <w:t>Methods</w:t>
      </w:r>
      <w:r w:rsidR="009F1648">
        <w:rPr>
          <w:noProof/>
          <w:lang w:val="es-ES"/>
        </w:rPr>
        <w:t xml:space="preserve"> </w:t>
      </w:r>
      <w:r w:rsidR="009F1648">
        <w:rPr>
          <w:lang w:val="nb-NO"/>
        </w:rPr>
        <w:t>(generic title)</w:t>
      </w:r>
      <w:bookmarkEnd w:id="53"/>
      <w:bookmarkEnd w:id="54"/>
    </w:p>
    <w:p w14:paraId="08BDBDCD" w14:textId="77777777" w:rsidR="003A39E4" w:rsidRPr="00693FDB" w:rsidRDefault="003A39E4" w:rsidP="009857A1">
      <w:pPr>
        <w:pStyle w:val="ParagraphFirst"/>
        <w:rPr>
          <w:lang w:val="pt-BR"/>
        </w:rPr>
      </w:pPr>
      <w:r w:rsidRPr="0003476D">
        <w:rPr>
          <w:noProof/>
          <w:lang w:val="fr-FR"/>
        </w:rPr>
        <w:t xml:space="preserve">Duis purus tortor, dictum a ultrices ac, blandit eu risus. </w:t>
      </w:r>
      <w:r w:rsidRPr="0005354E">
        <w:rPr>
          <w:noProof/>
          <w:lang w:val="it-IT"/>
        </w:rPr>
        <w:t xml:space="preserve">Morbi fermentum nulla feugiat, suscipit urna in, malesuada orci. Morbi congue libero mauris. Duis dictum erat sed ipsum dignissim bibendum. Duis eu enim vel felis finibus commodo. </w:t>
      </w:r>
      <w:r w:rsidRPr="0003476D">
        <w:rPr>
          <w:noProof/>
          <w:lang w:val="pt-BR"/>
        </w:rPr>
        <w:t>Sed nunc risus, tempus sed sem a, rutrum consectetur enim. Nullam sagittis dui augue, nec blandit nisi vestibulum at.</w:t>
      </w:r>
    </w:p>
    <w:p w14:paraId="6EF9F337" w14:textId="2E948573" w:rsidR="003A39E4" w:rsidRDefault="003A39E4" w:rsidP="009857A1">
      <w:pPr>
        <w:pStyle w:val="Paragraph"/>
        <w:rPr>
          <w:noProof/>
          <w:lang w:val="pt-BR"/>
        </w:rPr>
      </w:pPr>
      <w:r w:rsidRPr="0003476D">
        <w:rPr>
          <w:noProof/>
          <w:lang w:val="pt-BR"/>
        </w:rPr>
        <w:t>Nulla id augue vitae elit laoreet cursus. Sed imperdiet nec ex ut vestibulum. Sed eget tellus nec dui pellentesque commodo ac gravida magna. Aliquam erat volutpat. Donec eu efficitur tortor, sed tristique massa. Integer vulputate, metus vitae rhoncus sollicitudin, metus neque dignissim ligula, quis cursus justo neque vel ante. Sed feugiat rhoncus sem ac dignissim. Donec blandit aliquet luctus.</w:t>
      </w:r>
    </w:p>
    <w:p w14:paraId="12D05995" w14:textId="3D58CC50" w:rsidR="00AA096F" w:rsidRDefault="00AA096F" w:rsidP="00AA096F">
      <w:pPr>
        <w:pStyle w:val="Heading2"/>
        <w:rPr>
          <w:noProof/>
          <w:lang w:val="pt-BR"/>
        </w:rPr>
      </w:pPr>
      <w:bookmarkStart w:id="55" w:name="_Toc60218582"/>
      <w:bookmarkStart w:id="56" w:name="_Toc60904345"/>
      <w:r>
        <w:rPr>
          <w:noProof/>
          <w:lang w:val="pt-BR"/>
        </w:rPr>
        <w:t>Tools (generic title)</w:t>
      </w:r>
      <w:bookmarkEnd w:id="55"/>
      <w:bookmarkEnd w:id="56"/>
    </w:p>
    <w:p w14:paraId="4388F43F" w14:textId="77777777" w:rsidR="003A39E4" w:rsidRPr="00693FDB" w:rsidRDefault="003A39E4" w:rsidP="00176962">
      <w:pPr>
        <w:pStyle w:val="Paragraph"/>
        <w:rPr>
          <w:lang w:val="pt-BR"/>
        </w:rPr>
      </w:pPr>
      <w:r w:rsidRPr="0003476D">
        <w:rPr>
          <w:noProof/>
          <w:lang w:val="fr-FR"/>
        </w:rPr>
        <w:t xml:space="preserve">Duis purus tortor, dictum a ultrices ac, blandit eu risus. </w:t>
      </w:r>
      <w:r w:rsidRPr="003A39E4">
        <w:rPr>
          <w:noProof/>
        </w:rPr>
        <w:t xml:space="preserve">Morbi fermentum nulla feugiat, suscipit urna in, malesuada orci. Morbi congue libero mauris. Duis dictum erat sed ipsum dignissim bibendum. Duis eu enim vel felis finibus commodo. </w:t>
      </w:r>
      <w:r w:rsidRPr="0003476D">
        <w:rPr>
          <w:noProof/>
          <w:lang w:val="pt-BR"/>
        </w:rPr>
        <w:t>Sed nunc risus, tempus sed sem a, rutrum consectetur enim. Nullam sagittis dui augue, nec blandit nisi vestibulum at.</w:t>
      </w:r>
    </w:p>
    <w:p w14:paraId="635F4B20" w14:textId="1D94B3CF" w:rsidR="003A39E4" w:rsidRDefault="003A39E4" w:rsidP="00176962">
      <w:pPr>
        <w:pStyle w:val="Paragraph"/>
        <w:rPr>
          <w:noProof/>
          <w:lang w:val="pt-BR"/>
        </w:rPr>
      </w:pPr>
      <w:r w:rsidRPr="0003476D">
        <w:rPr>
          <w:noProof/>
          <w:lang w:val="pt-BR"/>
        </w:rPr>
        <w:t>Nulla id augue vitae elit laoreet cursus. Sed imperdiet nec ex ut vestibulum. Sed eget tellus nec dui pellentesque commodo ac gravida magna. Aliquam erat volutpat. Donec eu efficitur tortor, sed tristique massa. Integer vulputate, metus vitae rhoncus sollicitudin, metus neque dignissim ligula, quis cursus justo neque vel ante. Sed feugiat rhoncus sem ac dignissim. Donec blandit aliquet luctus.</w:t>
      </w:r>
    </w:p>
    <w:p w14:paraId="46704AFE" w14:textId="266E6F46" w:rsidR="00AA096F" w:rsidRPr="00AA096F" w:rsidRDefault="00AA096F" w:rsidP="00AA096F">
      <w:pPr>
        <w:pStyle w:val="Heading2"/>
        <w:rPr>
          <w:noProof/>
          <w:lang w:val="pt-BR"/>
        </w:rPr>
      </w:pPr>
      <w:bookmarkStart w:id="57" w:name="_Toc60218583"/>
      <w:bookmarkStart w:id="58" w:name="_Toc60904346"/>
      <w:r>
        <w:rPr>
          <w:noProof/>
          <w:lang w:val="pt-BR"/>
        </w:rPr>
        <w:lastRenderedPageBreak/>
        <w:t>Summary (optional)</w:t>
      </w:r>
      <w:bookmarkEnd w:id="57"/>
      <w:bookmarkEnd w:id="58"/>
    </w:p>
    <w:p w14:paraId="2FF05A3F" w14:textId="21293F5B" w:rsidR="0003476D" w:rsidRPr="0005354E" w:rsidRDefault="0003476D" w:rsidP="00961AFE">
      <w:pPr>
        <w:pStyle w:val="ParagraphFirst"/>
        <w:rPr>
          <w:lang w:val="en-US"/>
        </w:rPr>
      </w:pPr>
      <w:r w:rsidRPr="0005354E">
        <w:rPr>
          <w:lang w:val="en-US"/>
        </w:rPr>
        <w:t>Sometimes, in particular when the chapters are quite long, they are ended with short summaries.</w:t>
      </w:r>
    </w:p>
    <w:p w14:paraId="672AB46F" w14:textId="7A0F16F3" w:rsidR="0003476D" w:rsidRPr="00693FDB" w:rsidRDefault="0003476D" w:rsidP="00961AFE">
      <w:pPr>
        <w:pStyle w:val="Paragraph"/>
        <w:rPr>
          <w:lang w:val="pt-BR"/>
        </w:rPr>
      </w:pPr>
      <w:r w:rsidRPr="0003476D">
        <w:rPr>
          <w:noProof/>
          <w:lang w:val="fr-FR"/>
        </w:rPr>
        <w:t xml:space="preserve">Duis purus tortor, dictum a ultrices ac, blandit eu risus. </w:t>
      </w:r>
      <w:r w:rsidRPr="00693FDB">
        <w:rPr>
          <w:noProof/>
          <w:lang w:val="it-IT"/>
        </w:rPr>
        <w:t xml:space="preserve">Morbi fermentum nulla feugiat, suscipit urna in, malesuada orci. Morbi congue libero mauris. Duis dictum erat sed ipsum dignissim bibendum. Duis eu enim vel felis finibus commodo. </w:t>
      </w:r>
      <w:r w:rsidRPr="0003476D">
        <w:rPr>
          <w:noProof/>
          <w:lang w:val="pt-BR"/>
        </w:rPr>
        <w:t>Sed nunc risus, tempus sed sem a, rutrum consectetur enim. Nullam sagittis dui augue, nec blandit nisi vestibulum at.</w:t>
      </w:r>
    </w:p>
    <w:p w14:paraId="6C58FC1C" w14:textId="77777777" w:rsidR="0003476D" w:rsidRPr="0003476D" w:rsidRDefault="0003476D" w:rsidP="00961AFE">
      <w:pPr>
        <w:pStyle w:val="Paragraph"/>
        <w:rPr>
          <w:noProof/>
          <w:lang w:val="pt-BR"/>
        </w:rPr>
      </w:pPr>
      <w:r w:rsidRPr="0003476D">
        <w:rPr>
          <w:noProof/>
          <w:lang w:val="pt-BR"/>
        </w:rPr>
        <w:t>Nulla id augue vitae elit laoreet cursus. Sed imperdiet nec ex ut vestibulum. Sed eget tellus nec dui pellentesque commodo ac gravida magna. Aliquam erat volutpat. Donec eu efficitur tortor, sed tristique massa. Integer vulputate, metus vitae rhoncus sollicitudin, metus neque dignissim ligula, quis cursus justo neque vel ante. Sed feugiat rhoncus sem ac dignissim. Donec blandit aliquet luctus.</w:t>
      </w:r>
    </w:p>
    <w:p w14:paraId="05ECA92D" w14:textId="77777777" w:rsidR="00A9334D" w:rsidRDefault="0003476D" w:rsidP="00961AFE">
      <w:pPr>
        <w:pStyle w:val="Paragraph"/>
        <w:sectPr w:rsidR="00A9334D" w:rsidSect="009C43B6">
          <w:type w:val="oddPage"/>
          <w:pgSz w:w="11906" w:h="16838"/>
          <w:pgMar w:top="1701" w:right="1985" w:bottom="2268" w:left="1418" w:header="709" w:footer="709" w:gutter="0"/>
          <w:cols w:space="708"/>
          <w:docGrid w:linePitch="360"/>
        </w:sectPr>
      </w:pPr>
      <w:r w:rsidRPr="0003476D">
        <w:rPr>
          <w:noProof/>
          <w:lang w:val="pt-BR"/>
        </w:rPr>
        <w:t xml:space="preserve">Proin efficitur metus ut ipsum venenatis mollis. </w:t>
      </w:r>
      <w:r w:rsidRPr="00693FDB">
        <w:rPr>
          <w:noProof/>
          <w:lang w:val="fr-FR"/>
        </w:rPr>
        <w:t xml:space="preserve">Donec interdum dolor at scelerisque dapibus. Donec consectetur orci in bibendum pretium. Orci varius natoque penatibus et magnis dis parturient montes, nascetur ridiculus mus. </w:t>
      </w:r>
      <w:r w:rsidRPr="00A305EE">
        <w:rPr>
          <w:noProof/>
          <w:lang w:val="es-ES"/>
        </w:rPr>
        <w:t>Maecenas a ante ex. Proin sed libero vel sapien pulvinar faucibus nec a arcu. Nunc ac semper arcu. Nullam pulvinar accumsan eleifend. Praesent tincidunt risus a lacus placerat, non rhoncus nunc imperdiet.</w:t>
      </w:r>
      <w:bookmarkStart w:id="59" w:name="_Toc55833339"/>
      <w:bookmarkStart w:id="60" w:name="_Toc57791830"/>
      <w:r w:rsidR="00A9334D" w:rsidRPr="002E040A">
        <w:t xml:space="preserve"> </w:t>
      </w:r>
    </w:p>
    <w:p w14:paraId="6575A80A" w14:textId="296AEC01" w:rsidR="00E7620E" w:rsidRPr="007B11D0" w:rsidRDefault="00E7620E" w:rsidP="007B11D0">
      <w:pPr>
        <w:pStyle w:val="Heading1"/>
      </w:pPr>
      <w:bookmarkStart w:id="61" w:name="_Toc60218584"/>
      <w:bookmarkStart w:id="62" w:name="_Toc60904347"/>
      <w:r w:rsidRPr="007B11D0">
        <w:lastRenderedPageBreak/>
        <w:t>Design / Planning (Generic title)</w:t>
      </w:r>
      <w:bookmarkEnd w:id="59"/>
      <w:bookmarkEnd w:id="60"/>
      <w:bookmarkEnd w:id="61"/>
      <w:bookmarkEnd w:id="62"/>
    </w:p>
    <w:p w14:paraId="126B215C" w14:textId="78BCED42" w:rsidR="00E7620E" w:rsidRPr="0005354E" w:rsidRDefault="00E7620E" w:rsidP="000B394E">
      <w:pPr>
        <w:pStyle w:val="ParagraphFirst"/>
        <w:rPr>
          <w:lang w:val="en-US"/>
        </w:rPr>
      </w:pPr>
      <w:r w:rsidRPr="000B394E">
        <w:rPr>
          <w:lang w:val="en-US"/>
        </w:rPr>
        <w:t>Here you will explain in detail how you will design you project in order to answer the research question(s)</w:t>
      </w:r>
      <w:r w:rsidR="00E019A5" w:rsidRPr="000B394E">
        <w:rPr>
          <w:lang w:val="en-US"/>
        </w:rPr>
        <w:t xml:space="preserve">, based on qualified decisions made with the knowledge presented in </w:t>
      </w:r>
      <w:r w:rsidR="00E019A5">
        <w:fldChar w:fldCharType="begin"/>
      </w:r>
      <w:r w:rsidR="00E019A5" w:rsidRPr="000B394E">
        <w:rPr>
          <w:lang w:val="en-US"/>
        </w:rPr>
        <w:instrText xml:space="preserve"> REF _Ref57791783 \r \h </w:instrText>
      </w:r>
      <w:r w:rsidR="000B394E" w:rsidRPr="000B394E">
        <w:rPr>
          <w:lang w:val="en-US"/>
        </w:rPr>
        <w:instrText xml:space="preserve"> \* MERGEFORMAT </w:instrText>
      </w:r>
      <w:r w:rsidR="00E019A5">
        <w:fldChar w:fldCharType="separate"/>
      </w:r>
      <w:r w:rsidR="00B70606">
        <w:rPr>
          <w:lang w:val="en-US"/>
        </w:rPr>
        <w:t xml:space="preserve">Chapter 2 </w:t>
      </w:r>
      <w:r w:rsidR="00E019A5">
        <w:fldChar w:fldCharType="end"/>
      </w:r>
      <w:r w:rsidR="00E019A5" w:rsidRPr="000B394E">
        <w:rPr>
          <w:lang w:val="en-US"/>
        </w:rPr>
        <w:t>.</w:t>
      </w:r>
      <w:r w:rsidR="003E2BA7" w:rsidRPr="000B394E">
        <w:rPr>
          <w:lang w:val="en-US"/>
        </w:rPr>
        <w:t xml:space="preserve"> </w:t>
      </w:r>
      <w:r w:rsidRPr="0005354E">
        <w:rPr>
          <w:lang w:val="en-US"/>
        </w:rPr>
        <w:t xml:space="preserve">The contents of this chapter will rely heavily on the </w:t>
      </w:r>
      <w:r w:rsidR="00E019A5" w:rsidRPr="0005354E">
        <w:rPr>
          <w:lang w:val="en-US"/>
        </w:rPr>
        <w:t>nature of your</w:t>
      </w:r>
      <w:r w:rsidRPr="0005354E">
        <w:rPr>
          <w:lang w:val="en-US"/>
        </w:rPr>
        <w:t xml:space="preserve"> topic.</w:t>
      </w:r>
    </w:p>
    <w:p w14:paraId="39C4D086" w14:textId="77777777" w:rsidR="00E7620E" w:rsidRDefault="00E7620E" w:rsidP="000B394E">
      <w:pPr>
        <w:pStyle w:val="Paragraph"/>
        <w:rPr>
          <w:lang w:val="en-US"/>
        </w:rPr>
      </w:pPr>
      <w:r w:rsidRPr="00E7620E">
        <w:t xml:space="preserve">Lorem ipsum dolor sit amet, consectetur adipiscing elit. Nullam ac magna et justo porta congue vitae eu lacus. Nam ornare purus vel ante varius pharetra. Proin hendrerit, est eu condimentum sagittis, magna justo euismod ligula, quis ultrices orci augue vitae massa. </w:t>
      </w:r>
      <w:r w:rsidRPr="002E040A">
        <w:rPr>
          <w:lang w:val="en-US"/>
        </w:rPr>
        <w:t>Phasellus sit amet auctor metus. Ut tempor id urna sit amet pretium. Donec in ipsum augue. Maecenas pharetra mattis augue, ut ullamcorper orci pellentesque vel. Praesent nec lacinia quam.</w:t>
      </w:r>
    </w:p>
    <w:p w14:paraId="0DF356B5" w14:textId="44458324" w:rsidR="00E7620E" w:rsidRDefault="00E7620E" w:rsidP="000B394E">
      <w:pPr>
        <w:pStyle w:val="Paragraph"/>
        <w:rPr>
          <w:lang w:val="en-US"/>
        </w:rPr>
      </w:pPr>
      <w:r w:rsidRPr="002E040A">
        <w:rPr>
          <w:lang w:val="en-US"/>
        </w:rPr>
        <w:t>Donec in vulputate ligula. Pellentesque quis facilisis felis. Morbi quis finibus nisl. Sed eu interdum nunc, in ultricies urna. Nunc faucibus tortor ex, vel facilisis eros porta ut. Suspendisse pretium ipsum non sapien euismod, vel luctus turpis posuere. Vivamus cursus leo eget congue consectetur. Fusce at lacus condimentum, iaculis lectus eget, sagittis nisl. Maecenas quis risus dolor. Nulla pulvinar lectus non bibendum vulputate. Praesent non placerat lorem. Ut interdum augue nisi, eu molestie arcu aliquam feugiat. Vestibulum risus orci, faucibus quis ullamcorper ut, vestibulum a dolor. Vestibulum ut magna quis erat egestas pharetra id quis dui. In eu pharetra metus. Duis a luctus est.</w:t>
      </w:r>
    </w:p>
    <w:p w14:paraId="4B521414" w14:textId="77777777" w:rsidR="00E7620E" w:rsidRDefault="00E7620E" w:rsidP="000B394E">
      <w:pPr>
        <w:pStyle w:val="Paragraph"/>
        <w:rPr>
          <w:lang w:val="en-US"/>
        </w:rPr>
      </w:pPr>
      <w:r w:rsidRPr="002E040A">
        <w:rPr>
          <w:lang w:val="en-US"/>
        </w:rPr>
        <w:t>Suspendisse faucibus felis sit amet ipsum rhoncus auctor. Pellentesque ut hendrerit velit. Sed dignissim diam ligula, at scelerisque nisi tempor auctor. Class aptent taciti sociosqu ad litora torquent per conubia nostra, per inceptos himenaeos. Nulla nec ipsum in velit fringilla laoreet. Phasellus vel nisi eu nunc accumsan viverra. Vivamus ultricies aliquet aliquet. Fusce fringilla bibendum eleifend. Ut lorem lectus, accumsan sed erat nec, luctus faucibus orci. Nunc lorem dolor, laoreet non blandit vel, maximus non ante. Vestibulum placerat massa eu aliquet ornare. Sed suscipit lacinia rhoncus.</w:t>
      </w:r>
    </w:p>
    <w:p w14:paraId="26D91131" w14:textId="77777777" w:rsidR="00E7620E" w:rsidRPr="002E040A" w:rsidRDefault="00E7620E" w:rsidP="000B394E">
      <w:pPr>
        <w:pStyle w:val="Paragraph"/>
        <w:rPr>
          <w:lang w:val="en-US"/>
        </w:rPr>
      </w:pPr>
      <w:r w:rsidRPr="002E040A">
        <w:rPr>
          <w:lang w:val="en-US"/>
        </w:rPr>
        <w:t>Nunc ornare gravida enim vel sagittis. Vestibulum metus felis, commodo id elementum non, convallis ut sapien. Vestibulum facilisis eu eros et ultrices. Etiam at fringilla nisi. Quisque aliquet cursus facilisis. Phasellus ac quam id nisl faucibus imperdiet semper eu velit. Nunc faucibus lorem vel orci mattis hendrerit. Vestibulum ante ipsum primis in faucibus orci luctus et ultrices posuere cubilia curae; Praesent at ante purus. Nunc maximus, dui ullamcorper porttitor dignissim, urna felis tempor mi, sed pretium turpis metus non mauris. Aliquam mattis fermentum sodales. Morbi sed elementum lorem. In convallis maximus mauris ut hendrerit. Proin at laoreet sapien, eu imperdiet lectus. Donec efficitur fringilla volutpat.</w:t>
      </w:r>
    </w:p>
    <w:p w14:paraId="70755B0A" w14:textId="77777777" w:rsidR="00E7620E" w:rsidRPr="002E040A" w:rsidRDefault="00E7620E" w:rsidP="000B394E">
      <w:pPr>
        <w:pStyle w:val="Paragraph"/>
        <w:rPr>
          <w:lang w:val="en-US"/>
        </w:rPr>
      </w:pPr>
      <w:r w:rsidRPr="002E040A">
        <w:rPr>
          <w:lang w:val="en-US"/>
        </w:rPr>
        <w:t>Maecenas posuere consectetur risus vitae condimentum. Quisque at vestibulum metus. Proin non urna imperdiet, fermentum mi eget, tincidunt nulla. Cras eget elit mollis, hendrerit velit ac, posuere justo. Nam rhoncus cursus tincidunt. Proin vulputate diam libero, ac volutpat ligula tristique at. Vestibulum nec arcu fermentum mauris fringilla fermentum. Fusce laoreet imperdiet lorem non congue. Pellentesque convallis enim ex, quis luctus mi lacinia et. Sed ullamcorper condimentum ex. Proin sapien lacus, porttitor ut eleifend vel, rhoncus et nisl.</w:t>
      </w:r>
    </w:p>
    <w:p w14:paraId="73E96A4B" w14:textId="62950A52" w:rsidR="00A9334D" w:rsidRDefault="00E7620E" w:rsidP="000B394E">
      <w:pPr>
        <w:pStyle w:val="Paragraph"/>
        <w:rPr>
          <w:lang w:val="pt-BR"/>
        </w:rPr>
        <w:sectPr w:rsidR="00A9334D" w:rsidSect="009C43B6">
          <w:type w:val="oddPage"/>
          <w:pgSz w:w="11906" w:h="16838"/>
          <w:pgMar w:top="1701" w:right="1985" w:bottom="2268" w:left="1418" w:header="709" w:footer="709" w:gutter="0"/>
          <w:cols w:space="708"/>
          <w:docGrid w:linePitch="360"/>
        </w:sectPr>
      </w:pPr>
      <w:r w:rsidRPr="002E040A">
        <w:rPr>
          <w:lang w:val="en-US"/>
        </w:rPr>
        <w:t xml:space="preserve">Integer pellentesque ex nisl, tincidunt placerat mauris porttitor sit amet. Vivamus ultricies auctor risus non pharetra. Nam sed semper velit. Maecenas ac tincidunt elit. </w:t>
      </w:r>
      <w:r w:rsidRPr="00987AA4">
        <w:rPr>
          <w:lang w:val="fr-FR"/>
        </w:rPr>
        <w:t xml:space="preserve">Duis </w:t>
      </w:r>
      <w:r w:rsidRPr="00987AA4">
        <w:rPr>
          <w:lang w:val="fr-FR"/>
        </w:rPr>
        <w:lastRenderedPageBreak/>
        <w:t xml:space="preserve">purus tortor, dictum a ultrices ac, blandit eu risus. </w:t>
      </w:r>
      <w:r w:rsidRPr="00E25ED2">
        <w:rPr>
          <w:lang w:val="it-IT"/>
        </w:rPr>
        <w:t xml:space="preserve">Morbi fermentum nulla feugiat, suscipit urna in, malesuada orci. Morbi congue libero mauris. Duis dictum erat sed ipsum dignissim bibendum. Duis eu enim vel felis finibus commodo. </w:t>
      </w:r>
      <w:r w:rsidRPr="00E25ED2">
        <w:rPr>
          <w:lang w:val="pt-BR"/>
        </w:rPr>
        <w:t xml:space="preserve">Sed nunc risus, tempus sed sem a, rutrum consectetur enim. </w:t>
      </w:r>
      <w:r w:rsidRPr="00A9334D">
        <w:rPr>
          <w:lang w:val="pt-BR"/>
        </w:rPr>
        <w:t>Nullam sagittis dui augue, nec blandit nisi vestibulu</w:t>
      </w:r>
      <w:r w:rsidR="00DD569E">
        <w:rPr>
          <w:lang w:val="pt-BR"/>
        </w:rPr>
        <w:t>.</w:t>
      </w:r>
    </w:p>
    <w:p w14:paraId="768C2560" w14:textId="01838AA8" w:rsidR="007837DA" w:rsidRDefault="007837DA" w:rsidP="00A9334D">
      <w:pPr>
        <w:pStyle w:val="Heading1"/>
      </w:pPr>
      <w:bookmarkStart w:id="63" w:name="_Toc60218585"/>
      <w:bookmarkStart w:id="64" w:name="_Toc60904348"/>
      <w:r>
        <w:lastRenderedPageBreak/>
        <w:t>Implementation (Generic Title)</w:t>
      </w:r>
      <w:bookmarkEnd w:id="63"/>
      <w:bookmarkEnd w:id="64"/>
    </w:p>
    <w:p w14:paraId="499D2E5D" w14:textId="432B7DF6" w:rsidR="0027566B" w:rsidRPr="0005354E" w:rsidRDefault="0027566B" w:rsidP="00EA6CEA">
      <w:pPr>
        <w:pStyle w:val="ParagraphFirst"/>
        <w:rPr>
          <w:lang w:val="en-US"/>
        </w:rPr>
      </w:pPr>
      <w:r w:rsidRPr="0005354E">
        <w:rPr>
          <w:lang w:val="en-US"/>
        </w:rPr>
        <w:t>This is where you describe what you actually did in your research, like field studies, experiments, implementations, media productions, interviews, etc.</w:t>
      </w:r>
    </w:p>
    <w:p w14:paraId="01A647F0" w14:textId="77777777" w:rsidR="0027566B" w:rsidRDefault="0027566B" w:rsidP="00EA6CEA">
      <w:pPr>
        <w:pStyle w:val="Paragraph"/>
      </w:pPr>
      <w:r w:rsidRPr="00E25ED2">
        <w:t>Lorem ipsum dolor sit amet, consectetur adipiscing elit. Nullam ac magna et justo porta congue vitae eu lacus. Nam ornare purus vel ante varius pharetra. Proin hendrerit, est eu condimentum sagittis, magna justo euismod ligula, quis ultrices orci augue vitae massa. Phasellus sit amet auctor metus. Ut tempor id urna sit amet pretium. Donec in ipsum augue. Maecenas pharetra mattis augue, ut ullamcorper orci pellentesque vel. Praesent nec lacinia quam.</w:t>
      </w:r>
    </w:p>
    <w:p w14:paraId="0F1AF8C1" w14:textId="21C79B87" w:rsidR="0027566B" w:rsidRPr="00E25ED2" w:rsidRDefault="0027566B" w:rsidP="00EA6CEA">
      <w:pPr>
        <w:pStyle w:val="Paragraph"/>
      </w:pPr>
      <w:r w:rsidRPr="00E25ED2">
        <w:t xml:space="preserve">Donec in </w:t>
      </w:r>
      <w:r w:rsidRPr="001752F2">
        <w:t>vulputate</w:t>
      </w:r>
      <w:r w:rsidRPr="00E25ED2">
        <w:t xml:space="preserve"> ligula. Pellentesque quis facilisis felis. Morbi quis finibus nisl. Sed eu interdum nunc, in ultricies urna. Nunc faucibus tortor ex, vel facilisis eros porta ut. Suspendisse pretium ipsum non sapien euismod, vel luctus turpis posuere. Vivamus cursus leo eget congue consectetur. Fusce at lacus condimentum, iaculis lectus eget, sagittis nisl. Maecenas quis risus dolor. Nulla pulvinar lectus non bibendum vulputate. Praesent non placerat lorem. Ut interdum augue nisi, eu molestie arcu aliquam feugiat. Vestibulum risus orci, faucibus quis ullamcorper ut, vestibulum a dolor. Vestibulum ut magna quis erat egestas pharetra id quis dui. In eu pharetra metus. Duis a luctus est.</w:t>
      </w:r>
    </w:p>
    <w:p w14:paraId="18C5C9F3" w14:textId="77777777" w:rsidR="0027566B" w:rsidRPr="00E25ED2" w:rsidRDefault="0027566B" w:rsidP="00EA6CEA">
      <w:pPr>
        <w:pStyle w:val="Paragraph"/>
      </w:pPr>
      <w:r w:rsidRPr="00E25ED2">
        <w:t>Suspendisse faucibus felis sit amet ipsum rhoncus auctor. Pellentesque ut hendrerit velit. Sed dignissim diam ligula, at scelerisque nisi tempor auctor. Class aptent taciti sociosqu ad litora torquent per conubia nostra, per inceptos himenaeos. Nulla nec ipsum in velit fringilla laoreet. Phasellus vel nisi eu nunc accumsan viverra. Vivamus ultricies aliquet aliquet. Fusce fringilla bibendum eleifend. Ut lorem lectus, accumsan sed erat nec, luctus faucibus orci. Nunc lorem dolor, laoreet non blandit vel, maximus non ante. Vestibulum placerat massa eu aliquet ornare. Sed suscipit lacinia rhoncus.</w:t>
      </w:r>
    </w:p>
    <w:p w14:paraId="700CB39D" w14:textId="77777777" w:rsidR="00A9334D" w:rsidRDefault="0027566B" w:rsidP="00EA6CEA">
      <w:pPr>
        <w:pStyle w:val="Paragraph"/>
        <w:sectPr w:rsidR="00A9334D" w:rsidSect="009C43B6">
          <w:type w:val="oddPage"/>
          <w:pgSz w:w="11906" w:h="16838"/>
          <w:pgMar w:top="1701" w:right="1985" w:bottom="2268" w:left="1418" w:header="709" w:footer="709" w:gutter="0"/>
          <w:cols w:space="708"/>
          <w:docGrid w:linePitch="360"/>
        </w:sectPr>
      </w:pPr>
      <w:r w:rsidRPr="00E25ED2">
        <w:t>Nunc ornare gravida enim vel sagittis. Vestibulum metus felis, commodo id elementum non, convallis ut sapien. Vestibulum facilisis eu eros et ultrices. Etiam at fringilla nisi. Quisque aliquet cursus facilisis. Phasellus ac quam id nisl faucibus imperdiet semper eu velit. Nunc faucibus lorem vel orci mattis hendrerit. Vestibulum ante ipsum primis in faucibus orci luctus et ultrices posuere cubilia curae; Praesent at ante purus. Nunc maximus, dui ullamcorper porttitor dignissim, urna felis tempor mi, sed pretium turpis metus non mauris. Aliquam mattis fermentum sodales. Morbi sed elementum lorem. In convallis maximus mauris ut hendrerit. Proin at laoreet sapien, eu imperdiet lectus. Donec efficitur fringilla volutpat.</w:t>
      </w:r>
    </w:p>
    <w:p w14:paraId="76E12DD7" w14:textId="1D8C08FB" w:rsidR="0027566B" w:rsidRPr="00A9334D" w:rsidRDefault="00A9334D" w:rsidP="00A9334D">
      <w:pPr>
        <w:pStyle w:val="Heading1"/>
      </w:pPr>
      <w:r w:rsidRPr="00A9334D">
        <w:lastRenderedPageBreak/>
        <w:t xml:space="preserve"> </w:t>
      </w:r>
      <w:bookmarkStart w:id="65" w:name="_Toc60218586"/>
      <w:bookmarkStart w:id="66" w:name="_Toc60904349"/>
      <w:r w:rsidR="00ED2E9E" w:rsidRPr="00A9334D">
        <w:t>Results</w:t>
      </w:r>
      <w:r w:rsidR="00D04A2E" w:rsidRPr="00A9334D">
        <w:t xml:space="preserve"> (Generic Title)</w:t>
      </w:r>
      <w:bookmarkEnd w:id="65"/>
      <w:bookmarkEnd w:id="66"/>
    </w:p>
    <w:p w14:paraId="6E38630E" w14:textId="1844293C" w:rsidR="00AA5750" w:rsidRPr="0005354E" w:rsidRDefault="00AA5750" w:rsidP="00EA6CEA">
      <w:pPr>
        <w:pStyle w:val="ParagraphFirst"/>
        <w:rPr>
          <w:lang w:val="en-US"/>
        </w:rPr>
      </w:pPr>
      <w:r w:rsidRPr="0005354E">
        <w:rPr>
          <w:lang w:val="en-US"/>
        </w:rPr>
        <w:t>The results, or findings, like statistics, interviews, user tests, and presented in this part.</w:t>
      </w:r>
    </w:p>
    <w:p w14:paraId="0A89F9CB" w14:textId="77777777" w:rsidR="007D132B" w:rsidRDefault="007D132B" w:rsidP="00EA6CEA">
      <w:pPr>
        <w:pStyle w:val="Paragraph"/>
        <w:rPr>
          <w:lang w:val="en-US"/>
        </w:rPr>
      </w:pPr>
      <w:r w:rsidRPr="00E7620E">
        <w:t xml:space="preserve">Lorem ipsum dolor sit amet, consectetur adipiscing elit. Nullam ac magna et justo porta congue vitae eu lacus. Nam ornare purus vel ante varius pharetra. Proin hendrerit, est eu condimentum sagittis, magna justo euismod ligula, quis ultrices orci augue vitae massa. </w:t>
      </w:r>
      <w:r w:rsidRPr="002E040A">
        <w:rPr>
          <w:lang w:val="en-US"/>
        </w:rPr>
        <w:t>Phasellus sit amet auctor metus. Ut tempor id urna sit amet pretium. Donec in ipsum augue. Maecenas pharetra mattis augue, ut ullamcorper orci pellentesque vel. Praesent nec lacinia quam.</w:t>
      </w:r>
    </w:p>
    <w:p w14:paraId="6A408443" w14:textId="77777777" w:rsidR="007D132B" w:rsidRDefault="007D132B" w:rsidP="00EA6CEA">
      <w:pPr>
        <w:pStyle w:val="Paragraph"/>
        <w:rPr>
          <w:lang w:val="en-US"/>
        </w:rPr>
      </w:pPr>
      <w:r w:rsidRPr="002E040A">
        <w:rPr>
          <w:lang w:val="en-US"/>
        </w:rPr>
        <w:t>Donec in vulputate ligula. Pellentesque quis facilisis felis. Morbi quis finibus nisl. Sed eu interdum nunc, in ultricies urna. Nunc faucibus tortor ex, vel facilisis eros porta ut. Suspendisse pretium ipsum non sapien euismod, vel luctus turpis posuere. Vivamus cursus leo eget congue consectetur. Fusce at lacus condimentum, iaculis lectus eget, sagittis nisl. Maecenas quis risus dolor. Nulla pulvinar lectus non bibendum vulputate. Praesent non placerat lorem. Ut interdum augue nisi, eu molestie arcu aliquam feugiat. Vestibulum risus orci, faucibus quis ullamcorper ut, vestibulum a dolor. Vestibulum ut magna quis erat egestas pharetra id quis dui. In eu pharetra metus. Duis a luctus est.</w:t>
      </w:r>
    </w:p>
    <w:p w14:paraId="481EDBED" w14:textId="77777777" w:rsidR="007D132B" w:rsidRDefault="007D132B" w:rsidP="00EA6CEA">
      <w:pPr>
        <w:pStyle w:val="Paragraph"/>
        <w:rPr>
          <w:lang w:val="en-US"/>
        </w:rPr>
      </w:pPr>
      <w:r w:rsidRPr="002E040A">
        <w:rPr>
          <w:lang w:val="en-US"/>
        </w:rPr>
        <w:t>Suspendisse faucibus felis sit amet ipsum rhoncus auctor. Pellentesque ut hendrerit velit. Sed dignissim diam ligula, at scelerisque nisi tempor auctor. Class aptent taciti sociosqu ad litora torquent per conubia nostra, per inceptos himenaeos. Nulla nec ipsum in velit fringilla laoreet. Phasellus vel nisi eu nunc accumsan viverra. Vivamus ultricies aliquet aliquet. Fusce fringilla bibendum eleifend. Ut lorem lectus, accumsan sed erat nec, luctus faucibus orci. Nunc lorem dolor, laoreet non blandit vel, maximus non ante. Vestibulum placerat massa eu aliquet ornare. Sed suscipit lacinia rhoncus.</w:t>
      </w:r>
    </w:p>
    <w:p w14:paraId="62E7E7EA" w14:textId="77777777" w:rsidR="007D132B" w:rsidRPr="002E040A" w:rsidRDefault="007D132B" w:rsidP="00EA6CEA">
      <w:pPr>
        <w:pStyle w:val="Paragraph"/>
        <w:rPr>
          <w:lang w:val="en-US"/>
        </w:rPr>
      </w:pPr>
      <w:r w:rsidRPr="002E040A">
        <w:rPr>
          <w:lang w:val="en-US"/>
        </w:rPr>
        <w:t>Nunc ornare gravida enim vel sagittis. Vestibulum metus felis, commodo id elementum non, convallis ut sapien. Vestibulum facilisis eu eros et ultrices. Etiam at fringilla nisi. Quisque aliquet cursus facilisis. Phasellus ac quam id nisl faucibus imperdiet semper eu velit. Nunc faucibus lorem vel orci mattis hendrerit. Vestibulum ante ipsum primis in faucibus orci luctus et ultrices posuere cubilia curae; Praesent at ante purus. Nunc maximus, dui ullamcorper porttitor dignissim, urna felis tempor mi, sed pretium turpis metus non mauris. Aliquam mattis fermentum sodales. Morbi sed elementum lorem. In convallis maximus mauris ut hendrerit. Proin at laoreet sapien, eu imperdiet lectus. Donec efficitur fringilla volutpat.</w:t>
      </w:r>
    </w:p>
    <w:p w14:paraId="607813F4" w14:textId="77777777" w:rsidR="00A9334D" w:rsidRDefault="007D132B" w:rsidP="00EA6CEA">
      <w:pPr>
        <w:pStyle w:val="Paragraph"/>
        <w:rPr>
          <w:lang w:val="en-US"/>
        </w:rPr>
      </w:pPr>
      <w:r w:rsidRPr="002E040A">
        <w:rPr>
          <w:lang w:val="en-US"/>
        </w:rPr>
        <w:t>Maecenas posuere consectetur risus vitae condimentum. Quisque at vestibulum metus. Proin non urna imperdiet, fermentum mi eget, tincidunt nulla. Cras eget elit mollis, hendrerit velit ac, posuere justo. Nam rhoncus cursus tincidunt. Proin vulputate diam libero, ac volutpat ligula tristique at. Vestibulum nec arcu fermentum mauris fringilla fermentum. Fusce laoreet imperdiet lorem non congue. Pellentesque convallis enim ex, quis luctus mi lacinia</w:t>
      </w:r>
      <w:r w:rsidR="007855F4">
        <w:rPr>
          <w:lang w:val="en-US"/>
        </w:rPr>
        <w:t>.</w:t>
      </w:r>
      <w:bookmarkStart w:id="67" w:name="_Toc57791832"/>
    </w:p>
    <w:p w14:paraId="15E2C25F" w14:textId="77777777" w:rsidR="00EA6CEA" w:rsidRDefault="00EA6CEA" w:rsidP="00EA6CEA">
      <w:pPr>
        <w:pStyle w:val="Paragraph"/>
        <w:rPr>
          <w:lang w:val="en-US"/>
        </w:rPr>
      </w:pPr>
      <w:r w:rsidRPr="002E040A">
        <w:rPr>
          <w:lang w:val="en-US"/>
        </w:rPr>
        <w:t xml:space="preserve">Suspendisse faucibus felis sit amet ipsum rhoncus auctor. Pellentesque ut hendrerit velit. Sed dignissim diam ligula, at scelerisque nisi tempor auctor. Class aptent taciti sociosqu ad litora torquent per conubia nostra, per inceptos himenaeos. Nulla nec ipsum in velit fringilla laoreet. Phasellus vel nisi eu nunc accumsan viverra. Vivamus ultricies aliquet aliquet. Fusce fringilla bibendum eleifend. Ut lorem lectus, accumsan sed erat nec, </w:t>
      </w:r>
      <w:r w:rsidRPr="002E040A">
        <w:rPr>
          <w:lang w:val="en-US"/>
        </w:rPr>
        <w:lastRenderedPageBreak/>
        <w:t>luctus faucibus orci. Nunc lorem dolor, laoreet non blandit vel, maximus non ante. Vestibulum placerat massa eu aliquet ornare. Sed suscipit lacinia rhoncus.</w:t>
      </w:r>
    </w:p>
    <w:p w14:paraId="374781E4" w14:textId="77777777" w:rsidR="00EA6CEA" w:rsidRPr="002E040A" w:rsidRDefault="00EA6CEA" w:rsidP="00EA6CEA">
      <w:pPr>
        <w:pStyle w:val="Paragraph"/>
        <w:rPr>
          <w:lang w:val="en-US"/>
        </w:rPr>
      </w:pPr>
      <w:r w:rsidRPr="002E040A">
        <w:rPr>
          <w:lang w:val="en-US"/>
        </w:rPr>
        <w:t>Nunc ornare gravida enim vel sagittis. Vestibulum metus felis, commodo id elementum non, convallis ut sapien. Vestibulum facilisis eu eros et ultrices. Etiam at fringilla nisi. Quisque aliquet cursus facilisis. Phasellus ac quam id nisl faucibus imperdiet semper eu velit. Nunc faucibus lorem vel orci mattis hendrerit. Vestibulum ante ipsum primis in faucibus orci luctus et ultrices posuere cubilia curae; Praesent at ante purus. Nunc maximus, dui ullamcorper porttitor dignissim, urna felis tempor mi, sed pretium turpis metus non mauris. Aliquam mattis fermentum sodales. Morbi sed elementum lorem. In convallis maximus mauris ut hendrerit. Proin at laoreet sapien, eu imperdiet lectus. Donec efficitur fringilla volutpat.</w:t>
      </w:r>
    </w:p>
    <w:p w14:paraId="4D4ED754" w14:textId="77777777" w:rsidR="00EA6CEA" w:rsidRDefault="00EA6CEA" w:rsidP="00EA6CEA">
      <w:pPr>
        <w:pStyle w:val="Paragraph"/>
        <w:rPr>
          <w:lang w:val="en-US"/>
        </w:rPr>
        <w:sectPr w:rsidR="00EA6CEA" w:rsidSect="009C43B6">
          <w:type w:val="oddPage"/>
          <w:pgSz w:w="11906" w:h="16838"/>
          <w:pgMar w:top="1701" w:right="1985" w:bottom="2268" w:left="1418" w:header="709" w:footer="709" w:gutter="0"/>
          <w:cols w:space="708"/>
          <w:docGrid w:linePitch="360"/>
        </w:sectPr>
      </w:pPr>
      <w:r w:rsidRPr="002E040A">
        <w:rPr>
          <w:lang w:val="en-US"/>
        </w:rPr>
        <w:t>Maecenas posuere consectetur risus vitae condimentum. Quisque at vestibulum metus. Proin non urna imperdiet, fermentum mi eget, tincidunt nulla. Cras eget elit mollis, hendrerit velit ac, posuere justo. Nam rhoncus cursus tincidunt. Proin vulputate diam libero, ac volutpat ligula tristique at. Vestibulum nec arcu fermentum mauris fringilla fermentum. Fusce laoreet imperdiet lorem non congue. Pellentesque convallis enim ex, quis luctus mi lacinia</w:t>
      </w:r>
      <w:r>
        <w:rPr>
          <w:lang w:val="en-US"/>
        </w:rPr>
        <w:t>.</w:t>
      </w:r>
    </w:p>
    <w:p w14:paraId="25530E5E" w14:textId="4B002AD5" w:rsidR="00EA6CEA" w:rsidRDefault="00EA6CEA" w:rsidP="00EA6CEA">
      <w:pPr>
        <w:pStyle w:val="Paragraph"/>
        <w:rPr>
          <w:lang w:val="en-US"/>
        </w:rPr>
        <w:sectPr w:rsidR="00EA6CEA" w:rsidSect="009C43B6">
          <w:type w:val="oddPage"/>
          <w:pgSz w:w="11906" w:h="16838"/>
          <w:pgMar w:top="1701" w:right="1985" w:bottom="2268" w:left="1418" w:header="709" w:footer="709" w:gutter="0"/>
          <w:cols w:space="708"/>
          <w:docGrid w:linePitch="360"/>
        </w:sectPr>
      </w:pPr>
    </w:p>
    <w:p w14:paraId="14D525DA" w14:textId="22C7A59D" w:rsidR="00CE3941" w:rsidRDefault="00CE3941" w:rsidP="00A9334D">
      <w:pPr>
        <w:pStyle w:val="Heading1"/>
      </w:pPr>
      <w:bookmarkStart w:id="68" w:name="_Toc60218587"/>
      <w:bookmarkStart w:id="69" w:name="_Toc60904350"/>
      <w:r>
        <w:lastRenderedPageBreak/>
        <w:t>Discussion</w:t>
      </w:r>
      <w:bookmarkEnd w:id="67"/>
      <w:bookmarkEnd w:id="68"/>
      <w:bookmarkEnd w:id="69"/>
    </w:p>
    <w:p w14:paraId="19F59153" w14:textId="6A330816" w:rsidR="00CE3941" w:rsidRPr="0005354E" w:rsidRDefault="00CE3941" w:rsidP="00BE67E3">
      <w:pPr>
        <w:pStyle w:val="ParagraphFirst"/>
        <w:rPr>
          <w:lang w:val="en-US"/>
        </w:rPr>
      </w:pPr>
      <w:r w:rsidRPr="0005354E">
        <w:rPr>
          <w:lang w:val="en-US"/>
        </w:rPr>
        <w:t>You will now discuss and reflect over the results and findings described in the previous chapter</w:t>
      </w:r>
      <w:r w:rsidR="007D132B" w:rsidRPr="0005354E">
        <w:rPr>
          <w:lang w:val="en-US"/>
        </w:rPr>
        <w:t>, and in general look back on your work</w:t>
      </w:r>
      <w:r w:rsidRPr="0005354E">
        <w:rPr>
          <w:lang w:val="en-US"/>
        </w:rPr>
        <w:t>.</w:t>
      </w:r>
      <w:r w:rsidR="007D132B" w:rsidRPr="0005354E">
        <w:rPr>
          <w:lang w:val="en-US"/>
        </w:rPr>
        <w:t xml:space="preserve"> Are</w:t>
      </w:r>
      <w:r w:rsidRPr="0005354E">
        <w:rPr>
          <w:lang w:val="en-US"/>
        </w:rPr>
        <w:t xml:space="preserve"> </w:t>
      </w:r>
      <w:r w:rsidR="007D132B" w:rsidRPr="0005354E">
        <w:rPr>
          <w:lang w:val="en-US"/>
        </w:rPr>
        <w:t>the results</w:t>
      </w:r>
      <w:r w:rsidRPr="0005354E">
        <w:rPr>
          <w:lang w:val="en-US"/>
        </w:rPr>
        <w:t xml:space="preserve"> as you expected? How are your findings compared to relevant research? What is the significance of your results? What do you think is your main contribution to the research field? Have your research questions been fully answered? Was it a good choice of research method? Is there anything you would have done differently, in retrospect?</w:t>
      </w:r>
    </w:p>
    <w:p w14:paraId="7C05516A" w14:textId="0D3FAAAC" w:rsidR="00A9334D" w:rsidRDefault="00CE3941" w:rsidP="00BE67E3">
      <w:pPr>
        <w:pStyle w:val="Paragraph"/>
        <w:rPr>
          <w:lang w:val="en-US"/>
        </w:rPr>
        <w:sectPr w:rsidR="00A9334D" w:rsidSect="009C43B6">
          <w:type w:val="oddPage"/>
          <w:pgSz w:w="11906" w:h="16838"/>
          <w:pgMar w:top="1701" w:right="1985" w:bottom="2268" w:left="1418" w:header="709" w:footer="709" w:gutter="0"/>
          <w:cols w:space="708"/>
          <w:docGrid w:linePitch="360"/>
        </w:sectPr>
      </w:pPr>
      <w:r w:rsidRPr="00CE3941">
        <w:t xml:space="preserve">Lorem ipsum dolor sit amet, consectetur adipiscing elit. Nullam ac magna et justo porta congue vitae eu lacus. Nam ornare purus vel ante varius pharetra. </w:t>
      </w:r>
      <w:r w:rsidRPr="007B0C97">
        <w:t xml:space="preserve">Proin hendrerit, est eu condimentum sagittis, magna justo euismod ligula, quis ultrices orci augue vitae massa. </w:t>
      </w:r>
      <w:r w:rsidRPr="00921AC6">
        <w:rPr>
          <w:lang w:val="en-US"/>
        </w:rPr>
        <w:t xml:space="preserve">Phasellus sit amet auctor metus. Ut tempor id urna sit amet pretium. Donec in ipsum augue. Maecenas pharetra mattis augue, ut ullamcorper orci pellentesque vel. </w:t>
      </w:r>
    </w:p>
    <w:p w14:paraId="68892CBB" w14:textId="77777777" w:rsidR="00151FC3" w:rsidRDefault="00151FC3" w:rsidP="00151FC3">
      <w:pPr>
        <w:pStyle w:val="Heading1"/>
      </w:pPr>
      <w:bookmarkStart w:id="70" w:name="_Toc60218588"/>
      <w:bookmarkStart w:id="71" w:name="_Toc60904351"/>
      <w:r>
        <w:lastRenderedPageBreak/>
        <w:t>Conclusion</w:t>
      </w:r>
      <w:bookmarkEnd w:id="70"/>
      <w:bookmarkEnd w:id="71"/>
    </w:p>
    <w:p w14:paraId="7DF24120" w14:textId="55378E86" w:rsidR="00DC2CF0" w:rsidRPr="0005354E" w:rsidRDefault="00CB79E6" w:rsidP="00AD7EEF">
      <w:pPr>
        <w:pStyle w:val="ParagraphFirst"/>
        <w:rPr>
          <w:lang w:val="en-US"/>
        </w:rPr>
      </w:pPr>
      <w:r w:rsidRPr="0005354E">
        <w:rPr>
          <w:lang w:val="en-US"/>
        </w:rPr>
        <w:t>Some readers of documents, particularly managers, will sometimes not read the entire document but, instead, focus on the conclusion</w:t>
      </w:r>
      <w:r w:rsidR="002E79F8" w:rsidRPr="0005354E">
        <w:rPr>
          <w:lang w:val="en-US"/>
        </w:rPr>
        <w:t xml:space="preserve"> (after having read the abstract)</w:t>
      </w:r>
      <w:r w:rsidRPr="0005354E">
        <w:rPr>
          <w:lang w:val="en-US"/>
        </w:rPr>
        <w:t>. Hence, this part of the report should summarize all essential information necessary for your audience's purpose.</w:t>
      </w:r>
      <w:r w:rsidR="000F50BD" w:rsidRPr="0005354E">
        <w:rPr>
          <w:lang w:val="en-US"/>
        </w:rPr>
        <w:t xml:space="preserve"> </w:t>
      </w:r>
    </w:p>
    <w:p w14:paraId="7CA7A3EC" w14:textId="77777777" w:rsidR="00AD7EEF" w:rsidRDefault="00CB79E6" w:rsidP="00AD7EEF">
      <w:pPr>
        <w:pStyle w:val="Paragraph"/>
      </w:pPr>
      <w:r w:rsidRPr="00220C05">
        <w:t>In some sense the conclusion is a summary of the discussion chapter. You must</w:t>
      </w:r>
      <w:r w:rsidR="002E79F8" w:rsidRPr="002E79F8">
        <w:rPr>
          <w:lang w:val="en-US"/>
        </w:rPr>
        <w:t xml:space="preserve"> </w:t>
      </w:r>
      <w:r w:rsidRPr="00220C05">
        <w:t>relate your findings to the research questions stated in the</w:t>
      </w:r>
      <w:r w:rsidR="00D87C1B">
        <w:t xml:space="preserve"> </w:t>
      </w:r>
      <w:r w:rsidRPr="00220C05">
        <w:t>introduction, in other words, present the short version of the answer to the research question. You should also summarize clearly what the report does and does not demonstrate, and what you think is your main contribution to scientific community.</w:t>
      </w:r>
    </w:p>
    <w:p w14:paraId="3223ADE2" w14:textId="730E0A22" w:rsidR="00CB79E6" w:rsidRDefault="00CB79E6" w:rsidP="00AD7EEF">
      <w:pPr>
        <w:pStyle w:val="Paragraph"/>
      </w:pPr>
      <w:r w:rsidRPr="00220C05">
        <w:t>Finally, it is often appropriate to include specific recommendations for future research. Sometimes these recommendations will constitute a separate section.</w:t>
      </w:r>
    </w:p>
    <w:p w14:paraId="1DD2797E" w14:textId="4980DCB9" w:rsidR="00CB79E6" w:rsidRDefault="00CB79E6" w:rsidP="004B08CF">
      <w:pPr>
        <w:pStyle w:val="Paragraph"/>
      </w:pPr>
      <w:r w:rsidRPr="002672E2">
        <w:t>The conclusion should be relatively short, a page or two is fine.</w:t>
      </w:r>
    </w:p>
    <w:p w14:paraId="63805FD4" w14:textId="77777777" w:rsidR="00CB79E6" w:rsidRPr="002672E2" w:rsidRDefault="00CB79E6" w:rsidP="004B08CF">
      <w:pPr>
        <w:pStyle w:val="Paragraph"/>
      </w:pPr>
      <w:r w:rsidRPr="002672E2">
        <w:t>Lorem ipsum dolor sit amet, consectetur adipiscing elit. Nullam ac magna et justo porta congue vitae eu lacus. Nam ornare purus vel ante varius pharetra. Proin hendrerit, est eu condimentum sagittis, magna justo euismod ligula, quis ultrices orci augue vitae massa. Phasellus sit amet auctor metus. Ut tempor id urna sit amet pretium. Donec in ipsum augue. Maecenas pharetra mattis augue, ut ullamcorper orci pellentesque vel. Praesent nec lacinia quam.</w:t>
      </w:r>
      <w:r>
        <w:t xml:space="preserve"> </w:t>
      </w:r>
      <w:r w:rsidRPr="002672E2">
        <w:t>Donec in vulputate ligula. Pellentesque quis facilisis felis. Morbi quis finibus nisl. Sed eu interdum nunc, in ultricies urna. Nunc faucibus tortor ex, vel facilisis eros porta ut. Suspendisse pretium ipsum non sapien euismod, vel luctus turpis posuere. Vivamus cursus leo eget congue consectetur. Fusce at lacus condimentum, iaculis lectus eget, sagittis nisl. Maecenas quis risus dolor. Nulla pulvinar lectus non bibendum vulputate. Praesent non placerat lorem. Ut interdum augue nisi, eu molestie arcu aliquam feugiat. Vestibulum risus orci, faucibus quis ullamcorper ut, vestibulum a dolor. Vestibulum ut magna quis erat egestas pharetra id quis dui. In eu pharetra metus. Duis a luctus est.</w:t>
      </w:r>
    </w:p>
    <w:p w14:paraId="4EE92C32" w14:textId="77777777" w:rsidR="00CB79E6" w:rsidRPr="002672E2" w:rsidRDefault="00CB79E6" w:rsidP="004B08CF">
      <w:pPr>
        <w:pStyle w:val="Paragraph"/>
      </w:pPr>
      <w:r w:rsidRPr="002672E2">
        <w:t>Suspendisse faucibus felis sit amet ipsum rhoncus auctor. Pellentesque ut hendrerit velit. Sed dignissim diam ligula, at scelerisque nisi tempor auctor. Class aptent taciti sociosqu ad litora torquent per conubia nostra, per inceptos himenaeos. Nulla nec ipsum in velit fringilla laoreet. Phasellus vel nisi eu nunc accumsan viverra. Vivamus ultricies aliquet aliquet. Fusce fringilla bibendum eleifend. Ut lorem lectus, accumsan sed erat nec, luctus faucibus orci. Nunc lorem dolor, laoreet non blandit vel, maximus non ante. Vestibulum placerat massa eu aliquet ornare. Sed suscipit lacinia rhoncus.</w:t>
      </w:r>
    </w:p>
    <w:p w14:paraId="3E726678" w14:textId="77777777" w:rsidR="006263DA" w:rsidRDefault="00CB79E6" w:rsidP="004B08CF">
      <w:pPr>
        <w:pStyle w:val="Paragraph"/>
        <w:sectPr w:rsidR="006263DA" w:rsidSect="009C43B6">
          <w:type w:val="oddPage"/>
          <w:pgSz w:w="11906" w:h="16838"/>
          <w:pgMar w:top="1701" w:right="1985" w:bottom="2268" w:left="1418" w:header="709" w:footer="709" w:gutter="0"/>
          <w:cols w:space="708"/>
          <w:docGrid w:linePitch="360"/>
        </w:sectPr>
      </w:pPr>
      <w:r w:rsidRPr="002672E2">
        <w:t>Nunc ornare gravida enim vel sagittis. Vestibulum metus felis, commodo id elementum non, convallis ut sapien. Vestibulum facilisis eu eros et ultrices. Etiam at fringilla nisi. Quisque aliquet cursus facilisis. Phasellus ac quam id nisl faucibus imperdiet semper eu velit. Nunc faucibus lorem vel orci mattis hendrerit. Vestibulum ante ipsum primis in faucibus orci luctus et ultrices posuere cubilia curae; Praesent at ante purus. Nunc maximus, dui ullamcorper porttitor dignissim, urna felis tempor mi, sed pretium turpis metus non mauris. Aliquam mattis fermentum sodales. Morbi sed elementum lorem. In convallis maximus mauris ut hendrerit. Proin at laoreet sapien, eu imperdiet lectus. Donec efficitur fringilla volutpat.</w:t>
      </w:r>
    </w:p>
    <w:p w14:paraId="4B8F9CCA" w14:textId="182AC603" w:rsidR="006263DA" w:rsidRPr="0005354E" w:rsidRDefault="006263DA" w:rsidP="00625BA6">
      <w:pPr>
        <w:pStyle w:val="FrontMatterHeading"/>
        <w:rPr>
          <w:lang w:val="en-NO"/>
        </w:rPr>
      </w:pPr>
      <w:bookmarkStart w:id="72" w:name="_Toc60218590"/>
      <w:bookmarkStart w:id="73" w:name="_Toc60904352"/>
      <w:r w:rsidRPr="0005354E">
        <w:rPr>
          <w:lang w:val="en-NO"/>
        </w:rPr>
        <w:lastRenderedPageBreak/>
        <w:t>Bibliography</w:t>
      </w:r>
      <w:bookmarkEnd w:id="72"/>
      <w:bookmarkEnd w:id="73"/>
    </w:p>
    <w:p w14:paraId="4C6D2DCD" w14:textId="51191D8D" w:rsidR="00C63412" w:rsidRPr="00830F2A" w:rsidRDefault="00C63412" w:rsidP="00C63412">
      <w:pPr>
        <w:widowControl w:val="0"/>
        <w:autoSpaceDE w:val="0"/>
        <w:autoSpaceDN w:val="0"/>
        <w:adjustRightInd w:val="0"/>
        <w:ind w:left="640" w:hanging="640"/>
        <w:rPr>
          <w:rFonts w:cs="Times New Roman"/>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830F2A">
        <w:rPr>
          <w:rFonts w:cs="Times New Roman"/>
          <w:noProof/>
        </w:rPr>
        <w:t>[1]</w:t>
      </w:r>
      <w:r w:rsidRPr="00830F2A">
        <w:rPr>
          <w:rFonts w:cs="Times New Roman"/>
          <w:noProof/>
        </w:rPr>
        <w:tab/>
        <w:t>T. Winger, “Evaluation of 3D Scene Graph APIs for Java,” Østfold University College, School of Computer Sciences, Halden, Norway, 2012.</w:t>
      </w:r>
    </w:p>
    <w:p w14:paraId="1382E88B" w14:textId="77777777" w:rsidR="00C63412" w:rsidRPr="00C63412" w:rsidRDefault="00C63412" w:rsidP="00C63412">
      <w:pPr>
        <w:widowControl w:val="0"/>
        <w:autoSpaceDE w:val="0"/>
        <w:autoSpaceDN w:val="0"/>
        <w:adjustRightInd w:val="0"/>
        <w:ind w:left="640" w:hanging="640"/>
        <w:rPr>
          <w:rFonts w:cs="Times New Roman"/>
          <w:noProof/>
          <w:lang w:val="en-GB"/>
        </w:rPr>
      </w:pPr>
      <w:r w:rsidRPr="00C63412">
        <w:rPr>
          <w:rFonts w:cs="Times New Roman"/>
          <w:noProof/>
          <w:lang w:val="en-GB"/>
        </w:rPr>
        <w:t>[2]</w:t>
      </w:r>
      <w:r w:rsidRPr="00C63412">
        <w:rPr>
          <w:rFonts w:cs="Times New Roman"/>
          <w:noProof/>
          <w:lang w:val="en-GB"/>
        </w:rPr>
        <w:tab/>
        <w:t>L. C. Kjeldsen, “Combining Orthogonal Range Search and Line Simplification Using Priority Search Trees,” Østfold University College, School of Computer Sciences, Halden, Norway, 2005.</w:t>
      </w:r>
    </w:p>
    <w:p w14:paraId="201FD286" w14:textId="77777777" w:rsidR="00C63412" w:rsidRPr="00C63412" w:rsidRDefault="00C63412" w:rsidP="00C63412">
      <w:pPr>
        <w:widowControl w:val="0"/>
        <w:autoSpaceDE w:val="0"/>
        <w:autoSpaceDN w:val="0"/>
        <w:adjustRightInd w:val="0"/>
        <w:ind w:left="640" w:hanging="640"/>
        <w:rPr>
          <w:rFonts w:cs="Times New Roman"/>
          <w:noProof/>
          <w:lang w:val="en-GB"/>
        </w:rPr>
      </w:pPr>
      <w:r w:rsidRPr="00C63412">
        <w:rPr>
          <w:rFonts w:cs="Times New Roman"/>
          <w:noProof/>
          <w:lang w:val="en-GB"/>
        </w:rPr>
        <w:t>[3]</w:t>
      </w:r>
      <w:r w:rsidRPr="00C63412">
        <w:rPr>
          <w:rFonts w:cs="Times New Roman"/>
          <w:noProof/>
          <w:lang w:val="en-GB"/>
        </w:rPr>
        <w:tab/>
        <w:t>S. Aker-Iversen, T. Christensen, A. R. Heggem Dragnes, H. H. Thunold, and O. A. Sømme, “BookzBox: An app to help people trade books,” Østfold University College, School of Computer Sciences, Halden, Norway, 2020.</w:t>
      </w:r>
    </w:p>
    <w:p w14:paraId="7FDC10BA" w14:textId="77777777" w:rsidR="00C63412" w:rsidRPr="00C63412" w:rsidRDefault="00C63412" w:rsidP="00C63412">
      <w:pPr>
        <w:widowControl w:val="0"/>
        <w:autoSpaceDE w:val="0"/>
        <w:autoSpaceDN w:val="0"/>
        <w:adjustRightInd w:val="0"/>
        <w:ind w:left="640" w:hanging="640"/>
        <w:rPr>
          <w:rFonts w:cs="Times New Roman"/>
          <w:noProof/>
          <w:lang w:val="en-GB"/>
        </w:rPr>
      </w:pPr>
      <w:r w:rsidRPr="00C63412">
        <w:rPr>
          <w:rFonts w:cs="Times New Roman"/>
          <w:noProof/>
          <w:lang w:val="en-GB"/>
        </w:rPr>
        <w:t>[4]</w:t>
      </w:r>
      <w:r w:rsidRPr="00C63412">
        <w:rPr>
          <w:rFonts w:cs="Times New Roman"/>
          <w:noProof/>
          <w:lang w:val="en-GB"/>
        </w:rPr>
        <w:tab/>
        <w:t>W. Killerud, “Smart grid, smart users: The user experience and impact of a persuasive mobile electricity managing assistant,” Østfold University College, School of Computer Sciences, Halden, Norway, 2014.</w:t>
      </w:r>
    </w:p>
    <w:p w14:paraId="387ABCA9" w14:textId="77777777" w:rsidR="00C63412" w:rsidRPr="00C63412" w:rsidRDefault="00C63412" w:rsidP="00C63412">
      <w:pPr>
        <w:widowControl w:val="0"/>
        <w:autoSpaceDE w:val="0"/>
        <w:autoSpaceDN w:val="0"/>
        <w:adjustRightInd w:val="0"/>
        <w:ind w:left="640" w:hanging="640"/>
        <w:rPr>
          <w:rFonts w:cs="Times New Roman"/>
          <w:noProof/>
        </w:rPr>
      </w:pPr>
      <w:r w:rsidRPr="00C63412">
        <w:rPr>
          <w:rFonts w:cs="Times New Roman"/>
          <w:noProof/>
          <w:lang w:val="en-GB"/>
        </w:rPr>
        <w:t>[5]</w:t>
      </w:r>
      <w:r w:rsidRPr="00C63412">
        <w:rPr>
          <w:rFonts w:cs="Times New Roman"/>
          <w:noProof/>
          <w:lang w:val="en-GB"/>
        </w:rPr>
        <w:tab/>
        <w:t>E. A. Nordenhaug, “History Meets Future: The Use of Mobile Technology to Influence the User Experience in Museums,” Østfold University College, School of Computer Sciences, Halden, Norway, 2011.</w:t>
      </w:r>
    </w:p>
    <w:p w14:paraId="3C1169B8" w14:textId="7D919C8F" w:rsidR="000E56A2" w:rsidRPr="000E56A2" w:rsidRDefault="00C63412" w:rsidP="000E56A2">
      <w:pPr>
        <w:pStyle w:val="TOCHeading"/>
        <w:numPr>
          <w:ilvl w:val="0"/>
          <w:numId w:val="0"/>
        </w:numPr>
        <w:rPr>
          <w:lang w:val="en-NO"/>
        </w:rPr>
        <w:sectPr w:rsidR="000E56A2" w:rsidRPr="000E56A2" w:rsidSect="009C43B6">
          <w:type w:val="oddPage"/>
          <w:pgSz w:w="11906" w:h="16838"/>
          <w:pgMar w:top="1701" w:right="1985" w:bottom="2268" w:left="1418" w:header="709" w:footer="709" w:gutter="0"/>
          <w:cols w:space="708"/>
          <w:docGrid w:linePitch="360"/>
        </w:sectPr>
      </w:pPr>
      <w:r>
        <w:rPr>
          <w:lang w:val="en-NO"/>
        </w:rPr>
        <w:fldChar w:fldCharType="end"/>
      </w:r>
    </w:p>
    <w:p w14:paraId="673100DC" w14:textId="66E13AD0" w:rsidR="00B12AC9" w:rsidRDefault="00B12AC9" w:rsidP="001C5AEE">
      <w:pPr>
        <w:pStyle w:val="AppendixHeading1"/>
      </w:pPr>
      <w:bookmarkStart w:id="74" w:name="_Toc57791835"/>
      <w:bookmarkStart w:id="75" w:name="_Toc60218591"/>
      <w:bookmarkStart w:id="76" w:name="_Toc60904353"/>
      <w:r>
        <w:lastRenderedPageBreak/>
        <w:t>How to use this template</w:t>
      </w:r>
      <w:bookmarkEnd w:id="74"/>
      <w:bookmarkEnd w:id="75"/>
      <w:bookmarkEnd w:id="76"/>
    </w:p>
    <w:p w14:paraId="699A2184" w14:textId="6CD3FDDB" w:rsidR="00126959" w:rsidRPr="0005354E" w:rsidRDefault="00126959" w:rsidP="001C5AEE">
      <w:pPr>
        <w:pStyle w:val="ParagraphFirst"/>
        <w:rPr>
          <w:lang w:val="en-US"/>
        </w:rPr>
      </w:pPr>
      <w:r w:rsidRPr="0005354E">
        <w:rPr>
          <w:lang w:val="en-US"/>
        </w:rPr>
        <w:t xml:space="preserve">I love templates. A template with </w:t>
      </w:r>
      <w:r w:rsidR="00FC7B5A" w:rsidRPr="0005354E">
        <w:rPr>
          <w:lang w:val="en-US"/>
        </w:rPr>
        <w:t xml:space="preserve">a </w:t>
      </w:r>
      <w:r w:rsidRPr="0005354E">
        <w:rPr>
          <w:lang w:val="en-US"/>
        </w:rPr>
        <w:t>reasonably fitting structure, indications on the content, and a sensible layout</w:t>
      </w:r>
      <w:r w:rsidR="00FC7B5A" w:rsidRPr="0005354E">
        <w:rPr>
          <w:lang w:val="en-US"/>
        </w:rPr>
        <w:t>,</w:t>
      </w:r>
      <w:r w:rsidRPr="0005354E">
        <w:rPr>
          <w:lang w:val="en-US"/>
        </w:rPr>
        <w:t xml:space="preserve"> will save lots of time and frustration</w:t>
      </w:r>
      <w:r w:rsidR="00FC7B5A" w:rsidRPr="0005354E">
        <w:rPr>
          <w:lang w:val="en-US"/>
        </w:rPr>
        <w:t>s</w:t>
      </w:r>
      <w:r w:rsidRPr="0005354E">
        <w:rPr>
          <w:lang w:val="en-US"/>
        </w:rPr>
        <w:t>, and let you focus on the most important aspect of an academic document, the content.</w:t>
      </w:r>
    </w:p>
    <w:p w14:paraId="1BBEA077" w14:textId="09BD5885" w:rsidR="006232EF" w:rsidRPr="006232EF" w:rsidRDefault="006232EF" w:rsidP="001C5AEE">
      <w:pPr>
        <w:pStyle w:val="Paragraph"/>
        <w:rPr>
          <w:lang w:val="en-US"/>
        </w:rPr>
      </w:pPr>
      <w:r>
        <w:rPr>
          <w:lang w:val="en-US"/>
        </w:rPr>
        <w:t>I have gone through a lot of templates, but I have found them incomplete, or not following best practices. Albeit, they have served as input for this template, together with my own experience during the last three decades in research, development, and teaching in Computer Science.</w:t>
      </w:r>
    </w:p>
    <w:p w14:paraId="36C7B03E" w14:textId="6279C190" w:rsidR="00B94898" w:rsidRPr="00126959" w:rsidRDefault="004105E8" w:rsidP="001C5AEE">
      <w:pPr>
        <w:pStyle w:val="Paragraph"/>
      </w:pPr>
      <w:r w:rsidRPr="00126959">
        <w:t>Th</w:t>
      </w:r>
      <w:r w:rsidR="006232EF" w:rsidRPr="006232EF">
        <w:rPr>
          <w:lang w:val="en-US"/>
        </w:rPr>
        <w:t>e</w:t>
      </w:r>
      <w:r w:rsidRPr="00126959">
        <w:t xml:space="preserve"> </w:t>
      </w:r>
      <w:r w:rsidR="00126959" w:rsidRPr="00126959">
        <w:rPr>
          <w:lang w:val="en-US"/>
        </w:rPr>
        <w:t>template</w:t>
      </w:r>
      <w:r w:rsidRPr="00126959">
        <w:t xml:space="preserve"> is a combined bachelor’s / master's thesis template implemented </w:t>
      </w:r>
      <w:r w:rsidR="00F50046">
        <w:rPr>
          <w:lang w:val="en-US"/>
        </w:rPr>
        <w:t>in</w:t>
      </w:r>
      <w:r w:rsidRPr="00126959">
        <w:t xml:space="preserve"> Word 365</w:t>
      </w:r>
      <w:r w:rsidR="00B37A6B">
        <w:rPr>
          <w:lang w:val="en-US"/>
        </w:rPr>
        <w:t xml:space="preserve"> (</w:t>
      </w:r>
      <w:r w:rsidR="00F208E2" w:rsidRPr="00F208E2">
        <w:rPr>
          <w:lang w:val="en-US"/>
        </w:rPr>
        <w:t>an</w:t>
      </w:r>
      <w:r w:rsidR="00F208E2">
        <w:rPr>
          <w:lang w:val="en-US"/>
        </w:rPr>
        <w:t>d partially LibreOffice Writer</w:t>
      </w:r>
      <w:r w:rsidR="00476980">
        <w:rPr>
          <w:lang w:val="en-US"/>
        </w:rPr>
        <w:t>).</w:t>
      </w:r>
      <w:r w:rsidRPr="00126959">
        <w:t xml:space="preserve"> </w:t>
      </w:r>
      <w:r w:rsidR="00B94898" w:rsidRPr="00126959">
        <w:t xml:space="preserve">It may, with minor modification, be used as </w:t>
      </w:r>
      <w:r w:rsidR="00EF7EB5" w:rsidRPr="00F14542">
        <w:rPr>
          <w:lang w:val="en-US"/>
        </w:rPr>
        <w:t>a</w:t>
      </w:r>
      <w:r w:rsidR="00B94898" w:rsidRPr="00126959">
        <w:t xml:space="preserve"> starting point for any kind of academic text. It has been developed for computer science students, but again, I think it can be used in any field </w:t>
      </w:r>
      <w:r w:rsidR="00135E9D" w:rsidRPr="00DD4C3F">
        <w:rPr>
          <w:lang w:val="en-US"/>
        </w:rPr>
        <w:t>or</w:t>
      </w:r>
      <w:r w:rsidR="00B94898" w:rsidRPr="00126959">
        <w:t xml:space="preserve"> tradition.</w:t>
      </w:r>
      <w:r w:rsidR="00763803" w:rsidRPr="00126959">
        <w:t xml:space="preserve"> It is based on a similar </w:t>
      </w:r>
      <w:r w:rsidR="00DD4C3F" w:rsidRPr="00DD4C3F">
        <w:rPr>
          <w:lang w:val="en-US"/>
        </w:rPr>
        <w:t>La</w:t>
      </w:r>
      <w:r w:rsidR="00DD4C3F">
        <w:rPr>
          <w:lang w:val="en-US"/>
        </w:rPr>
        <w:t xml:space="preserve">TeX </w:t>
      </w:r>
      <w:r w:rsidR="00763803" w:rsidRPr="00126959">
        <w:t xml:space="preserve">template, </w:t>
      </w:r>
      <w:r w:rsidR="00126959" w:rsidRPr="00126959">
        <w:rPr>
          <w:lang w:val="en-US"/>
        </w:rPr>
        <w:t>which during the last 1</w:t>
      </w:r>
      <w:r w:rsidR="00126959">
        <w:rPr>
          <w:lang w:val="en-US"/>
        </w:rPr>
        <w:t>5 years h</w:t>
      </w:r>
      <w:r w:rsidR="00763803" w:rsidRPr="00126959">
        <w:t xml:space="preserve">as been successfully </w:t>
      </w:r>
      <w:r w:rsidR="00126959" w:rsidRPr="00126959">
        <w:rPr>
          <w:lang w:val="en-US"/>
        </w:rPr>
        <w:t>deplo</w:t>
      </w:r>
      <w:r w:rsidR="00126959">
        <w:rPr>
          <w:lang w:val="en-US"/>
        </w:rPr>
        <w:t>yed</w:t>
      </w:r>
      <w:r w:rsidR="00763803" w:rsidRPr="00126959">
        <w:t xml:space="preserve"> by hundreds </w:t>
      </w:r>
      <w:r w:rsidR="00126959" w:rsidRPr="00126959">
        <w:rPr>
          <w:lang w:val="en-US"/>
        </w:rPr>
        <w:t>o</w:t>
      </w:r>
      <w:r w:rsidR="00126959">
        <w:rPr>
          <w:lang w:val="en-US"/>
        </w:rPr>
        <w:t xml:space="preserve">f </w:t>
      </w:r>
      <w:r w:rsidR="00763803" w:rsidRPr="00126959">
        <w:t>bachelor and master students at Østfold University College</w:t>
      </w:r>
      <w:r w:rsidR="00B94898" w:rsidRPr="00126959">
        <w:t>.</w:t>
      </w:r>
    </w:p>
    <w:p w14:paraId="753853A1" w14:textId="0C3D1F09" w:rsidR="004105E8" w:rsidRPr="0089015A" w:rsidRDefault="004105E8" w:rsidP="001C5AEE">
      <w:pPr>
        <w:pStyle w:val="Paragraph"/>
        <w:rPr>
          <w:lang w:val="en-US"/>
        </w:rPr>
      </w:pPr>
      <w:r>
        <w:rPr>
          <w:lang w:val="en-US"/>
        </w:rPr>
        <w:t>The main objective is to mak</w:t>
      </w:r>
      <w:r w:rsidR="0089015A">
        <w:rPr>
          <w:lang w:val="en-US"/>
        </w:rPr>
        <w:t>e</w:t>
      </w:r>
      <w:r>
        <w:rPr>
          <w:lang w:val="en-US"/>
        </w:rPr>
        <w:t xml:space="preserve"> it easier to write a thesis, so that you can focus on structure, </w:t>
      </w:r>
      <w:r w:rsidR="00F70F85">
        <w:rPr>
          <w:lang w:val="en-US"/>
        </w:rPr>
        <w:t xml:space="preserve">and </w:t>
      </w:r>
      <w:r>
        <w:rPr>
          <w:lang w:val="en-US"/>
        </w:rPr>
        <w:t xml:space="preserve">content, and </w:t>
      </w:r>
      <w:r w:rsidR="00F70F85">
        <w:rPr>
          <w:lang w:val="en-US"/>
        </w:rPr>
        <w:t xml:space="preserve">not the </w:t>
      </w:r>
      <w:r>
        <w:rPr>
          <w:lang w:val="en-US"/>
        </w:rPr>
        <w:t>layout</w:t>
      </w:r>
      <w:r w:rsidR="0089015A">
        <w:rPr>
          <w:lang w:val="en-US"/>
        </w:rPr>
        <w:t>. S</w:t>
      </w:r>
      <w:r>
        <w:rPr>
          <w:lang w:val="en-US"/>
        </w:rPr>
        <w:t xml:space="preserve">tructure and content </w:t>
      </w:r>
      <w:r w:rsidR="0089015A">
        <w:rPr>
          <w:lang w:val="en-US"/>
        </w:rPr>
        <w:t>are</w:t>
      </w:r>
      <w:r>
        <w:rPr>
          <w:lang w:val="en-US"/>
        </w:rPr>
        <w:t xml:space="preserve"> compli</w:t>
      </w:r>
      <w:r w:rsidR="000C5E59">
        <w:rPr>
          <w:lang w:val="en-US"/>
        </w:rPr>
        <w:t>a</w:t>
      </w:r>
      <w:r>
        <w:rPr>
          <w:lang w:val="en-US"/>
        </w:rPr>
        <w:t>nt with the gold standard in academic writing, the IMRAD model (Introduction, Method, Results, And Discussion)</w:t>
      </w:r>
      <w:r w:rsidRPr="00237935">
        <w:rPr>
          <w:rStyle w:val="FootnoteReference"/>
        </w:rPr>
        <w:footnoteReference w:id="2"/>
      </w:r>
      <w:r>
        <w:rPr>
          <w:lang w:val="en-US"/>
        </w:rPr>
        <w:t>.</w:t>
      </w:r>
      <w:r w:rsidR="0089015A">
        <w:rPr>
          <w:lang w:val="en-US"/>
        </w:rPr>
        <w:t xml:space="preserve"> It </w:t>
      </w:r>
      <w:r>
        <w:t>outlines a recommended structure of the thesis</w:t>
      </w:r>
      <w:r w:rsidR="0089015A">
        <w:t xml:space="preserve"> </w:t>
      </w:r>
      <w:r>
        <w:t>and provides guidelines for the content of each part.</w:t>
      </w:r>
    </w:p>
    <w:p w14:paraId="661162EC" w14:textId="38CDCC02" w:rsidR="006F2D2B" w:rsidRDefault="004105E8" w:rsidP="001C5AEE">
      <w:pPr>
        <w:pStyle w:val="Paragraph"/>
      </w:pPr>
      <w:r>
        <w:t xml:space="preserve">In addition, it serves as a concrete example of how this can be accomplished by using </w:t>
      </w:r>
      <w:r w:rsidR="000C3FDD">
        <w:t>Word in a sensible way</w:t>
      </w:r>
      <w:r>
        <w:t xml:space="preserve">. Use the template by gradually populating </w:t>
      </w:r>
      <w:r w:rsidR="000C3FDD">
        <w:t>it</w:t>
      </w:r>
      <w:r>
        <w:t xml:space="preserve"> with your own content, and perhaps modify the structure to suit your project. The template is designed to be rather self-explanatory, and all the features you need are present somewhere in the </w:t>
      </w:r>
      <w:r w:rsidR="000C3FDD">
        <w:t>document</w:t>
      </w:r>
      <w:r>
        <w:t>, so you will come a long way by cutting and pasting.</w:t>
      </w:r>
    </w:p>
    <w:p w14:paraId="36E44302" w14:textId="08D25589" w:rsidR="00160B8A" w:rsidRDefault="00160B8A" w:rsidP="001C5AEE">
      <w:pPr>
        <w:pStyle w:val="Paragraph"/>
        <w:rPr>
          <w:lang w:val="en-US"/>
        </w:rPr>
      </w:pPr>
      <w:r w:rsidRPr="00160B8A">
        <w:rPr>
          <w:lang w:val="en-US"/>
        </w:rPr>
        <w:t xml:space="preserve">I have tried to make </w:t>
      </w:r>
      <w:r w:rsidR="00FC7B5A">
        <w:rPr>
          <w:lang w:val="en-US"/>
        </w:rPr>
        <w:t>the template</w:t>
      </w:r>
      <w:r w:rsidRPr="00160B8A">
        <w:rPr>
          <w:lang w:val="en-US"/>
        </w:rPr>
        <w:t xml:space="preserve"> reason</w:t>
      </w:r>
      <w:r>
        <w:rPr>
          <w:lang w:val="en-US"/>
        </w:rPr>
        <w:t>ably robust</w:t>
      </w:r>
      <w:r w:rsidR="00126959" w:rsidRPr="00237935">
        <w:rPr>
          <w:rStyle w:val="FootnoteReference"/>
        </w:rPr>
        <w:footnoteReference w:id="3"/>
      </w:r>
      <w:r>
        <w:rPr>
          <w:lang w:val="en-US"/>
        </w:rPr>
        <w:t xml:space="preserve">, in the sense that the template discourages fiddling, and </w:t>
      </w:r>
      <w:r w:rsidR="00610423">
        <w:rPr>
          <w:lang w:val="en-US"/>
        </w:rPr>
        <w:t xml:space="preserve">that </w:t>
      </w:r>
      <w:r w:rsidR="00FC7B5A">
        <w:rPr>
          <w:lang w:val="en-US"/>
        </w:rPr>
        <w:t>the styling is</w:t>
      </w:r>
      <w:r w:rsidR="00126959">
        <w:rPr>
          <w:lang w:val="en-US"/>
        </w:rPr>
        <w:t xml:space="preserve"> </w:t>
      </w:r>
      <w:r w:rsidR="00FC7B5A">
        <w:rPr>
          <w:lang w:val="en-US"/>
        </w:rPr>
        <w:t xml:space="preserve">fairly </w:t>
      </w:r>
      <w:r w:rsidR="00126959">
        <w:rPr>
          <w:lang w:val="en-US"/>
        </w:rPr>
        <w:t>consistent</w:t>
      </w:r>
      <w:r>
        <w:rPr>
          <w:lang w:val="en-US"/>
        </w:rPr>
        <w:t xml:space="preserve">. </w:t>
      </w:r>
    </w:p>
    <w:p w14:paraId="4845BB19" w14:textId="790DD149" w:rsidR="009F1648" w:rsidRDefault="009F1648" w:rsidP="001C5AEE">
      <w:pPr>
        <w:pStyle w:val="Paragraph"/>
        <w:rPr>
          <w:lang w:val="en-US"/>
        </w:rPr>
      </w:pPr>
      <w:r>
        <w:rPr>
          <w:lang w:val="en-US"/>
        </w:rPr>
        <w:t>To get a feeling of what a finished document would look like, dummy text is inserted in some places.</w:t>
      </w:r>
    </w:p>
    <w:p w14:paraId="2222D555" w14:textId="7FB7BCB8" w:rsidR="001D4285" w:rsidRDefault="00800B35" w:rsidP="001C5AEE">
      <w:pPr>
        <w:pStyle w:val="Paragraph"/>
        <w:rPr>
          <w:lang w:val="en-US"/>
        </w:rPr>
      </w:pPr>
      <w:r>
        <w:rPr>
          <w:lang w:val="en-US"/>
        </w:rPr>
        <w:t>Finally, when printing, remember to tick off “Print on both pages”.</w:t>
      </w:r>
    </w:p>
    <w:p w14:paraId="1563FB00" w14:textId="7FF0BF1B" w:rsidR="00F70F85" w:rsidRPr="00160B8A" w:rsidRDefault="00F70F85" w:rsidP="001C5AEE">
      <w:pPr>
        <w:pStyle w:val="Paragraph"/>
        <w:rPr>
          <w:lang w:val="en-US"/>
        </w:rPr>
      </w:pPr>
      <w:r>
        <w:rPr>
          <w:lang w:val="en-US"/>
        </w:rPr>
        <w:t>Comments, suggestions, complaints, and so on, are indeed welcome, please email me</w:t>
      </w:r>
      <w:r w:rsidRPr="00237935">
        <w:rPr>
          <w:rStyle w:val="FootnoteReference"/>
        </w:rPr>
        <w:footnoteReference w:id="4"/>
      </w:r>
      <w:r>
        <w:rPr>
          <w:lang w:val="en-US"/>
        </w:rPr>
        <w:t>.</w:t>
      </w:r>
    </w:p>
    <w:p w14:paraId="79D01FD2" w14:textId="21AF6E36" w:rsidR="008014B2" w:rsidRDefault="008014B2" w:rsidP="001C5AEE">
      <w:pPr>
        <w:pStyle w:val="AppendixHeading2"/>
      </w:pPr>
      <w:bookmarkStart w:id="77" w:name="_Toc57791836"/>
      <w:bookmarkStart w:id="78" w:name="_Toc60218592"/>
      <w:bookmarkStart w:id="79" w:name="_Toc60904354"/>
      <w:r>
        <w:lastRenderedPageBreak/>
        <w:t>Workflow</w:t>
      </w:r>
      <w:bookmarkEnd w:id="77"/>
      <w:bookmarkEnd w:id="78"/>
      <w:bookmarkEnd w:id="79"/>
    </w:p>
    <w:p w14:paraId="78A0AD85" w14:textId="701BDB98" w:rsidR="008014B2" w:rsidRPr="001C5AEE" w:rsidRDefault="008014B2" w:rsidP="001C5AEE">
      <w:pPr>
        <w:pStyle w:val="ParagraphFirst"/>
        <w:rPr>
          <w:lang w:val="en-US"/>
        </w:rPr>
      </w:pPr>
      <w:r w:rsidRPr="0005354E">
        <w:rPr>
          <w:lang w:val="en-US"/>
        </w:rPr>
        <w:t xml:space="preserve">I strongly advise you to embrace the concept of the </w:t>
      </w:r>
      <w:r w:rsidRPr="008014B2">
        <w:rPr>
          <w:rStyle w:val="Emphasis"/>
          <w:lang w:val="en-US"/>
        </w:rPr>
        <w:t>living document</w:t>
      </w:r>
      <w:r w:rsidRPr="0005354E">
        <w:rPr>
          <w:lang w:val="en-US"/>
        </w:rPr>
        <w:t xml:space="preserve">. Start your project with establishing the document, change the title to your working title, and fill in authors, affiliation etc. </w:t>
      </w:r>
      <w:r w:rsidRPr="001C5AEE">
        <w:rPr>
          <w:lang w:val="en-US"/>
        </w:rPr>
        <w:t>Frequently add bits and pieces, here and there, and build your bibliography by adding</w:t>
      </w:r>
      <w:r w:rsidR="00926FA2" w:rsidRPr="001C5AEE">
        <w:rPr>
          <w:lang w:val="en-US"/>
        </w:rPr>
        <w:t xml:space="preserve"> </w:t>
      </w:r>
      <w:r w:rsidRPr="001C5AEE">
        <w:rPr>
          <w:lang w:val="en-US"/>
        </w:rPr>
        <w:t xml:space="preserve">interesting references that you may or may not use in the end (see Section </w:t>
      </w:r>
      <w:r>
        <w:fldChar w:fldCharType="begin"/>
      </w:r>
      <w:r w:rsidRPr="001C5AEE">
        <w:rPr>
          <w:lang w:val="en-US"/>
        </w:rPr>
        <w:instrText xml:space="preserve"> REF _Ref57526077 \r \h </w:instrText>
      </w:r>
      <w:r w:rsidR="001C5AEE" w:rsidRPr="001C5AEE">
        <w:rPr>
          <w:lang w:val="en-US"/>
        </w:rPr>
        <w:instrText xml:space="preserve"> \* MERGEFORMAT </w:instrText>
      </w:r>
      <w:r>
        <w:fldChar w:fldCharType="separate"/>
      </w:r>
      <w:r w:rsidR="00B70606">
        <w:rPr>
          <w:lang w:val="en-US"/>
        </w:rPr>
        <w:t>A.12</w:t>
      </w:r>
      <w:r>
        <w:fldChar w:fldCharType="end"/>
      </w:r>
      <w:r w:rsidRPr="001C5AEE">
        <w:rPr>
          <w:lang w:val="en-US"/>
        </w:rPr>
        <w:t xml:space="preserve"> for bibliography management).</w:t>
      </w:r>
    </w:p>
    <w:p w14:paraId="26AEC319" w14:textId="1F6FEA2F" w:rsidR="0089015A" w:rsidRDefault="008014B2" w:rsidP="001C5AEE">
      <w:pPr>
        <w:pStyle w:val="Paragraph"/>
        <w:rPr>
          <w:lang w:val="en-US"/>
        </w:rPr>
      </w:pPr>
      <w:r>
        <w:rPr>
          <w:lang w:val="en-US"/>
        </w:rPr>
        <w:t xml:space="preserve">Many find it </w:t>
      </w:r>
      <w:r w:rsidRPr="008014B2">
        <w:rPr>
          <w:lang w:val="en-US"/>
        </w:rPr>
        <w:t xml:space="preserve">convenient </w:t>
      </w:r>
      <w:r>
        <w:rPr>
          <w:lang w:val="en-US"/>
        </w:rPr>
        <w:t>to make notes, store them more or less systematically, and delete them as they find their way to the main document.</w:t>
      </w:r>
      <w:r w:rsidR="0089015A">
        <w:rPr>
          <w:lang w:val="en-US"/>
        </w:rPr>
        <w:t xml:space="preserve"> Let your document be somewhat messy in the start, with unfinished passages and notes to yourself, and gradually tidy it up.</w:t>
      </w:r>
    </w:p>
    <w:p w14:paraId="2377CD84" w14:textId="15EDC2B0" w:rsidR="0089015A" w:rsidRDefault="0089015A" w:rsidP="001C5AEE">
      <w:pPr>
        <w:pStyle w:val="Paragraph"/>
        <w:rPr>
          <w:lang w:val="en-US"/>
        </w:rPr>
      </w:pPr>
      <w:r>
        <w:rPr>
          <w:lang w:val="en-US"/>
        </w:rPr>
        <w:t>If you are more authors,</w:t>
      </w:r>
      <w:r w:rsidR="00CD6DB0">
        <w:rPr>
          <w:lang w:val="en-US"/>
        </w:rPr>
        <w:t xml:space="preserve"> you </w:t>
      </w:r>
      <w:r w:rsidR="00CD6DB0" w:rsidRPr="00CD6DB0">
        <w:rPr>
          <w:i/>
          <w:iCs/>
          <w:lang w:val="en-US"/>
        </w:rPr>
        <w:t>must</w:t>
      </w:r>
      <w:r w:rsidR="00CD6DB0">
        <w:rPr>
          <w:lang w:val="en-US"/>
        </w:rPr>
        <w:t xml:space="preserve"> </w:t>
      </w:r>
      <w:r w:rsidR="000B68EB">
        <w:rPr>
          <w:lang w:val="en-US"/>
        </w:rPr>
        <w:t xml:space="preserve">use an online version of Word, and </w:t>
      </w:r>
      <w:r w:rsidR="00CD6DB0">
        <w:rPr>
          <w:lang w:val="en-US"/>
        </w:rPr>
        <w:t xml:space="preserve">share the document with a proper tool, preferably Microsoft Sharepoint. Still, you </w:t>
      </w:r>
      <w:r w:rsidR="000B68EB">
        <w:rPr>
          <w:lang w:val="en-US"/>
        </w:rPr>
        <w:t xml:space="preserve">should </w:t>
      </w:r>
      <w:r>
        <w:rPr>
          <w:lang w:val="en-US"/>
        </w:rPr>
        <w:t xml:space="preserve">have an agreement of who is writing what and when. </w:t>
      </w:r>
      <w:r w:rsidR="00CD6DB0">
        <w:rPr>
          <w:lang w:val="en-US"/>
        </w:rPr>
        <w:t xml:space="preserve">You </w:t>
      </w:r>
      <w:r>
        <w:rPr>
          <w:lang w:val="en-US"/>
        </w:rPr>
        <w:t xml:space="preserve">should try to avoid </w:t>
      </w:r>
      <w:r w:rsidR="00CD6DB0">
        <w:rPr>
          <w:lang w:val="en-US"/>
        </w:rPr>
        <w:t xml:space="preserve">that </w:t>
      </w:r>
      <w:r>
        <w:rPr>
          <w:lang w:val="en-US"/>
        </w:rPr>
        <w:t>several authors work at the same time</w:t>
      </w:r>
      <w:r w:rsidR="00144DBF">
        <w:rPr>
          <w:lang w:val="en-US"/>
        </w:rPr>
        <w:t xml:space="preserve"> </w:t>
      </w:r>
      <w:r>
        <w:rPr>
          <w:lang w:val="en-US"/>
        </w:rPr>
        <w:t>on the same part of the document.</w:t>
      </w:r>
    </w:p>
    <w:p w14:paraId="7DE839BA" w14:textId="0E8B2769" w:rsidR="0089015A" w:rsidRDefault="00384D5B" w:rsidP="001C5AEE">
      <w:pPr>
        <w:pStyle w:val="Paragraph"/>
        <w:rPr>
          <w:lang w:val="en-US"/>
        </w:rPr>
      </w:pPr>
      <w:r>
        <w:rPr>
          <w:lang w:val="en-US"/>
        </w:rPr>
        <w:t xml:space="preserve">One of the advantages of using this template, is that it is letting you focus on structure and content, and not layout and formatting. However, often the document will be needing some tweaking to make you happy, for instance by moving figures to fit better to the text. However, this should be the last thing you do, when </w:t>
      </w:r>
      <w:r w:rsidRPr="00384D5B">
        <w:rPr>
          <w:rStyle w:val="Emphasis"/>
        </w:rPr>
        <w:t>all the text</w:t>
      </w:r>
      <w:r>
        <w:rPr>
          <w:lang w:val="en-US"/>
        </w:rPr>
        <w:t xml:space="preserve"> is in place. Start from the beginning, and work systematically through the document, since the tweaks you deploy most likely will affect the following parts.</w:t>
      </w:r>
    </w:p>
    <w:p w14:paraId="0B739C0C" w14:textId="0F216BA2" w:rsidR="00384D5B" w:rsidRDefault="00384D5B" w:rsidP="001C5AEE">
      <w:pPr>
        <w:pStyle w:val="Paragraph"/>
        <w:rPr>
          <w:lang w:val="en-US"/>
        </w:rPr>
      </w:pPr>
      <w:r>
        <w:rPr>
          <w:lang w:val="en-US"/>
        </w:rPr>
        <w:t xml:space="preserve">If you need more radically tweaks, modify or make your own styles to affect all of the document, </w:t>
      </w:r>
      <w:r w:rsidRPr="00384D5B">
        <w:rPr>
          <w:rStyle w:val="Emphasis"/>
        </w:rPr>
        <w:t>do not make local changes</w:t>
      </w:r>
      <w:r>
        <w:rPr>
          <w:lang w:val="en-US"/>
        </w:rPr>
        <w:t>.</w:t>
      </w:r>
    </w:p>
    <w:p w14:paraId="15678774" w14:textId="5E8D1768" w:rsidR="00F41104" w:rsidRDefault="00926FA2" w:rsidP="001C5AEE">
      <w:pPr>
        <w:pStyle w:val="Paragraph"/>
        <w:rPr>
          <w:lang w:val="en-US"/>
        </w:rPr>
      </w:pPr>
      <w:r>
        <w:rPr>
          <w:lang w:val="en-US"/>
        </w:rPr>
        <w:t>R</w:t>
      </w:r>
      <w:r w:rsidR="00D86F1C">
        <w:rPr>
          <w:lang w:val="en-US"/>
        </w:rPr>
        <w:t>emember to make use of spell</w:t>
      </w:r>
      <w:r w:rsidR="009971D8">
        <w:rPr>
          <w:lang w:val="en-US"/>
        </w:rPr>
        <w:t xml:space="preserve">ing </w:t>
      </w:r>
      <w:r w:rsidR="00D86F1C">
        <w:rPr>
          <w:lang w:val="en-US"/>
        </w:rPr>
        <w:t xml:space="preserve">and grammar checking. </w:t>
      </w:r>
      <w:r w:rsidR="00F41104">
        <w:rPr>
          <w:lang w:val="en-US"/>
        </w:rPr>
        <w:t>Also</w:t>
      </w:r>
      <w:r w:rsidR="00D86F1C">
        <w:rPr>
          <w:lang w:val="en-US"/>
        </w:rPr>
        <w:t xml:space="preserve"> set </w:t>
      </w:r>
      <w:r w:rsidR="009971D8">
        <w:rPr>
          <w:lang w:val="en-US"/>
        </w:rPr>
        <w:t xml:space="preserve">the </w:t>
      </w:r>
      <w:r w:rsidR="00D86F1C">
        <w:rPr>
          <w:lang w:val="en-US"/>
        </w:rPr>
        <w:t>correct</w:t>
      </w:r>
      <w:r w:rsidR="009971D8">
        <w:rPr>
          <w:lang w:val="en-US"/>
        </w:rPr>
        <w:t xml:space="preserve"> </w:t>
      </w:r>
      <w:r w:rsidR="00D86F1C">
        <w:rPr>
          <w:lang w:val="en-US"/>
        </w:rPr>
        <w:t>language</w:t>
      </w:r>
      <w:r w:rsidR="009971D8">
        <w:rPr>
          <w:lang w:val="en-US"/>
        </w:rPr>
        <w:t xml:space="preserve"> </w:t>
      </w:r>
      <w:r w:rsidR="00D86F1C">
        <w:rPr>
          <w:lang w:val="en-US"/>
        </w:rPr>
        <w:t xml:space="preserve">and </w:t>
      </w:r>
      <w:r w:rsidR="009971D8">
        <w:rPr>
          <w:lang w:val="en-US"/>
        </w:rPr>
        <w:t xml:space="preserve">choose </w:t>
      </w:r>
      <w:r w:rsidR="00D86F1C">
        <w:rPr>
          <w:lang w:val="en-US"/>
        </w:rPr>
        <w:t>options</w:t>
      </w:r>
      <w:r w:rsidR="009971D8">
        <w:rPr>
          <w:lang w:val="en-US"/>
        </w:rPr>
        <w:t xml:space="preserve"> for change suggestions, autocorrection and so on</w:t>
      </w:r>
      <w:r w:rsidR="00D86F1C">
        <w:rPr>
          <w:lang w:val="en-US"/>
        </w:rPr>
        <w:t xml:space="preserve"> to your liking.</w:t>
      </w:r>
    </w:p>
    <w:p w14:paraId="65C7D5B5" w14:textId="43C7F5F2" w:rsidR="00F41104" w:rsidRDefault="00F41104" w:rsidP="001C5AEE">
      <w:pPr>
        <w:pStyle w:val="Paragraph"/>
        <w:rPr>
          <w:lang w:val="en-US"/>
        </w:rPr>
      </w:pPr>
      <w:r>
        <w:rPr>
          <w:lang w:val="en-US"/>
        </w:rPr>
        <w:t>Be vigilant when copying and pasting text, in particular from other Word documents. Use right click and choose “Paste special” and “Unformatted text” if you do not want to import a foreign style that might mess up your document.</w:t>
      </w:r>
    </w:p>
    <w:p w14:paraId="0E1135C3" w14:textId="77777777" w:rsidR="00D87C1B" w:rsidRDefault="007A0F04" w:rsidP="001C5AEE">
      <w:pPr>
        <w:pStyle w:val="Paragraph"/>
        <w:rPr>
          <w:lang w:val="en-US"/>
        </w:rPr>
      </w:pPr>
      <w:r>
        <w:rPr>
          <w:lang w:val="en-US"/>
        </w:rPr>
        <w:t>It is extremely important that you take frequent backups, and deploy a reasonable system for version control, don’t trust the built-in version control. You may do it simple and stupid, by saving new instances, for instances as “MyDocument-v03”.</w:t>
      </w:r>
    </w:p>
    <w:p w14:paraId="4C507F07" w14:textId="5AD3E551" w:rsidR="00A85CF4" w:rsidRDefault="00A85CF4" w:rsidP="001C5AEE">
      <w:pPr>
        <w:pStyle w:val="AppendixHeading2"/>
      </w:pPr>
      <w:bookmarkStart w:id="80" w:name="_Toc57791837"/>
      <w:bookmarkStart w:id="81" w:name="_Toc60218593"/>
      <w:bookmarkStart w:id="82" w:name="_Toc60904355"/>
      <w:r>
        <w:t>Layout</w:t>
      </w:r>
      <w:bookmarkEnd w:id="80"/>
      <w:bookmarkEnd w:id="81"/>
      <w:bookmarkEnd w:id="82"/>
    </w:p>
    <w:p w14:paraId="4B38B95B" w14:textId="06A939C8" w:rsidR="00953655" w:rsidRPr="0005354E" w:rsidRDefault="00953655" w:rsidP="001C5AEE">
      <w:pPr>
        <w:pStyle w:val="ParagraphFirst"/>
        <w:rPr>
          <w:lang w:val="en-US"/>
        </w:rPr>
      </w:pPr>
      <w:r w:rsidRPr="0005354E">
        <w:rPr>
          <w:lang w:val="en-US"/>
        </w:rPr>
        <w:t>The layout in this template is based on what you find in most academic documents</w:t>
      </w:r>
      <w:r w:rsidR="009B4EE2" w:rsidRPr="0005354E">
        <w:rPr>
          <w:lang w:val="en-US"/>
        </w:rPr>
        <w:t xml:space="preserve">, and indeed most books, just pick some from your shelf and see for yourself </w:t>
      </w:r>
      <w:r w:rsidRPr="0005354E">
        <w:rPr>
          <w:lang w:val="en-US"/>
        </w:rPr>
        <w:t>(however, papers from conferences have often two</w:t>
      </w:r>
      <w:r w:rsidR="009B4EE2" w:rsidRPr="0005354E">
        <w:rPr>
          <w:lang w:val="en-US"/>
        </w:rPr>
        <w:t>, or even three,</w:t>
      </w:r>
      <w:r w:rsidRPr="0005354E">
        <w:rPr>
          <w:lang w:val="en-US"/>
        </w:rPr>
        <w:t xml:space="preserve"> columns). It is an A4 size, one-column, two-page </w:t>
      </w:r>
      <w:r w:rsidR="00713009" w:rsidRPr="0005354E">
        <w:rPr>
          <w:lang w:val="en-US"/>
        </w:rPr>
        <w:t xml:space="preserve">mirrored </w:t>
      </w:r>
      <w:r w:rsidRPr="0005354E">
        <w:rPr>
          <w:lang w:val="en-US"/>
        </w:rPr>
        <w:t xml:space="preserve">layout (for instance, page numbers are on the left on even numbered pages, and on the right on the odd ones). The inner and outer margins are different. </w:t>
      </w:r>
      <w:r w:rsidR="00A27853" w:rsidRPr="0005354E">
        <w:rPr>
          <w:lang w:val="en-US"/>
        </w:rPr>
        <w:t xml:space="preserve">It is typeset with 12 pt </w:t>
      </w:r>
      <w:r w:rsidRPr="0005354E">
        <w:rPr>
          <w:lang w:val="en-US"/>
        </w:rPr>
        <w:t>Times New Roman.</w:t>
      </w:r>
      <w:r w:rsidR="00265680" w:rsidRPr="0005354E">
        <w:rPr>
          <w:lang w:val="en-US"/>
        </w:rPr>
        <w:t xml:space="preserve"> The front matter, starting with the abstract</w:t>
      </w:r>
      <w:r w:rsidR="00911A57" w:rsidRPr="0005354E">
        <w:rPr>
          <w:lang w:val="en-US"/>
        </w:rPr>
        <w:t>,</w:t>
      </w:r>
      <w:r w:rsidR="00265680" w:rsidRPr="0005354E">
        <w:rPr>
          <w:lang w:val="en-US"/>
        </w:rPr>
        <w:t xml:space="preserve"> is numbered by roman numerals, and the main matter is paginated with latin numerals, starting with the Introduction on page 1. </w:t>
      </w:r>
      <w:r w:rsidR="00911A57" w:rsidRPr="0005354E">
        <w:rPr>
          <w:lang w:val="en-US"/>
        </w:rPr>
        <w:t xml:space="preserve">Headers and footers are </w:t>
      </w:r>
      <w:r w:rsidR="003F0C67" w:rsidRPr="0005354E">
        <w:rPr>
          <w:lang w:val="en-US"/>
        </w:rPr>
        <w:t xml:space="preserve">also </w:t>
      </w:r>
      <w:r w:rsidR="00911A57" w:rsidRPr="0005354E">
        <w:rPr>
          <w:lang w:val="en-US"/>
        </w:rPr>
        <w:t xml:space="preserve">mirrored. The left header </w:t>
      </w:r>
      <w:r w:rsidR="00911A57" w:rsidRPr="0005354E">
        <w:rPr>
          <w:lang w:val="en-US"/>
        </w:rPr>
        <w:lastRenderedPageBreak/>
        <w:t>contains the main title, the right one the current chapter title. The page numbers are placed in the footers.</w:t>
      </w:r>
    </w:p>
    <w:p w14:paraId="0067315F" w14:textId="55E27347" w:rsidR="00953655" w:rsidRDefault="00953655" w:rsidP="001C5AEE">
      <w:pPr>
        <w:pStyle w:val="Paragraph"/>
        <w:rPr>
          <w:lang w:val="en-US"/>
        </w:rPr>
      </w:pPr>
      <w:r>
        <w:rPr>
          <w:lang w:val="en-US"/>
        </w:rPr>
        <w:t xml:space="preserve">The paragraphs are justified, i. e., the text fills all the space </w:t>
      </w:r>
      <w:r w:rsidR="00EE1C89">
        <w:rPr>
          <w:lang w:val="en-US"/>
        </w:rPr>
        <w:t xml:space="preserve">evenly </w:t>
      </w:r>
      <w:r>
        <w:rPr>
          <w:lang w:val="en-US"/>
        </w:rPr>
        <w:t>between the margins. The first paragraph after a chapter or a section is not indented</w:t>
      </w:r>
      <w:r w:rsidR="009B4EE2">
        <w:rPr>
          <w:lang w:val="en-US"/>
        </w:rPr>
        <w:t>, but the rest of the paragraphs are.</w:t>
      </w:r>
      <w:r w:rsidR="00C954FE">
        <w:rPr>
          <w:lang w:val="en-US"/>
        </w:rPr>
        <w:t xml:space="preserve"> There is no space between</w:t>
      </w:r>
      <w:r w:rsidR="00FC7B5A">
        <w:rPr>
          <w:lang w:val="en-US"/>
        </w:rPr>
        <w:t xml:space="preserve"> paragraphs</w:t>
      </w:r>
      <w:r w:rsidR="00C954FE">
        <w:rPr>
          <w:lang w:val="en-US"/>
        </w:rPr>
        <w:t xml:space="preserve">, </w:t>
      </w:r>
      <w:r w:rsidR="00FC7B5A">
        <w:rPr>
          <w:lang w:val="en-US"/>
        </w:rPr>
        <w:t xml:space="preserve">and </w:t>
      </w:r>
      <w:r w:rsidR="006B391E">
        <w:rPr>
          <w:lang w:val="en-US"/>
        </w:rPr>
        <w:t xml:space="preserve">they </w:t>
      </w:r>
      <w:r w:rsidR="00FC7B5A">
        <w:rPr>
          <w:lang w:val="en-US"/>
        </w:rPr>
        <w:t>have</w:t>
      </w:r>
      <w:r w:rsidR="00C954FE">
        <w:rPr>
          <w:lang w:val="en-US"/>
        </w:rPr>
        <w:t xml:space="preserve"> single line spacing.</w:t>
      </w:r>
    </w:p>
    <w:p w14:paraId="13AF3F9E" w14:textId="40430C5C" w:rsidR="00AE01DA" w:rsidRDefault="00AE01DA" w:rsidP="001C5AEE">
      <w:pPr>
        <w:pStyle w:val="Paragraph"/>
        <w:rPr>
          <w:lang w:val="en-US"/>
        </w:rPr>
      </w:pPr>
      <w:r>
        <w:rPr>
          <w:lang w:val="en-US"/>
        </w:rPr>
        <w:t>Each main</w:t>
      </w:r>
      <w:r w:rsidR="00864F86">
        <w:rPr>
          <w:lang w:val="en-US"/>
        </w:rPr>
        <w:t xml:space="preserve"> part, like abstract, table of content, chapters, appendices and so on</w:t>
      </w:r>
      <w:r>
        <w:rPr>
          <w:lang w:val="en-US"/>
        </w:rPr>
        <w:t xml:space="preserve"> part shall start on a right page, that is, with an odd page number</w:t>
      </w:r>
      <w:r w:rsidR="00FC7B5A">
        <w:rPr>
          <w:lang w:val="en-US"/>
        </w:rPr>
        <w:t xml:space="preserve">, see Section </w:t>
      </w:r>
      <w:r w:rsidR="00FC7B5A">
        <w:rPr>
          <w:lang w:val="en-US"/>
        </w:rPr>
        <w:fldChar w:fldCharType="begin"/>
      </w:r>
      <w:r w:rsidR="00FC7B5A">
        <w:rPr>
          <w:lang w:val="en-US"/>
        </w:rPr>
        <w:instrText xml:space="preserve"> REF _Ref57990534 \r \h </w:instrText>
      </w:r>
      <w:r w:rsidR="001C5AEE">
        <w:rPr>
          <w:lang w:val="en-US"/>
        </w:rPr>
        <w:instrText xml:space="preserve"> \* MERGEFORMAT </w:instrText>
      </w:r>
      <w:r w:rsidR="00FC7B5A">
        <w:rPr>
          <w:lang w:val="en-US"/>
        </w:rPr>
      </w:r>
      <w:r w:rsidR="00FC7B5A">
        <w:rPr>
          <w:lang w:val="en-US"/>
        </w:rPr>
        <w:fldChar w:fldCharType="separate"/>
      </w:r>
      <w:r w:rsidR="00B70606">
        <w:rPr>
          <w:lang w:val="en-US"/>
        </w:rPr>
        <w:t>A.6</w:t>
      </w:r>
      <w:r w:rsidR="00FC7B5A">
        <w:rPr>
          <w:lang w:val="en-US"/>
        </w:rPr>
        <w:fldChar w:fldCharType="end"/>
      </w:r>
      <w:r>
        <w:rPr>
          <w:lang w:val="en-US"/>
        </w:rPr>
        <w:t>.</w:t>
      </w:r>
    </w:p>
    <w:p w14:paraId="661FE737" w14:textId="3C89BE6B" w:rsidR="008A240B" w:rsidRPr="008A240B" w:rsidRDefault="008A240B" w:rsidP="001C5AEE">
      <w:pPr>
        <w:pStyle w:val="Paragraph"/>
        <w:rPr>
          <w:lang w:val="en-US"/>
        </w:rPr>
      </w:pPr>
      <w:r>
        <w:rPr>
          <w:lang w:val="en-US"/>
        </w:rPr>
        <w:t xml:space="preserve">The styles are made to prevent (if possible) “orphans” and “widows”, for instance a dangling chapter title at the bottom of a page. Hence, there may be some extra white space at the end of some pages. If you find this annoying, ignore it, and apply an appropriate fix </w:t>
      </w:r>
      <w:r w:rsidRPr="008A240B">
        <w:rPr>
          <w:rStyle w:val="Emphasis"/>
        </w:rPr>
        <w:t>after</w:t>
      </w:r>
      <w:r w:rsidRPr="008A240B">
        <w:rPr>
          <w:rStyle w:val="Emphasis"/>
          <w:lang w:val="en-US"/>
        </w:rPr>
        <w:t xml:space="preserve"> </w:t>
      </w:r>
      <w:r w:rsidRPr="008A240B">
        <w:t>the</w:t>
      </w:r>
      <w:r w:rsidRPr="008A240B">
        <w:rPr>
          <w:lang w:val="en-US"/>
        </w:rPr>
        <w:t xml:space="preserve"> </w:t>
      </w:r>
      <w:r>
        <w:rPr>
          <w:lang w:val="en-US"/>
        </w:rPr>
        <w:t xml:space="preserve">document is </w:t>
      </w:r>
      <w:r w:rsidR="006A4557">
        <w:rPr>
          <w:lang w:val="en-US"/>
        </w:rPr>
        <w:t>complete</w:t>
      </w:r>
      <w:r>
        <w:rPr>
          <w:lang w:val="en-US"/>
        </w:rPr>
        <w:t xml:space="preserve">. </w:t>
      </w:r>
    </w:p>
    <w:p w14:paraId="64474CBB" w14:textId="537690CC" w:rsidR="00C75B76" w:rsidRDefault="00953655" w:rsidP="001C5AEE">
      <w:pPr>
        <w:pStyle w:val="Paragraph"/>
        <w:rPr>
          <w:lang w:val="en-US"/>
        </w:rPr>
      </w:pPr>
      <w:r>
        <w:rPr>
          <w:lang w:val="en-US"/>
        </w:rPr>
        <w:t xml:space="preserve">Finally, </w:t>
      </w:r>
      <w:r w:rsidR="00A27853">
        <w:rPr>
          <w:lang w:val="en-US"/>
        </w:rPr>
        <w:t xml:space="preserve">there is no colored </w:t>
      </w:r>
      <w:r w:rsidR="009B4EE2">
        <w:rPr>
          <w:lang w:val="en-US"/>
        </w:rPr>
        <w:t xml:space="preserve">text. Color </w:t>
      </w:r>
      <w:r w:rsidR="00821C87">
        <w:rPr>
          <w:lang w:val="en-US"/>
        </w:rPr>
        <w:t>is</w:t>
      </w:r>
      <w:r w:rsidR="009B4EE2">
        <w:rPr>
          <w:lang w:val="en-US"/>
        </w:rPr>
        <w:t xml:space="preserve"> for illustrations</w:t>
      </w:r>
      <w:r w:rsidR="00921C91">
        <w:rPr>
          <w:lang w:val="en-US"/>
        </w:rPr>
        <w:t xml:space="preserve">, </w:t>
      </w:r>
      <w:r w:rsidR="008A540E">
        <w:rPr>
          <w:lang w:val="en-US"/>
        </w:rPr>
        <w:t>the cover</w:t>
      </w:r>
      <w:r w:rsidR="009B4EE2">
        <w:rPr>
          <w:lang w:val="en-US"/>
        </w:rPr>
        <w:t xml:space="preserve">, </w:t>
      </w:r>
      <w:r w:rsidR="00921C91">
        <w:rPr>
          <w:lang w:val="en-US"/>
        </w:rPr>
        <w:t xml:space="preserve">and code listings, </w:t>
      </w:r>
      <w:r w:rsidR="009B4EE2">
        <w:rPr>
          <w:lang w:val="en-US"/>
        </w:rPr>
        <w:t>only.</w:t>
      </w:r>
    </w:p>
    <w:p w14:paraId="56E181AB" w14:textId="33C322C6" w:rsidR="00A85CF4" w:rsidRDefault="00A85CF4" w:rsidP="001C5AEE">
      <w:pPr>
        <w:pStyle w:val="AppendixHeading2"/>
      </w:pPr>
      <w:bookmarkStart w:id="83" w:name="_Ref57527379"/>
      <w:bookmarkStart w:id="84" w:name="_Toc57791838"/>
      <w:bookmarkStart w:id="85" w:name="_Toc60904356"/>
      <w:r w:rsidRPr="00A85CF4">
        <w:t>Styles</w:t>
      </w:r>
      <w:bookmarkEnd w:id="83"/>
      <w:bookmarkEnd w:id="84"/>
      <w:bookmarkEnd w:id="85"/>
    </w:p>
    <w:p w14:paraId="1E57867D" w14:textId="6B00F5D5" w:rsidR="00C75B76" w:rsidRPr="0005354E" w:rsidRDefault="00C75B76" w:rsidP="001C5AEE">
      <w:pPr>
        <w:pStyle w:val="ParagraphFirst"/>
        <w:rPr>
          <w:lang w:val="en-US"/>
        </w:rPr>
      </w:pPr>
      <w:r w:rsidRPr="0005354E">
        <w:rPr>
          <w:lang w:val="en-US"/>
        </w:rPr>
        <w:t xml:space="preserve">You should avoid hardcoding the layout, by for instance changing font types and sizes as you go. Instead, use styles, and preferably the styles </w:t>
      </w:r>
      <w:r w:rsidR="00D5599F" w:rsidRPr="0005354E">
        <w:rPr>
          <w:lang w:val="en-US"/>
        </w:rPr>
        <w:t>made</w:t>
      </w:r>
      <w:r w:rsidRPr="0005354E">
        <w:rPr>
          <w:lang w:val="en-US"/>
        </w:rPr>
        <w:t xml:space="preserve"> for this template. By using styles, you change the style, and the changes are applied to the whole document (think of style sheets in HTML). You will find the styles in the </w:t>
      </w:r>
      <w:r w:rsidR="00854049">
        <w:rPr>
          <w:lang w:val="en-US"/>
        </w:rPr>
        <w:t>“</w:t>
      </w:r>
      <w:r w:rsidRPr="0005354E">
        <w:rPr>
          <w:lang w:val="en-US"/>
        </w:rPr>
        <w:t>Styles Pane</w:t>
      </w:r>
      <w:r w:rsidR="00854049">
        <w:rPr>
          <w:lang w:val="en-US"/>
        </w:rPr>
        <w:t>”</w:t>
      </w:r>
      <w:r w:rsidRPr="0005354E">
        <w:rPr>
          <w:lang w:val="en-US"/>
        </w:rPr>
        <w:t xml:space="preserve"> (Home view</w:t>
      </w:r>
      <w:r w:rsidR="00854049">
        <w:rPr>
          <w:lang w:val="en-US"/>
        </w:rPr>
        <w:t xml:space="preserve"> for Mac, Alt+Ctrl+Shift for PC</w:t>
      </w:r>
      <w:r w:rsidRPr="0005354E">
        <w:rPr>
          <w:lang w:val="en-US"/>
        </w:rPr>
        <w:t xml:space="preserve">). </w:t>
      </w:r>
      <w:r w:rsidR="00D5599F" w:rsidRPr="0005354E">
        <w:rPr>
          <w:lang w:val="en-US"/>
        </w:rPr>
        <w:t xml:space="preserve">Always keep </w:t>
      </w:r>
      <w:r w:rsidR="00854049">
        <w:rPr>
          <w:lang w:val="en-US"/>
        </w:rPr>
        <w:t>it</w:t>
      </w:r>
      <w:r w:rsidR="00D5599F" w:rsidRPr="0005354E">
        <w:rPr>
          <w:lang w:val="en-US"/>
        </w:rPr>
        <w:t xml:space="preserve"> open, with “List: in current document”, it clearly shows the style you’re using, and those available.</w:t>
      </w:r>
    </w:p>
    <w:p w14:paraId="294EA8EA" w14:textId="762EB3D9" w:rsidR="00760E5C" w:rsidRDefault="00C75B76" w:rsidP="001C5AEE">
      <w:pPr>
        <w:pStyle w:val="Paragraph"/>
      </w:pPr>
      <w:r>
        <w:t>If you want a different layout, modify one or more of these styles, or, in last resort, make a new one. With that said, beware that Word does not nest styles properly, as in the Cascading Style Sheets in HTML. You can base a new style on another style, but it is not obvious what actually is inherited from the underlying style.</w:t>
      </w:r>
    </w:p>
    <w:p w14:paraId="6C239F03" w14:textId="091D8942" w:rsidR="00265680" w:rsidRPr="001C5AEE" w:rsidRDefault="00265680" w:rsidP="001C5AEE">
      <w:pPr>
        <w:pStyle w:val="AppendixHeading2"/>
      </w:pPr>
      <w:bookmarkStart w:id="86" w:name="_Toc60218594"/>
      <w:bookmarkStart w:id="87" w:name="_Toc60904357"/>
      <w:r w:rsidRPr="001C5AEE">
        <w:t>Front matter</w:t>
      </w:r>
      <w:bookmarkEnd w:id="86"/>
      <w:bookmarkEnd w:id="87"/>
    </w:p>
    <w:p w14:paraId="4D275B54" w14:textId="00875BB0" w:rsidR="00265680" w:rsidRPr="0005354E" w:rsidRDefault="00265680" w:rsidP="001C5AEE">
      <w:pPr>
        <w:pStyle w:val="ParagraphFirst"/>
        <w:rPr>
          <w:lang w:val="en-US"/>
        </w:rPr>
      </w:pPr>
      <w:r w:rsidRPr="0005354E">
        <w:rPr>
          <w:lang w:val="en-US"/>
        </w:rPr>
        <w:t xml:space="preserve">The most convenient way to make the front page, is to make a pdf with the exact same size as the document, and insert as a picture, as is done in this document. The cover usually contains title, </w:t>
      </w:r>
      <w:r w:rsidR="00911A57" w:rsidRPr="0005354E">
        <w:rPr>
          <w:lang w:val="en-US"/>
        </w:rPr>
        <w:t>s</w:t>
      </w:r>
      <w:r w:rsidRPr="0005354E">
        <w:rPr>
          <w:lang w:val="en-US"/>
        </w:rPr>
        <w:t>ubtitle</w:t>
      </w:r>
      <w:r w:rsidR="00911A57" w:rsidRPr="0005354E">
        <w:rPr>
          <w:lang w:val="en-US"/>
        </w:rPr>
        <w:t xml:space="preserve"> if present</w:t>
      </w:r>
      <w:r w:rsidRPr="0005354E">
        <w:rPr>
          <w:lang w:val="en-US"/>
        </w:rPr>
        <w:t>, author(s), type of document, affiliation, place and date, and some catchy graphics.</w:t>
      </w:r>
      <w:r w:rsidR="00361FC5" w:rsidRPr="0005354E">
        <w:rPr>
          <w:lang w:val="en-US"/>
        </w:rPr>
        <w:t xml:space="preserve"> Remember that the cover is “selling” your document.</w:t>
      </w:r>
    </w:p>
    <w:p w14:paraId="604D02FA" w14:textId="6C515C3B" w:rsidR="00265680" w:rsidRDefault="00911A57" w:rsidP="003338A4">
      <w:pPr>
        <w:pStyle w:val="Paragraph"/>
        <w:rPr>
          <w:lang w:val="en-US"/>
        </w:rPr>
      </w:pPr>
      <w:r>
        <w:rPr>
          <w:lang w:val="en-US"/>
        </w:rPr>
        <w:t>When opening the document</w:t>
      </w:r>
      <w:r w:rsidR="00265680">
        <w:rPr>
          <w:lang w:val="en-US"/>
        </w:rPr>
        <w:t xml:space="preserve">, </w:t>
      </w:r>
      <w:r>
        <w:rPr>
          <w:lang w:val="en-US"/>
        </w:rPr>
        <w:t xml:space="preserve">the first </w:t>
      </w:r>
      <w:r w:rsidR="00265680">
        <w:rPr>
          <w:lang w:val="en-US"/>
        </w:rPr>
        <w:t xml:space="preserve">you </w:t>
      </w:r>
      <w:r>
        <w:rPr>
          <w:lang w:val="en-US"/>
        </w:rPr>
        <w:t>see is</w:t>
      </w:r>
      <w:r w:rsidR="00265680">
        <w:rPr>
          <w:lang w:val="en-US"/>
        </w:rPr>
        <w:t xml:space="preserve"> the </w:t>
      </w:r>
      <w:r>
        <w:rPr>
          <w:lang w:val="en-US"/>
        </w:rPr>
        <w:t>so-called half-</w:t>
      </w:r>
      <w:r w:rsidR="00265680">
        <w:rPr>
          <w:lang w:val="en-US"/>
        </w:rPr>
        <w:t>title page</w:t>
      </w:r>
      <w:r>
        <w:rPr>
          <w:lang w:val="en-US"/>
        </w:rPr>
        <w:t xml:space="preserve">, which </w:t>
      </w:r>
      <w:r w:rsidRPr="00911A57">
        <w:rPr>
          <w:rStyle w:val="Emphasis"/>
        </w:rPr>
        <w:t>shall</w:t>
      </w:r>
      <w:r>
        <w:rPr>
          <w:lang w:val="en-US"/>
        </w:rPr>
        <w:t xml:space="preserve"> contain at least</w:t>
      </w:r>
      <w:r w:rsidR="00EB36ED">
        <w:rPr>
          <w:lang w:val="en-US"/>
        </w:rPr>
        <w:t xml:space="preserve"> main</w:t>
      </w:r>
      <w:r>
        <w:rPr>
          <w:lang w:val="en-US"/>
        </w:rPr>
        <w:t xml:space="preserve"> title, subtitle if present, author(s), type of document, affiliation, and place and date. The</w:t>
      </w:r>
      <w:r w:rsidR="00EB36ED">
        <w:rPr>
          <w:lang w:val="en-US"/>
        </w:rPr>
        <w:t xml:space="preserve"> main</w:t>
      </w:r>
      <w:r>
        <w:rPr>
          <w:lang w:val="en-US"/>
        </w:rPr>
        <w:t xml:space="preserve"> title on this page is reused as the title in the left headers in the main matter and appendices.</w:t>
      </w:r>
    </w:p>
    <w:p w14:paraId="2D5C362B" w14:textId="261C9F52" w:rsidR="00911A57" w:rsidRPr="003338A4" w:rsidRDefault="00911A57" w:rsidP="003338A4">
      <w:pPr>
        <w:pStyle w:val="AppendixHeading2"/>
      </w:pPr>
      <w:bookmarkStart w:id="88" w:name="_Toc60218595"/>
      <w:bookmarkStart w:id="89" w:name="_Toc60904358"/>
      <w:r w:rsidRPr="003338A4">
        <w:lastRenderedPageBreak/>
        <w:t>End matter</w:t>
      </w:r>
      <w:bookmarkEnd w:id="88"/>
      <w:bookmarkEnd w:id="89"/>
    </w:p>
    <w:p w14:paraId="3318D41F" w14:textId="0DF45CD9" w:rsidR="00911A57" w:rsidRPr="0005354E" w:rsidRDefault="00911A57" w:rsidP="003338A4">
      <w:pPr>
        <w:pStyle w:val="ParagraphFirst"/>
        <w:rPr>
          <w:lang w:val="en-US"/>
        </w:rPr>
      </w:pPr>
      <w:r w:rsidRPr="0005354E">
        <w:rPr>
          <w:lang w:val="en-US"/>
        </w:rPr>
        <w:t>The end matter is what is following the bibliography, in this case the appendices. The</w:t>
      </w:r>
      <w:r w:rsidR="001D698C" w:rsidRPr="0005354E">
        <w:rPr>
          <w:lang w:val="en-US"/>
        </w:rPr>
        <w:t>y</w:t>
      </w:r>
      <w:r w:rsidRPr="0005354E">
        <w:rPr>
          <w:lang w:val="en-US"/>
        </w:rPr>
        <w:t xml:space="preserve"> follow their own numbering scheme.</w:t>
      </w:r>
    </w:p>
    <w:p w14:paraId="729AA6ED" w14:textId="4165818B" w:rsidR="001D698C" w:rsidRPr="003338A4" w:rsidRDefault="001D698C" w:rsidP="003338A4">
      <w:pPr>
        <w:pStyle w:val="Paragraph"/>
      </w:pPr>
      <w:r w:rsidRPr="003338A4">
        <w:t>The last page shall be even numbered. It is also common to append 3-4 blank pages, as many readers find it useful for writing notes.</w:t>
      </w:r>
    </w:p>
    <w:p w14:paraId="341C8C57" w14:textId="77777777" w:rsidR="00C75B76" w:rsidRDefault="00C75B76" w:rsidP="003338A4">
      <w:pPr>
        <w:pStyle w:val="AppendixHeading2"/>
      </w:pPr>
      <w:bookmarkStart w:id="90" w:name="_Toc57791839"/>
      <w:bookmarkStart w:id="91" w:name="_Ref57990534"/>
      <w:bookmarkStart w:id="92" w:name="_Toc60218596"/>
      <w:bookmarkStart w:id="93" w:name="_Toc60904359"/>
      <w:r w:rsidRPr="006F2D2B">
        <w:t>Chapters/Sections/Paragraphs</w:t>
      </w:r>
      <w:bookmarkEnd w:id="90"/>
      <w:bookmarkEnd w:id="91"/>
      <w:bookmarkEnd w:id="92"/>
      <w:bookmarkEnd w:id="93"/>
    </w:p>
    <w:p w14:paraId="4640B900" w14:textId="4972E46E" w:rsidR="00C75B76" w:rsidRPr="0005354E" w:rsidRDefault="00C75B76" w:rsidP="003338A4">
      <w:pPr>
        <w:pStyle w:val="ParagraphFirst"/>
        <w:rPr>
          <w:lang w:val="en-US"/>
        </w:rPr>
      </w:pPr>
      <w:r w:rsidRPr="0005354E">
        <w:rPr>
          <w:lang w:val="en-US"/>
        </w:rPr>
        <w:t xml:space="preserve">There are three </w:t>
      </w:r>
      <w:r w:rsidR="004051C4">
        <w:rPr>
          <w:lang w:val="en-US"/>
        </w:rPr>
        <w:t>types</w:t>
      </w:r>
      <w:r w:rsidRPr="0005354E">
        <w:rPr>
          <w:lang w:val="en-US"/>
        </w:rPr>
        <w:t xml:space="preserve"> of chapter styles in the template, those used in the front matter (everything before the Introduction), and for the bibliography, named “aFrontMatterHeading</w:t>
      </w:r>
      <w:r w:rsidR="0051643C" w:rsidRPr="0005354E">
        <w:rPr>
          <w:lang w:val="en-US"/>
        </w:rPr>
        <w:t>1</w:t>
      </w:r>
      <w:r w:rsidRPr="0005354E">
        <w:rPr>
          <w:lang w:val="en-US"/>
        </w:rPr>
        <w:t>”, the ones used in the main matter (Introduction, …, Conclusion), called “Heading1/2…”, and, finally, styles for the appendices, “AppendixHeading1/2…”.</w:t>
      </w:r>
    </w:p>
    <w:p w14:paraId="4D00DCA1" w14:textId="1B7C94FA" w:rsidR="00124749" w:rsidRDefault="00124749" w:rsidP="003338A4">
      <w:pPr>
        <w:pStyle w:val="Paragraph"/>
        <w:rPr>
          <w:lang w:val="en-US"/>
        </w:rPr>
      </w:pPr>
      <w:r>
        <w:rPr>
          <w:lang w:val="en-US"/>
        </w:rPr>
        <w:t>When starting a new chapter, or other main part</w:t>
      </w:r>
      <w:r w:rsidR="0051643C">
        <w:rPr>
          <w:lang w:val="en-US"/>
        </w:rPr>
        <w:t>, first insert a “Section Break (Odd Page)” from “Insert” in the main menu, type the heading, and apply one of the “Heading1</w:t>
      </w:r>
      <w:r w:rsidR="004D5A47">
        <w:rPr>
          <w:lang w:val="en-US"/>
        </w:rPr>
        <w:t>/AppendixHeading1/FrontMatterHeading1</w:t>
      </w:r>
      <w:r w:rsidR="0051643C">
        <w:rPr>
          <w:lang w:val="en-US"/>
        </w:rPr>
        <w:t>” styles. Sections and sub sections are made by starting a new line</w:t>
      </w:r>
      <w:r w:rsidR="0096126E">
        <w:rPr>
          <w:lang w:val="en-US"/>
        </w:rPr>
        <w:t xml:space="preserve"> </w:t>
      </w:r>
      <w:r w:rsidR="0051643C">
        <w:rPr>
          <w:lang w:val="en-US"/>
        </w:rPr>
        <w:t>and applying the appropriate style.</w:t>
      </w:r>
      <w:r w:rsidR="00D87C1B">
        <w:rPr>
          <w:lang w:val="en-US"/>
        </w:rPr>
        <w:t xml:space="preserve"> </w:t>
      </w:r>
      <w:r w:rsidR="0051643C">
        <w:rPr>
          <w:lang w:val="en-US"/>
        </w:rPr>
        <w:t>Front matter parts shall not have sub sections.</w:t>
      </w:r>
    </w:p>
    <w:p w14:paraId="78A93445" w14:textId="3CE737B1" w:rsidR="0051643C" w:rsidRDefault="0051643C" w:rsidP="003338A4">
      <w:pPr>
        <w:pStyle w:val="Paragraph"/>
        <w:rPr>
          <w:lang w:val="en-US"/>
        </w:rPr>
      </w:pPr>
      <w:r>
        <w:rPr>
          <w:lang w:val="en-US"/>
        </w:rPr>
        <w:t>Paragraphs are made, as usual, by a carriage return. The first paragraph after a chapter/section/subsection etc. will automatically get the “ParagraphFirst” style, and the following styled as “Paragraph”. Check frequently if this is working, and if not, repair it by applying correct styles.</w:t>
      </w:r>
    </w:p>
    <w:p w14:paraId="6B25A5CF" w14:textId="4DB35ED3" w:rsidR="00D87C1B" w:rsidRDefault="0096126E" w:rsidP="003338A4">
      <w:pPr>
        <w:pStyle w:val="Paragraph"/>
        <w:rPr>
          <w:lang w:val="en-US"/>
        </w:rPr>
      </w:pPr>
      <w:r>
        <w:rPr>
          <w:lang w:val="en-US"/>
        </w:rPr>
        <w:t xml:space="preserve">For all these parts, do not insert extra blank lines to make it appear as you want. Rather modify the styles, see Section </w:t>
      </w:r>
      <w:r>
        <w:rPr>
          <w:lang w:val="en-US"/>
        </w:rPr>
        <w:fldChar w:fldCharType="begin"/>
      </w:r>
      <w:r>
        <w:rPr>
          <w:lang w:val="en-US"/>
        </w:rPr>
        <w:instrText xml:space="preserve"> REF _Ref57646312 \r \h </w:instrText>
      </w:r>
      <w:r w:rsidR="003338A4">
        <w:rPr>
          <w:lang w:val="en-US"/>
        </w:rPr>
        <w:instrText xml:space="preserve"> \* MERGEFORMAT </w:instrText>
      </w:r>
      <w:r>
        <w:rPr>
          <w:lang w:val="en-US"/>
        </w:rPr>
      </w:r>
      <w:r>
        <w:rPr>
          <w:lang w:val="en-US"/>
        </w:rPr>
        <w:fldChar w:fldCharType="separate"/>
      </w:r>
      <w:r w:rsidR="00B70606">
        <w:rPr>
          <w:lang w:val="en-US"/>
        </w:rPr>
        <w:t>A.13</w:t>
      </w:r>
      <w:r>
        <w:rPr>
          <w:lang w:val="en-US"/>
        </w:rPr>
        <w:fldChar w:fldCharType="end"/>
      </w:r>
      <w:r>
        <w:rPr>
          <w:lang w:val="en-US"/>
        </w:rPr>
        <w:t>.</w:t>
      </w:r>
    </w:p>
    <w:p w14:paraId="4A7BB30B" w14:textId="7C526181" w:rsidR="00503F6F" w:rsidRDefault="00503F6F" w:rsidP="003338A4">
      <w:pPr>
        <w:pStyle w:val="Paragraph"/>
        <w:rPr>
          <w:lang w:val="en-US"/>
        </w:rPr>
      </w:pPr>
      <w:r>
        <w:rPr>
          <w:lang w:val="en-US"/>
        </w:rPr>
        <w:t>Remember that there always should be some text before you enter a new level, for instance, do not start a new section directly after a chapter heading.</w:t>
      </w:r>
    </w:p>
    <w:p w14:paraId="54FC4B84" w14:textId="41D6DE94" w:rsidR="007C01F1" w:rsidRPr="0095097C" w:rsidRDefault="007C01F1" w:rsidP="003338A4">
      <w:pPr>
        <w:pStyle w:val="AppendixHeading2"/>
      </w:pPr>
      <w:bookmarkStart w:id="94" w:name="_Ref56848032"/>
      <w:bookmarkStart w:id="95" w:name="_Toc57791840"/>
      <w:bookmarkStart w:id="96" w:name="_Toc60218597"/>
      <w:bookmarkStart w:id="97" w:name="_Toc60904360"/>
      <w:r w:rsidRPr="0095097C">
        <w:t>Numbering</w:t>
      </w:r>
      <w:bookmarkEnd w:id="94"/>
      <w:bookmarkEnd w:id="95"/>
      <w:bookmarkEnd w:id="96"/>
      <w:bookmarkEnd w:id="97"/>
    </w:p>
    <w:p w14:paraId="14AC6AC5" w14:textId="0C82596A" w:rsidR="00F30427" w:rsidRPr="00541DCB" w:rsidRDefault="00F30427" w:rsidP="003338A4">
      <w:pPr>
        <w:pStyle w:val="ParagraphFirst"/>
        <w:rPr>
          <w:lang w:val="en-US"/>
        </w:rPr>
      </w:pPr>
      <w:r w:rsidRPr="0005354E">
        <w:rPr>
          <w:lang w:val="en-US"/>
        </w:rPr>
        <w:t>All chapters, sections, figures, tables and other graphic elements must be numbered, in order to make navigation easy. The numbering should be hierarchical, like 2.3 for the third section in the second chapter.</w:t>
      </w:r>
      <w:r w:rsidR="00657E03" w:rsidRPr="0005354E">
        <w:rPr>
          <w:lang w:val="en-US"/>
        </w:rPr>
        <w:t xml:space="preserve"> This is taken care of by the styles, so </w:t>
      </w:r>
      <w:r w:rsidR="00657E03" w:rsidRPr="00657E03">
        <w:rPr>
          <w:rStyle w:val="Emphasis"/>
          <w:lang w:val="en-US"/>
        </w:rPr>
        <w:t>do not hard</w:t>
      </w:r>
      <w:r w:rsidR="00657E03">
        <w:rPr>
          <w:rStyle w:val="Emphasis"/>
          <w:lang w:val="en-US"/>
        </w:rPr>
        <w:t xml:space="preserve"> </w:t>
      </w:r>
      <w:r w:rsidR="00657E03" w:rsidRPr="00657E03">
        <w:rPr>
          <w:rStyle w:val="Emphasis"/>
          <w:lang w:val="en-US"/>
        </w:rPr>
        <w:t>code any numbering</w:t>
      </w:r>
      <w:r w:rsidR="00657E03" w:rsidRPr="0005354E">
        <w:rPr>
          <w:lang w:val="en-US"/>
        </w:rPr>
        <w:t>. Unfortunately, Word does not provide any sane methods for hierarchical numbering of figures and tables</w:t>
      </w:r>
      <w:r w:rsidR="00E35E19" w:rsidRPr="0005354E">
        <w:rPr>
          <w:lang w:val="en-US"/>
        </w:rPr>
        <w:t>, so they are continuously numbered from 1 and on, through the whole document, regardless of chapters and sections</w:t>
      </w:r>
      <w:r w:rsidR="00657E03" w:rsidRPr="0005354E">
        <w:rPr>
          <w:lang w:val="en-US"/>
        </w:rPr>
        <w:t xml:space="preserve">. </w:t>
      </w:r>
      <w:r w:rsidR="00657E03" w:rsidRPr="003338A4">
        <w:rPr>
          <w:lang w:val="en-US"/>
        </w:rPr>
        <w:t xml:space="preserve">This is annoying, and if you are too annoyed, read </w:t>
      </w:r>
      <w:r w:rsidR="00541DCB" w:rsidRPr="00541DCB">
        <w:rPr>
          <w:lang w:val="en-US"/>
        </w:rPr>
        <w:t>Se</w:t>
      </w:r>
      <w:r w:rsidR="00541DCB">
        <w:rPr>
          <w:lang w:val="en-US"/>
        </w:rPr>
        <w:t>ction B.2.</w:t>
      </w:r>
    </w:p>
    <w:p w14:paraId="597F5F67" w14:textId="57DE5D96" w:rsidR="00BE1615" w:rsidRPr="00BE1615" w:rsidRDefault="00BE1615" w:rsidP="003338A4">
      <w:pPr>
        <w:pStyle w:val="Paragraph"/>
        <w:rPr>
          <w:lang w:val="en-US"/>
        </w:rPr>
      </w:pPr>
      <w:r>
        <w:rPr>
          <w:lang w:val="en-US"/>
        </w:rPr>
        <w:t xml:space="preserve">Needless to say, pages </w:t>
      </w:r>
      <w:r w:rsidR="00CD3D95" w:rsidRPr="00CD3D95">
        <w:rPr>
          <w:rStyle w:val="Emphasis"/>
        </w:rPr>
        <w:t>must</w:t>
      </w:r>
      <w:r>
        <w:rPr>
          <w:lang w:val="en-US"/>
        </w:rPr>
        <w:t xml:space="preserve"> be numbered.</w:t>
      </w:r>
    </w:p>
    <w:p w14:paraId="4A4CA014" w14:textId="2AE45F01" w:rsidR="00C75B76" w:rsidRDefault="00D45205" w:rsidP="003338A4">
      <w:pPr>
        <w:pStyle w:val="AppendixHeading2"/>
      </w:pPr>
      <w:bookmarkStart w:id="98" w:name="_Ref57705740"/>
      <w:bookmarkStart w:id="99" w:name="_Toc57791841"/>
      <w:bookmarkStart w:id="100" w:name="_Toc60218598"/>
      <w:bookmarkStart w:id="101" w:name="_Toc60904361"/>
      <w:r>
        <w:lastRenderedPageBreak/>
        <w:t>Figu</w:t>
      </w:r>
      <w:r w:rsidR="003D564E">
        <w:t>re</w:t>
      </w:r>
      <w:r w:rsidR="00C75B76">
        <w:t>s and tables</w:t>
      </w:r>
      <w:bookmarkEnd w:id="98"/>
      <w:bookmarkEnd w:id="99"/>
      <w:bookmarkEnd w:id="100"/>
      <w:bookmarkEnd w:id="101"/>
      <w:r w:rsidR="00657E03">
        <w:t xml:space="preserve"> </w:t>
      </w:r>
    </w:p>
    <w:p w14:paraId="1A86D1BF" w14:textId="4DF78F1D" w:rsidR="00F41D3E" w:rsidRPr="00F41D3E" w:rsidRDefault="00D45205" w:rsidP="00F41D3E">
      <w:pPr>
        <w:pStyle w:val="ParagraphFirst"/>
        <w:rPr>
          <w:lang w:val="en-US"/>
        </w:rPr>
      </w:pPr>
      <w:r w:rsidRPr="0005354E">
        <w:rPr>
          <w:lang w:val="en-US"/>
        </w:rPr>
        <w:t>Figu</w:t>
      </w:r>
      <w:r w:rsidR="003D564E" w:rsidRPr="0005354E">
        <w:rPr>
          <w:lang w:val="en-US"/>
        </w:rPr>
        <w:t>re</w:t>
      </w:r>
      <w:r w:rsidR="00C75B76" w:rsidRPr="0005354E">
        <w:rPr>
          <w:lang w:val="en-US"/>
        </w:rPr>
        <w:t>s and tables should be centered and must have a numbered caption</w:t>
      </w:r>
      <w:r w:rsidR="00F41D3E">
        <w:rPr>
          <w:lang w:val="en-US"/>
        </w:rPr>
        <w:t xml:space="preserve"> as in </w:t>
      </w:r>
      <w:r w:rsidR="00F41D3E">
        <w:rPr>
          <w:lang w:val="en-US"/>
        </w:rPr>
        <w:fldChar w:fldCharType="begin"/>
      </w:r>
      <w:r w:rsidR="00F41D3E">
        <w:rPr>
          <w:lang w:val="en-US"/>
        </w:rPr>
        <w:instrText xml:space="preserve"> REF _Ref60232402 \h </w:instrText>
      </w:r>
      <w:r w:rsidR="00F41D3E">
        <w:rPr>
          <w:lang w:val="en-US"/>
        </w:rPr>
      </w:r>
      <w:r w:rsidR="00F41D3E">
        <w:rPr>
          <w:lang w:val="en-US"/>
        </w:rPr>
        <w:fldChar w:fldCharType="separate"/>
      </w:r>
      <w:r w:rsidR="00B70606" w:rsidRPr="00B70606">
        <w:rPr>
          <w:lang w:val="en-US"/>
        </w:rPr>
        <w:t xml:space="preserve">Table </w:t>
      </w:r>
      <w:r w:rsidR="00B70606" w:rsidRPr="00B70606">
        <w:rPr>
          <w:noProof/>
          <w:lang w:val="en-US"/>
        </w:rPr>
        <w:t>1</w:t>
      </w:r>
      <w:r w:rsidR="00F41D3E">
        <w:rPr>
          <w:lang w:val="en-US"/>
        </w:rPr>
        <w:fldChar w:fldCharType="end"/>
      </w:r>
      <w:r w:rsidR="00C75B76" w:rsidRPr="0005354E">
        <w:rPr>
          <w:lang w:val="en-US"/>
        </w:rPr>
        <w:t xml:space="preserve">. </w:t>
      </w:r>
      <w:r w:rsidR="00F41D3E">
        <w:rPr>
          <w:lang w:val="en-US"/>
        </w:rPr>
        <w:t>Figures and tables should be reference</w:t>
      </w:r>
      <w:r w:rsidR="00AA73BE">
        <w:rPr>
          <w:lang w:val="en-US"/>
        </w:rPr>
        <w:t>d</w:t>
      </w:r>
      <w:r w:rsidR="00F41D3E">
        <w:rPr>
          <w:lang w:val="en-US"/>
        </w:rPr>
        <w:t xml:space="preserve"> in the text at least once.</w:t>
      </w:r>
    </w:p>
    <w:tbl>
      <w:tblPr>
        <w:tblpPr w:leftFromText="180" w:rightFromText="180" w:vertAnchor="text" w:tblpY="241"/>
        <w:tblOverlap w:val="never"/>
        <w:tblW w:w="0" w:type="auto"/>
        <w:tblLayout w:type="fixed"/>
        <w:tblLook w:val="0000" w:firstRow="0" w:lastRow="0" w:firstColumn="0" w:lastColumn="0" w:noHBand="0" w:noVBand="0"/>
      </w:tblPr>
      <w:tblGrid>
        <w:gridCol w:w="9026"/>
      </w:tblGrid>
      <w:tr w:rsidR="00542AD6" w14:paraId="637FD133" w14:textId="77777777" w:rsidTr="00542AD6">
        <w:trPr>
          <w:cantSplit/>
        </w:trPr>
        <w:tc>
          <w:tcPr>
            <w:tcW w:w="9026" w:type="dxa"/>
            <w:shd w:val="clear" w:color="auto" w:fill="auto"/>
          </w:tcPr>
          <w:tbl>
            <w:tblPr>
              <w:tblpPr w:leftFromText="180" w:rightFromText="180" w:vertAnchor="text" w:tblpY="2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405"/>
              <w:gridCol w:w="4405"/>
            </w:tblGrid>
            <w:tr w:rsidR="00542AD6" w14:paraId="23762EF5" w14:textId="77777777" w:rsidTr="00542AD6">
              <w:trPr>
                <w:cantSplit/>
              </w:trPr>
              <w:tc>
                <w:tcPr>
                  <w:tcW w:w="4405" w:type="dxa"/>
                  <w:shd w:val="clear" w:color="auto" w:fill="auto"/>
                </w:tcPr>
                <w:p w14:paraId="06E5366B" w14:textId="57230332" w:rsidR="00542AD6" w:rsidRPr="00542AD6" w:rsidRDefault="00542AD6" w:rsidP="00542AD6">
                  <w:pPr>
                    <w:jc w:val="center"/>
                  </w:pPr>
                  <w:r w:rsidRPr="00542AD6">
                    <w:t>FooBar</w:t>
                  </w:r>
                </w:p>
              </w:tc>
              <w:tc>
                <w:tcPr>
                  <w:tcW w:w="4405" w:type="dxa"/>
                  <w:shd w:val="clear" w:color="auto" w:fill="auto"/>
                </w:tcPr>
                <w:p w14:paraId="22654E36" w14:textId="4093FBC8" w:rsidR="00542AD6" w:rsidRPr="00542AD6" w:rsidRDefault="00542AD6" w:rsidP="00542AD6">
                  <w:pPr>
                    <w:jc w:val="center"/>
                  </w:pPr>
                  <w:r w:rsidRPr="00542AD6">
                    <w:t>Foo</w:t>
                  </w:r>
                </w:p>
              </w:tc>
            </w:tr>
            <w:tr w:rsidR="00542AD6" w14:paraId="1A449695" w14:textId="77777777" w:rsidTr="00542AD6">
              <w:trPr>
                <w:cantSplit/>
              </w:trPr>
              <w:tc>
                <w:tcPr>
                  <w:tcW w:w="4405" w:type="dxa"/>
                  <w:shd w:val="clear" w:color="auto" w:fill="auto"/>
                </w:tcPr>
                <w:p w14:paraId="07F42F78" w14:textId="311EE966" w:rsidR="00542AD6" w:rsidRPr="00542AD6" w:rsidRDefault="00542AD6" w:rsidP="00542AD6">
                  <w:pPr>
                    <w:jc w:val="center"/>
                  </w:pPr>
                  <w:r w:rsidRPr="00542AD6">
                    <w:t>Bar</w:t>
                  </w:r>
                </w:p>
              </w:tc>
              <w:tc>
                <w:tcPr>
                  <w:tcW w:w="4405" w:type="dxa"/>
                  <w:shd w:val="clear" w:color="auto" w:fill="auto"/>
                </w:tcPr>
                <w:p w14:paraId="3DCDC67E" w14:textId="4D28B5EA" w:rsidR="00542AD6" w:rsidRPr="00542AD6" w:rsidRDefault="00542AD6" w:rsidP="00542AD6">
                  <w:pPr>
                    <w:jc w:val="center"/>
                  </w:pPr>
                  <w:r w:rsidRPr="00542AD6">
                    <w:t>42</w:t>
                  </w:r>
                </w:p>
              </w:tc>
            </w:tr>
          </w:tbl>
          <w:p w14:paraId="742250B9" w14:textId="6981EEC9" w:rsidR="00542AD6" w:rsidRDefault="00542AD6" w:rsidP="00542AD6">
            <w:pPr>
              <w:pStyle w:val="Caption"/>
              <w:rPr>
                <w:lang w:val="en-US"/>
              </w:rPr>
            </w:pPr>
            <w:bookmarkStart w:id="102" w:name="_Ref60232402"/>
            <w:bookmarkStart w:id="103" w:name="_Toc60550301"/>
            <w:r>
              <w:t xml:space="preserve">Table </w:t>
            </w:r>
            <w:r>
              <w:fldChar w:fldCharType="begin"/>
            </w:r>
            <w:r>
              <w:instrText xml:space="preserve"> SEQ Table \* ARABIC </w:instrText>
            </w:r>
            <w:r>
              <w:fldChar w:fldCharType="separate"/>
            </w:r>
            <w:r w:rsidR="00B70606">
              <w:rPr>
                <w:noProof/>
              </w:rPr>
              <w:t>1</w:t>
            </w:r>
            <w:r>
              <w:fldChar w:fldCharType="end"/>
            </w:r>
            <w:bookmarkEnd w:id="102"/>
            <w:r>
              <w:t>: The Answer</w:t>
            </w:r>
            <w:bookmarkEnd w:id="103"/>
          </w:p>
        </w:tc>
      </w:tr>
    </w:tbl>
    <w:p w14:paraId="06C33CFA" w14:textId="77777777" w:rsidR="00F774C0" w:rsidRDefault="00F774C0" w:rsidP="00671FB3">
      <w:pPr>
        <w:pStyle w:val="AppendixHeading2"/>
      </w:pPr>
      <w:bookmarkStart w:id="104" w:name="_Toc57791844"/>
      <w:bookmarkStart w:id="105" w:name="_Toc60218599"/>
      <w:bookmarkStart w:id="106" w:name="_Toc60904362"/>
      <w:r>
        <w:t>Math and technical notation</w:t>
      </w:r>
      <w:bookmarkEnd w:id="104"/>
      <w:bookmarkEnd w:id="105"/>
      <w:bookmarkEnd w:id="106"/>
    </w:p>
    <w:p w14:paraId="235B623A" w14:textId="1187CB40" w:rsidR="0073491E" w:rsidRPr="0005354E" w:rsidRDefault="00F774C0" w:rsidP="00671FB3">
      <w:pPr>
        <w:pStyle w:val="ParagraphFirst"/>
        <w:rPr>
          <w:lang w:val="en-US"/>
        </w:rPr>
      </w:pPr>
      <w:r w:rsidRPr="00671FB3">
        <w:rPr>
          <w:lang w:val="en-US"/>
        </w:rPr>
        <w:t xml:space="preserve">If your document </w:t>
      </w:r>
      <w:r w:rsidR="00961DA6" w:rsidRPr="00671FB3">
        <w:rPr>
          <w:lang w:val="en-US"/>
        </w:rPr>
        <w:t xml:space="preserve">has a </w:t>
      </w:r>
      <w:r w:rsidRPr="00671FB3">
        <w:rPr>
          <w:lang w:val="en-US"/>
        </w:rPr>
        <w:t>fair amount of equations, computations, proofs, chemical formulas, and such, then Word is not the right tool, use LaTeX instead, see</w:t>
      </w:r>
      <w:r w:rsidR="003B2048" w:rsidRPr="00671FB3">
        <w:rPr>
          <w:lang w:val="en-US"/>
        </w:rPr>
        <w:t xml:space="preserve"> Section </w:t>
      </w:r>
      <w:r w:rsidR="003B2048">
        <w:fldChar w:fldCharType="begin"/>
      </w:r>
      <w:r w:rsidR="003B2048" w:rsidRPr="00671FB3">
        <w:rPr>
          <w:lang w:val="en-US"/>
        </w:rPr>
        <w:instrText xml:space="preserve"> REF _Ref57991831 \r \h </w:instrText>
      </w:r>
      <w:r w:rsidR="00671FB3" w:rsidRPr="00671FB3">
        <w:rPr>
          <w:lang w:val="en-US"/>
        </w:rPr>
        <w:instrText xml:space="preserve"> \* MERGEFORMAT </w:instrText>
      </w:r>
      <w:r w:rsidR="003B2048">
        <w:fldChar w:fldCharType="separate"/>
      </w:r>
      <w:r w:rsidR="00B70606">
        <w:rPr>
          <w:lang w:val="en-US"/>
        </w:rPr>
        <w:t>B.2</w:t>
      </w:r>
      <w:r w:rsidR="003B2048">
        <w:fldChar w:fldCharType="end"/>
      </w:r>
      <w:r w:rsidRPr="00671FB3">
        <w:rPr>
          <w:lang w:val="en-US"/>
        </w:rPr>
        <w:t xml:space="preserve">. </w:t>
      </w:r>
      <w:r w:rsidRPr="0005354E">
        <w:rPr>
          <w:lang w:val="en-US"/>
        </w:rPr>
        <w:t>Remember to number and reference equations and such similarly to figures and tables.</w:t>
      </w:r>
    </w:p>
    <w:p w14:paraId="7AB8EF9C" w14:textId="77777777" w:rsidR="00F774C0" w:rsidRDefault="00F774C0" w:rsidP="00671FB3">
      <w:pPr>
        <w:pStyle w:val="AppendixHeading2"/>
      </w:pPr>
      <w:bookmarkStart w:id="107" w:name="_Toc60218600"/>
      <w:bookmarkStart w:id="108" w:name="_Toc60904363"/>
      <w:r>
        <w:t>Code Listings</w:t>
      </w:r>
      <w:bookmarkEnd w:id="107"/>
      <w:bookmarkEnd w:id="108"/>
    </w:p>
    <w:p w14:paraId="1279E80E" w14:textId="3A19FD7C" w:rsidR="00F774C0" w:rsidRPr="00671FB3" w:rsidRDefault="00F774C0" w:rsidP="00671FB3">
      <w:pPr>
        <w:pStyle w:val="ParagraphFirst"/>
        <w:rPr>
          <w:lang w:val="en-US"/>
        </w:rPr>
      </w:pPr>
      <w:r w:rsidRPr="0005354E">
        <w:rPr>
          <w:lang w:val="en-US"/>
        </w:rPr>
        <w:t xml:space="preserve">There are various methods for cutting and pasting snippets with syntax highlighting from code editors, most based in inserting the code as “objects”, search for advice and examples online. Code snippets shall be numbered and referenced as figures and tables. </w:t>
      </w:r>
      <w:r w:rsidRPr="00671FB3">
        <w:rPr>
          <w:lang w:val="en-US"/>
        </w:rPr>
        <w:t xml:space="preserve">If you have lots of code, you should consider LaTeX, see Section </w:t>
      </w:r>
      <w:r>
        <w:fldChar w:fldCharType="begin"/>
      </w:r>
      <w:r w:rsidRPr="00671FB3">
        <w:rPr>
          <w:lang w:val="en-US"/>
        </w:rPr>
        <w:instrText xml:space="preserve"> REF _Ref57991831 \r \h </w:instrText>
      </w:r>
      <w:r w:rsidR="00671FB3" w:rsidRPr="00671FB3">
        <w:rPr>
          <w:lang w:val="en-US"/>
        </w:rPr>
        <w:instrText xml:space="preserve"> \* MERGEFORMAT </w:instrText>
      </w:r>
      <w:r>
        <w:fldChar w:fldCharType="separate"/>
      </w:r>
      <w:r w:rsidR="00B70606">
        <w:rPr>
          <w:lang w:val="en-US"/>
        </w:rPr>
        <w:t>B.2</w:t>
      </w:r>
      <w:r>
        <w:fldChar w:fldCharType="end"/>
      </w:r>
      <w:r w:rsidRPr="00671FB3">
        <w:rPr>
          <w:lang w:val="en-US"/>
        </w:rPr>
        <w:t>.</w:t>
      </w:r>
    </w:p>
    <w:p w14:paraId="068E5875" w14:textId="04D42F4A" w:rsidR="00C75B76" w:rsidRPr="00671FB3" w:rsidRDefault="00C75B76" w:rsidP="00671FB3">
      <w:pPr>
        <w:pStyle w:val="AppendixHeading2"/>
      </w:pPr>
      <w:bookmarkStart w:id="109" w:name="_Toc57791842"/>
      <w:bookmarkStart w:id="110" w:name="_Toc60218601"/>
      <w:bookmarkStart w:id="111" w:name="_Toc60904364"/>
      <w:r w:rsidRPr="00671FB3">
        <w:t>Cross references</w:t>
      </w:r>
      <w:bookmarkEnd w:id="109"/>
      <w:bookmarkEnd w:id="110"/>
      <w:bookmarkEnd w:id="111"/>
      <w:r w:rsidRPr="00671FB3">
        <w:t xml:space="preserve"> </w:t>
      </w:r>
    </w:p>
    <w:p w14:paraId="77113FB9" w14:textId="5A8BC727" w:rsidR="00FB4DAC" w:rsidRPr="0005354E" w:rsidRDefault="00FB4DAC" w:rsidP="00671FB3">
      <w:pPr>
        <w:pStyle w:val="ParagraphFirst"/>
        <w:rPr>
          <w:lang w:val="en-US"/>
        </w:rPr>
      </w:pPr>
      <w:r w:rsidRPr="0005354E">
        <w:rPr>
          <w:lang w:val="en-US"/>
        </w:rPr>
        <w:t>Cross references make it easier to navigate the document.</w:t>
      </w:r>
      <w:r w:rsidR="00B67068" w:rsidRPr="0005354E">
        <w:rPr>
          <w:lang w:val="en-US"/>
        </w:rPr>
        <w:t xml:space="preserve"> All figures, tables, and equations shall be referenced at least once in the text. It is also good practice to make references to chapters or sections when mentioning something that is treated elsewhere.</w:t>
      </w:r>
    </w:p>
    <w:p w14:paraId="3F64071F" w14:textId="49A8D94D" w:rsidR="00B67068" w:rsidRDefault="00B67068" w:rsidP="00671FB3">
      <w:pPr>
        <w:pStyle w:val="Paragraph"/>
        <w:rPr>
          <w:lang w:val="en-US"/>
        </w:rPr>
      </w:pPr>
      <w:r>
        <w:rPr>
          <w:lang w:val="en-US"/>
        </w:rPr>
        <w:t xml:space="preserve">Cross references are made by </w:t>
      </w:r>
      <w:r w:rsidR="00C44F7F">
        <w:rPr>
          <w:lang w:val="en-US"/>
        </w:rPr>
        <w:t>using</w:t>
      </w:r>
      <w:r>
        <w:rPr>
          <w:lang w:val="en-US"/>
        </w:rPr>
        <w:t xml:space="preserve"> “Insert -&gt; Cross-reference” in the main menu. </w:t>
      </w:r>
      <w:r w:rsidR="00C44F7F">
        <w:rPr>
          <w:lang w:val="en-US"/>
        </w:rPr>
        <w:t>Then chose the appropriate options, so that you</w:t>
      </w:r>
      <w:r w:rsidR="00D87C1B">
        <w:rPr>
          <w:lang w:val="en-US"/>
        </w:rPr>
        <w:t xml:space="preserve"> </w:t>
      </w:r>
      <w:r w:rsidR="00C44F7F">
        <w:rPr>
          <w:lang w:val="en-US"/>
        </w:rPr>
        <w:t xml:space="preserve">only get the type of reference and it’s number, like “…see Chapter 2…” (you may also reference the title/text of the item, but that is not so common). </w:t>
      </w:r>
      <w:r>
        <w:rPr>
          <w:lang w:val="en-US"/>
        </w:rPr>
        <w:t xml:space="preserve">Use this method, </w:t>
      </w:r>
      <w:r w:rsidRPr="00B6347E">
        <w:rPr>
          <w:rStyle w:val="Emphasis"/>
        </w:rPr>
        <w:t>never</w:t>
      </w:r>
      <w:r>
        <w:rPr>
          <w:lang w:val="en-US"/>
        </w:rPr>
        <w:t xml:space="preserve"> do it manually, by for instance typing “…, see </w:t>
      </w:r>
      <w:r w:rsidR="00D45205">
        <w:rPr>
          <w:lang w:val="en-US"/>
        </w:rPr>
        <w:t>Figu</w:t>
      </w:r>
      <w:r w:rsidR="003D564E">
        <w:rPr>
          <w:lang w:val="en-US"/>
        </w:rPr>
        <w:t>re</w:t>
      </w:r>
      <w:r>
        <w:rPr>
          <w:lang w:val="en-US"/>
        </w:rPr>
        <w:t xml:space="preserve"> 42”.</w:t>
      </w:r>
    </w:p>
    <w:p w14:paraId="2AF356B7" w14:textId="3F541EB6" w:rsidR="00F41D3E" w:rsidRDefault="00B67068" w:rsidP="00671FB3">
      <w:pPr>
        <w:pStyle w:val="Paragraph"/>
        <w:rPr>
          <w:lang w:val="en-US"/>
        </w:rPr>
      </w:pPr>
      <w:r>
        <w:rPr>
          <w:lang w:val="en-US"/>
        </w:rPr>
        <w:t>When inserting new chapters, sections</w:t>
      </w:r>
      <w:r w:rsidR="00E016F5">
        <w:rPr>
          <w:lang w:val="en-US"/>
        </w:rPr>
        <w:t xml:space="preserve"> or graphic elements, the numbering is changed, and the cross references need to be updated accordingly. </w:t>
      </w:r>
      <w:r w:rsidR="00F41D3E">
        <w:rPr>
          <w:lang w:val="en-US"/>
        </w:rPr>
        <w:t xml:space="preserve">Word does not do this automatically, so you have </w:t>
      </w:r>
      <w:r w:rsidR="00264C75">
        <w:rPr>
          <w:lang w:val="en-US"/>
        </w:rPr>
        <w:t>use</w:t>
      </w:r>
      <w:r w:rsidR="00F41D3E">
        <w:rPr>
          <w:lang w:val="en-US"/>
        </w:rPr>
        <w:t xml:space="preserve"> </w:t>
      </w:r>
      <w:r w:rsidR="00244BB7">
        <w:rPr>
          <w:lang w:val="en-US"/>
        </w:rPr>
        <w:t xml:space="preserve">the </w:t>
      </w:r>
      <w:r w:rsidR="00F41D3E">
        <w:rPr>
          <w:lang w:val="en-US"/>
        </w:rPr>
        <w:t>appropriate menu action</w:t>
      </w:r>
      <w:r w:rsidR="00264C75">
        <w:rPr>
          <w:lang w:val="en-US"/>
        </w:rPr>
        <w:t>s</w:t>
      </w:r>
      <w:r w:rsidR="00F41D3E">
        <w:rPr>
          <w:lang w:val="en-US"/>
        </w:rPr>
        <w:t>.</w:t>
      </w:r>
    </w:p>
    <w:p w14:paraId="44C1BA57" w14:textId="17A4B032" w:rsidR="00FB4DAC" w:rsidRPr="00FB4DAC" w:rsidRDefault="00FB4DAC" w:rsidP="00671FB3">
      <w:pPr>
        <w:pStyle w:val="AppendixHeading2"/>
      </w:pPr>
      <w:bookmarkStart w:id="112" w:name="_Ref57526077"/>
      <w:bookmarkStart w:id="113" w:name="_Toc57791843"/>
      <w:bookmarkStart w:id="114" w:name="_Toc60218602"/>
      <w:bookmarkStart w:id="115" w:name="_Toc60904365"/>
      <w:r>
        <w:lastRenderedPageBreak/>
        <w:t>Citation</w:t>
      </w:r>
      <w:bookmarkEnd w:id="112"/>
      <w:r w:rsidR="00C44F7F">
        <w:t>s</w:t>
      </w:r>
      <w:bookmarkEnd w:id="113"/>
      <w:bookmarkEnd w:id="114"/>
      <w:bookmarkEnd w:id="115"/>
    </w:p>
    <w:p w14:paraId="20BAC5D3" w14:textId="7938780A" w:rsidR="00FB4DAC" w:rsidRPr="0005354E" w:rsidRDefault="00FB4DAC" w:rsidP="00671FB3">
      <w:pPr>
        <w:pStyle w:val="ParagraphFirst"/>
        <w:rPr>
          <w:lang w:val="en-US"/>
        </w:rPr>
      </w:pPr>
      <w:r w:rsidRPr="0005354E">
        <w:rPr>
          <w:lang w:val="en-US"/>
        </w:rPr>
        <w:t>All citations which ha</w:t>
      </w:r>
      <w:r w:rsidR="009B6593" w:rsidRPr="0005354E">
        <w:rPr>
          <w:lang w:val="en-US"/>
        </w:rPr>
        <w:t>ve</w:t>
      </w:r>
      <w:r w:rsidRPr="0005354E">
        <w:rPr>
          <w:lang w:val="en-US"/>
        </w:rPr>
        <w:t xml:space="preserve"> one or more authors, a publisher, and a date, should be cited with a reference to an entry in the bibliography. You are strongly advised to use a bibliography manager, which enables to maintain and share the bibliography, like Mendeley or Zoter</w:t>
      </w:r>
      <w:r w:rsidR="009D205F" w:rsidRPr="0005354E">
        <w:rPr>
          <w:lang w:val="en-US"/>
        </w:rPr>
        <w:t>o</w:t>
      </w:r>
      <w:r w:rsidRPr="0005354E">
        <w:rPr>
          <w:lang w:val="en-US"/>
        </w:rPr>
        <w:t xml:space="preserve">, which are superior </w:t>
      </w:r>
      <w:r w:rsidR="00E078C8" w:rsidRPr="0005354E">
        <w:rPr>
          <w:lang w:val="en-US"/>
        </w:rPr>
        <w:t xml:space="preserve">to </w:t>
      </w:r>
      <w:r w:rsidRPr="0005354E">
        <w:rPr>
          <w:lang w:val="en-US"/>
        </w:rPr>
        <w:t>the often</w:t>
      </w:r>
      <w:r w:rsidR="004F03B2" w:rsidRPr="0005354E">
        <w:rPr>
          <w:lang w:val="en-US"/>
        </w:rPr>
        <w:t>-</w:t>
      </w:r>
      <w:r w:rsidRPr="0005354E">
        <w:rPr>
          <w:lang w:val="en-US"/>
        </w:rPr>
        <w:t>used Microsoft Endnote.</w:t>
      </w:r>
    </w:p>
    <w:p w14:paraId="144F8DB8" w14:textId="681D034D" w:rsidR="0084313B" w:rsidRPr="0084313B" w:rsidRDefault="003F66C4" w:rsidP="00671FB3">
      <w:pPr>
        <w:pStyle w:val="Paragraph"/>
        <w:rPr>
          <w:lang w:val="en-US"/>
        </w:rPr>
      </w:pPr>
      <w:r>
        <w:rPr>
          <w:lang w:val="en-US"/>
        </w:rPr>
        <w:t>A citation style is how the references and their entries in the bibliography is formatted. Choose a style that is common in your field or required externally from a conference or a journal. Never mix citation styles, be consistent.</w:t>
      </w:r>
    </w:p>
    <w:p w14:paraId="474984CC" w14:textId="1F01FBCB" w:rsidR="009B6593" w:rsidRPr="009B6593" w:rsidRDefault="009B6593" w:rsidP="00671FB3">
      <w:pPr>
        <w:pStyle w:val="Paragraph"/>
        <w:rPr>
          <w:lang w:val="en-US"/>
        </w:rPr>
      </w:pPr>
      <w:r>
        <w:rPr>
          <w:lang w:val="en-US"/>
        </w:rPr>
        <w:t>References to web sites should be given as URLs in footnotes</w:t>
      </w:r>
      <w:r w:rsidR="00711EE8">
        <w:rPr>
          <w:lang w:val="en-US"/>
        </w:rPr>
        <w:t xml:space="preserve"> (unless they satisfy the criteria for bibliography </w:t>
      </w:r>
      <w:r w:rsidR="00886903">
        <w:rPr>
          <w:lang w:val="en-US"/>
        </w:rPr>
        <w:t>entries</w:t>
      </w:r>
      <w:r w:rsidR="00711EE8">
        <w:rPr>
          <w:lang w:val="en-US"/>
        </w:rPr>
        <w:t>, see above)</w:t>
      </w:r>
      <w:r>
        <w:rPr>
          <w:lang w:val="en-US"/>
        </w:rPr>
        <w:t>.</w:t>
      </w:r>
      <w:r w:rsidR="003D7FC4">
        <w:rPr>
          <w:lang w:val="en-US"/>
        </w:rPr>
        <w:t xml:space="preserve"> If the URLs </w:t>
      </w:r>
      <w:r w:rsidR="003E2072">
        <w:rPr>
          <w:lang w:val="en-US"/>
        </w:rPr>
        <w:t xml:space="preserve">come out </w:t>
      </w:r>
      <w:r w:rsidR="003D7FC4">
        <w:rPr>
          <w:lang w:val="en-US"/>
        </w:rPr>
        <w:t>look</w:t>
      </w:r>
      <w:r w:rsidR="003E2072">
        <w:rPr>
          <w:lang w:val="en-US"/>
        </w:rPr>
        <w:t>ing</w:t>
      </w:r>
      <w:r w:rsidR="003D7FC4">
        <w:rPr>
          <w:lang w:val="en-US"/>
        </w:rPr>
        <w:t xml:space="preserve"> ugly, with lots of wh</w:t>
      </w:r>
      <w:r w:rsidR="003E2072">
        <w:rPr>
          <w:lang w:val="en-US"/>
        </w:rPr>
        <w:t>i</w:t>
      </w:r>
      <w:r w:rsidR="003D7FC4">
        <w:rPr>
          <w:lang w:val="en-US"/>
        </w:rPr>
        <w:t>te space, try to</w:t>
      </w:r>
      <w:r w:rsidR="003E2072">
        <w:rPr>
          <w:lang w:val="en-US"/>
        </w:rPr>
        <w:t xml:space="preserve"> </w:t>
      </w:r>
      <w:r w:rsidR="003D7FC4">
        <w:rPr>
          <w:lang w:val="en-US"/>
        </w:rPr>
        <w:t>insert line breaks at appropriate places, until it looks OK.</w:t>
      </w:r>
    </w:p>
    <w:p w14:paraId="35633611" w14:textId="100B29F7" w:rsidR="00F741F4" w:rsidRDefault="00F741F4" w:rsidP="00671FB3">
      <w:pPr>
        <w:pStyle w:val="AppendixHeading2"/>
      </w:pPr>
      <w:bookmarkStart w:id="116" w:name="_Ref57646312"/>
      <w:bookmarkStart w:id="117" w:name="_Toc57791845"/>
      <w:bookmarkStart w:id="118" w:name="_Toc60218603"/>
      <w:bookmarkStart w:id="119" w:name="_Toc60904366"/>
      <w:r>
        <w:t>Customization</w:t>
      </w:r>
      <w:bookmarkEnd w:id="116"/>
      <w:bookmarkEnd w:id="117"/>
      <w:bookmarkEnd w:id="118"/>
      <w:bookmarkEnd w:id="119"/>
    </w:p>
    <w:p w14:paraId="351863F6" w14:textId="273F696A" w:rsidR="00210F4C" w:rsidRPr="0005354E" w:rsidRDefault="00210F4C" w:rsidP="00671FB3">
      <w:pPr>
        <w:pStyle w:val="ParagraphFirst"/>
        <w:rPr>
          <w:lang w:val="en-US"/>
        </w:rPr>
      </w:pPr>
      <w:r w:rsidRPr="0005354E">
        <w:rPr>
          <w:lang w:val="en-US"/>
        </w:rPr>
        <w:t xml:space="preserve">If you want to change parts of the template, you should be reasonably seasoned </w:t>
      </w:r>
      <w:r w:rsidR="005B196D" w:rsidRPr="0005354E">
        <w:rPr>
          <w:lang w:val="en-US"/>
        </w:rPr>
        <w:t xml:space="preserve">as a </w:t>
      </w:r>
      <w:r w:rsidRPr="0005354E">
        <w:rPr>
          <w:lang w:val="en-US"/>
        </w:rPr>
        <w:t>Word writer. Customization is</w:t>
      </w:r>
      <w:r w:rsidR="00551BF7" w:rsidRPr="0005354E">
        <w:rPr>
          <w:lang w:val="en-US"/>
        </w:rPr>
        <w:t xml:space="preserve"> made by changing one of more of the styles or making new ones. For instance, i</w:t>
      </w:r>
      <w:r w:rsidRPr="0005354E">
        <w:rPr>
          <w:lang w:val="en-US"/>
        </w:rPr>
        <w:t>f you want to change font type, font style, paragraph spacings etc., start with modifying “ParagraphFirst” and “Paragraph”</w:t>
      </w:r>
      <w:r w:rsidR="00551BF7" w:rsidRPr="0005354E">
        <w:rPr>
          <w:lang w:val="en-US"/>
        </w:rPr>
        <w:t>.</w:t>
      </w:r>
    </w:p>
    <w:p w14:paraId="46982328" w14:textId="1E9B0D66" w:rsidR="00BE1615" w:rsidRDefault="00BE1615" w:rsidP="00671FB3">
      <w:pPr>
        <w:pStyle w:val="Paragraph"/>
        <w:rPr>
          <w:lang w:val="en-US"/>
        </w:rPr>
      </w:pPr>
      <w:r>
        <w:rPr>
          <w:lang w:val="en-US"/>
        </w:rPr>
        <w:t>The template is an a4-sized layout with mirrored margins. Page size and margins are easily changed with setting options in the “Layout” menu</w:t>
      </w:r>
      <w:r w:rsidR="003A0E85">
        <w:rPr>
          <w:lang w:val="en-US"/>
        </w:rPr>
        <w:t xml:space="preserve">, and will, hopefully, not affect the rest of the layout in some </w:t>
      </w:r>
      <w:r w:rsidR="003A30F7">
        <w:rPr>
          <w:lang w:val="en-US"/>
        </w:rPr>
        <w:t>radical</w:t>
      </w:r>
      <w:r w:rsidR="003A0E85">
        <w:rPr>
          <w:lang w:val="en-US"/>
        </w:rPr>
        <w:t xml:space="preserve"> way.</w:t>
      </w:r>
    </w:p>
    <w:p w14:paraId="3D5DB455" w14:textId="49FAF2BA" w:rsidR="00291899" w:rsidRDefault="00DC3609" w:rsidP="00671FB3">
      <w:pPr>
        <w:pStyle w:val="Paragraph"/>
        <w:rPr>
          <w:lang w:val="en-US"/>
        </w:rPr>
      </w:pPr>
      <w:r w:rsidRPr="00DC3609">
        <w:rPr>
          <w:lang w:val="en-US"/>
        </w:rPr>
        <w:t>If you want a single-page layout (not both pages, only content on the right pages), you should use another template</w:t>
      </w:r>
      <w:r w:rsidR="00291899" w:rsidRPr="00237935">
        <w:rPr>
          <w:rStyle w:val="FootnoteReference"/>
        </w:rPr>
        <w:footnoteReference w:id="5"/>
      </w:r>
      <w:r w:rsidR="00291899">
        <w:rPr>
          <w:lang w:val="en-US"/>
        </w:rPr>
        <w:t>.</w:t>
      </w:r>
    </w:p>
    <w:p w14:paraId="41C6B507" w14:textId="19DF0580" w:rsidR="00291899" w:rsidRPr="00671FB3" w:rsidRDefault="00291899" w:rsidP="00671FB3">
      <w:pPr>
        <w:pStyle w:val="AppendixHeading2"/>
      </w:pPr>
      <w:bookmarkStart w:id="120" w:name="_Toc60218604"/>
      <w:bookmarkStart w:id="121" w:name="_Toc60904367"/>
      <w:r w:rsidRPr="00671FB3">
        <w:t xml:space="preserve">Language </w:t>
      </w:r>
      <w:bookmarkEnd w:id="120"/>
      <w:r w:rsidR="001630ED">
        <w:t>dependent elements</w:t>
      </w:r>
      <w:bookmarkEnd w:id="121"/>
    </w:p>
    <w:p w14:paraId="50D18B5F" w14:textId="5836E9AE" w:rsidR="00FB0B7B" w:rsidRDefault="00FB0B7B" w:rsidP="00671FB3">
      <w:pPr>
        <w:pStyle w:val="ParagraphFirst"/>
        <w:rPr>
          <w:lang w:val="en-US"/>
        </w:rPr>
      </w:pPr>
      <w:r>
        <w:rPr>
          <w:lang w:val="en-US"/>
        </w:rPr>
        <w:t>The labels for “Chapter”, “Appendix”, “Research Question”, and “Objective” are language dependent, and you have to change these when using another language than English, or if you just want to change them.</w:t>
      </w:r>
    </w:p>
    <w:p w14:paraId="57B3AF43" w14:textId="745F2F0B" w:rsidR="00FB0B7B" w:rsidRPr="00BE1615" w:rsidRDefault="00FB0B7B" w:rsidP="00FB0B7B">
      <w:pPr>
        <w:pStyle w:val="Paragraph"/>
        <w:rPr>
          <w:lang w:val="en-US"/>
        </w:rPr>
      </w:pPr>
      <w:r>
        <w:rPr>
          <w:lang w:val="en-US"/>
        </w:rPr>
        <w:t>This is done by modifying their styles, by choosing numbering, and customizing the associate list template. Be careful to only change the label, and not the numbering.</w:t>
      </w:r>
    </w:p>
    <w:p w14:paraId="45C7E3AC" w14:textId="3EDFD0D1" w:rsidR="003F66C4" w:rsidRDefault="003F66C4" w:rsidP="00671FB3">
      <w:pPr>
        <w:pStyle w:val="AppendixHeading2"/>
      </w:pPr>
      <w:bookmarkStart w:id="122" w:name="_Toc57791846"/>
      <w:bookmarkStart w:id="123" w:name="_Toc60218605"/>
      <w:bookmarkStart w:id="124" w:name="_Toc60904368"/>
      <w:r>
        <w:lastRenderedPageBreak/>
        <w:t>Writing style</w:t>
      </w:r>
      <w:bookmarkEnd w:id="122"/>
      <w:bookmarkEnd w:id="123"/>
      <w:bookmarkEnd w:id="124"/>
    </w:p>
    <w:p w14:paraId="6EFA785D" w14:textId="77777777" w:rsidR="008132D7" w:rsidRPr="0005354E" w:rsidRDefault="003F66C4" w:rsidP="00671FB3">
      <w:pPr>
        <w:pStyle w:val="ParagraphFirst"/>
        <w:rPr>
          <w:lang w:val="en-US"/>
        </w:rPr>
      </w:pPr>
      <w:r w:rsidRPr="0005354E">
        <w:rPr>
          <w:lang w:val="en-US"/>
        </w:rPr>
        <w:t>As you know, academic texts are written differently from for instance novels. You should try to adopt a style of writing that is commonly used in your field. The best way to learn to write academic documents, is to read similar texts, a lot of them.</w:t>
      </w:r>
    </w:p>
    <w:p w14:paraId="16B43562" w14:textId="2DC880C3" w:rsidR="0013232F" w:rsidRDefault="0013232F" w:rsidP="00671FB3">
      <w:pPr>
        <w:pStyle w:val="Paragraph"/>
        <w:rPr>
          <w:lang w:val="en-US"/>
        </w:rPr>
      </w:pPr>
      <w:r>
        <w:rPr>
          <w:lang w:val="en-US"/>
        </w:rPr>
        <w:t>The language should be reasonably formal, and the text should be evidence based, that is, your opinions and arguments should be based on evidence obtained from your work or from literature, in that case, properly referenced.</w:t>
      </w:r>
    </w:p>
    <w:p w14:paraId="00009109" w14:textId="78D31493" w:rsidR="0013232F" w:rsidRDefault="0013232F" w:rsidP="00671FB3">
      <w:pPr>
        <w:pStyle w:val="Paragraph"/>
        <w:rPr>
          <w:lang w:val="en-US"/>
        </w:rPr>
      </w:pPr>
      <w:r>
        <w:rPr>
          <w:lang w:val="en-US"/>
        </w:rPr>
        <w:t>Furthermore, the language should be clear, concise and unbiased. If you are a novice writer, take your time to get up to speed by browsing relevant sources</w:t>
      </w:r>
      <w:r w:rsidRPr="00237935">
        <w:rPr>
          <w:rStyle w:val="FootnoteReference"/>
        </w:rPr>
        <w:footnoteReference w:id="6"/>
      </w:r>
      <w:r>
        <w:rPr>
          <w:lang w:val="en-US"/>
        </w:rPr>
        <w:t>.</w:t>
      </w:r>
    </w:p>
    <w:p w14:paraId="6545CDDA" w14:textId="5C5B6D2B" w:rsidR="00994787" w:rsidRDefault="00994787" w:rsidP="00671FB3">
      <w:pPr>
        <w:pStyle w:val="Paragraph"/>
        <w:rPr>
          <w:lang w:val="en-US"/>
        </w:rPr>
      </w:pPr>
      <w:r>
        <w:rPr>
          <w:lang w:val="en-US"/>
        </w:rPr>
        <w:t xml:space="preserve">Finally, I often get questions from students about writing in first person. When I started my academic career some 30 years ago, first person was no-no, but over the years, </w:t>
      </w:r>
      <w:r w:rsidR="003A0E44">
        <w:rPr>
          <w:lang w:val="en-US"/>
        </w:rPr>
        <w:t>it</w:t>
      </w:r>
      <w:r>
        <w:rPr>
          <w:lang w:val="en-US"/>
        </w:rPr>
        <w:t xml:space="preserve"> has become accepted, but </w:t>
      </w:r>
      <w:r w:rsidR="004A1AA2">
        <w:rPr>
          <w:lang w:val="en-US"/>
        </w:rPr>
        <w:t xml:space="preserve">use it </w:t>
      </w:r>
      <w:r w:rsidR="00313B92">
        <w:rPr>
          <w:lang w:val="en-US"/>
        </w:rPr>
        <w:t>in</w:t>
      </w:r>
      <w:r w:rsidR="004A1AA2">
        <w:rPr>
          <w:lang w:val="en-US"/>
        </w:rPr>
        <w:t xml:space="preserve"> moderation.</w:t>
      </w:r>
    </w:p>
    <w:p w14:paraId="060D025F" w14:textId="15264D48" w:rsidR="00994787" w:rsidRPr="0013232F" w:rsidRDefault="00994787" w:rsidP="00671FB3">
      <w:pPr>
        <w:pStyle w:val="Paragraph"/>
        <w:rPr>
          <w:lang w:val="en-US"/>
        </w:rPr>
      </w:pPr>
      <w:r>
        <w:rPr>
          <w:lang w:val="en-US"/>
        </w:rPr>
        <w:t>And, as you may have observed, the language in this template deviates from best practices in academic writing, by being fairly informal, but then, this is not an academic text.</w:t>
      </w:r>
    </w:p>
    <w:p w14:paraId="36557F9D" w14:textId="2BDAE0B6" w:rsidR="00717369" w:rsidRDefault="00717369" w:rsidP="00671FB3">
      <w:pPr>
        <w:pStyle w:val="AppendixHeading2"/>
      </w:pPr>
      <w:bookmarkStart w:id="125" w:name="_Toc57791847"/>
      <w:bookmarkStart w:id="126" w:name="_Toc60904369"/>
      <w:r>
        <w:t>Proof reading</w:t>
      </w:r>
      <w:bookmarkEnd w:id="125"/>
      <w:bookmarkEnd w:id="126"/>
    </w:p>
    <w:p w14:paraId="017D0051" w14:textId="2CC217CE" w:rsidR="00F545FD" w:rsidRPr="0005354E" w:rsidRDefault="00F545FD" w:rsidP="00671FB3">
      <w:pPr>
        <w:pStyle w:val="ParagraphFirst"/>
        <w:rPr>
          <w:lang w:val="en-US"/>
        </w:rPr>
      </w:pPr>
      <w:r w:rsidRPr="0005354E">
        <w:rPr>
          <w:lang w:val="en-US"/>
        </w:rPr>
        <w:t>The last thing you should do, in order to make your document perfect, is to recruit a few friends, relatives, or colleagues for proof reading. They may or may not be familiar with the topic, it’s more important that they are used to read and write similar texts.</w:t>
      </w:r>
    </w:p>
    <w:p w14:paraId="51D96B6C" w14:textId="70E4C83A" w:rsidR="00E879D8" w:rsidRPr="008C1F93" w:rsidRDefault="00E879D8" w:rsidP="00671FB3">
      <w:pPr>
        <w:pStyle w:val="AppendixHeading2"/>
      </w:pPr>
      <w:bookmarkStart w:id="127" w:name="_Toc57791848"/>
      <w:bookmarkStart w:id="128" w:name="_Toc60218606"/>
      <w:bookmarkStart w:id="129" w:name="_Toc60904370"/>
      <w:r w:rsidRPr="008C1F93">
        <w:t>Words on Word</w:t>
      </w:r>
      <w:bookmarkEnd w:id="127"/>
      <w:bookmarkEnd w:id="128"/>
      <w:bookmarkEnd w:id="129"/>
    </w:p>
    <w:p w14:paraId="158A4322" w14:textId="567FDDA7" w:rsidR="00E879D8" w:rsidRDefault="00E879D8" w:rsidP="00671FB3">
      <w:pPr>
        <w:pStyle w:val="ParagraphFirst"/>
      </w:pPr>
      <w:r w:rsidRPr="0005354E">
        <w:rPr>
          <w:lang w:val="en-US"/>
        </w:rPr>
        <w:t xml:space="preserve">Word is, </w:t>
      </w:r>
      <w:r w:rsidR="002F69FC" w:rsidRPr="0005354E">
        <w:rPr>
          <w:lang w:val="en-US"/>
        </w:rPr>
        <w:t>for</w:t>
      </w:r>
      <w:r w:rsidRPr="0005354E">
        <w:rPr>
          <w:lang w:val="en-US"/>
        </w:rPr>
        <w:t xml:space="preserve"> many seasoned writers, not the tool of choice for making large and complex documents with academic content (</w:t>
      </w:r>
      <w:r w:rsidR="00D344FA" w:rsidRPr="0005354E">
        <w:rPr>
          <w:lang w:val="en-US"/>
        </w:rPr>
        <w:t xml:space="preserve">Section B.2 </w:t>
      </w:r>
      <w:r w:rsidR="00B94898" w:rsidRPr="0005354E">
        <w:rPr>
          <w:lang w:val="en-US"/>
        </w:rPr>
        <w:t>gives a short introduction to an alternative tool</w:t>
      </w:r>
      <w:r w:rsidRPr="0005354E">
        <w:rPr>
          <w:lang w:val="en-US"/>
        </w:rPr>
        <w:t>).</w:t>
      </w:r>
      <w:r w:rsidR="008A2F4F" w:rsidRPr="0005354E">
        <w:rPr>
          <w:lang w:val="en-US"/>
        </w:rPr>
        <w:t xml:space="preserve"> </w:t>
      </w:r>
      <w:r w:rsidR="008A2F4F">
        <w:t>Her follows some advice, to minimize frustration:</w:t>
      </w:r>
    </w:p>
    <w:p w14:paraId="6A8092CC" w14:textId="0114A7FB" w:rsidR="008A2F4F" w:rsidRDefault="008A2F4F" w:rsidP="00671FB3">
      <w:pPr>
        <w:pStyle w:val="Bullet"/>
      </w:pPr>
      <w:r>
        <w:t>Word is prone to memory leaking, which may render your computer sluggish, or in worst case, introduce strange “bugs”. To avoid this, it’s good practice to close the application properly after a day’s work.</w:t>
      </w:r>
    </w:p>
    <w:p w14:paraId="111BF79B" w14:textId="313146A3" w:rsidR="008A2F4F" w:rsidRDefault="008A2F4F" w:rsidP="00671FB3">
      <w:pPr>
        <w:pStyle w:val="Bullet"/>
      </w:pPr>
      <w:r>
        <w:lastRenderedPageBreak/>
        <w:t>Sometimes options disappear from the menus in the application window, since Word populate those menus with what it thinks you need most. Use the menus on top of your desktop, they are complete.</w:t>
      </w:r>
    </w:p>
    <w:p w14:paraId="4A6FAF49" w14:textId="6D65C244" w:rsidR="008A2F4F" w:rsidRDefault="008A2F4F" w:rsidP="00671FB3">
      <w:pPr>
        <w:pStyle w:val="Bullet"/>
      </w:pPr>
      <w:r>
        <w:t>Hyphenation (word breaking) is turned off as default, make sure to turn this on in</w:t>
      </w:r>
      <w:r w:rsidR="00783CEC">
        <w:t xml:space="preserve"> “Tools -&gt; Hyphenation”.</w:t>
      </w:r>
    </w:p>
    <w:p w14:paraId="73DA89DC" w14:textId="1757E0FC" w:rsidR="00783CEC" w:rsidRDefault="00783CEC" w:rsidP="00671FB3">
      <w:pPr>
        <w:pStyle w:val="Bullet"/>
      </w:pPr>
      <w:r>
        <w:t>Microsoft issues a steady stream of bug patches and updates, be sure to check for updates frequently, at least once a week.</w:t>
      </w:r>
    </w:p>
    <w:p w14:paraId="12692312" w14:textId="2B42B8FC" w:rsidR="00661D3B" w:rsidRDefault="00661D3B" w:rsidP="00671FB3">
      <w:pPr>
        <w:pStyle w:val="Bullet"/>
      </w:pPr>
      <w:r>
        <w:t>Frequently browse through the document and check if the integrity is not broken, in particular after adding or deleting parts like chapters, sections, figures, and tables.</w:t>
      </w:r>
    </w:p>
    <w:p w14:paraId="215EE603" w14:textId="3B652DC7" w:rsidR="00661D3B" w:rsidRDefault="00661D3B" w:rsidP="00671FB3">
      <w:pPr>
        <w:pStyle w:val="Bullet"/>
      </w:pPr>
      <w:r>
        <w:t>Be paranoid, expect Word to crash any time: Save frequently, whenever you hesitate a moment in your typing, hit Ctrl+S, and also turn on auto saving.</w:t>
      </w:r>
    </w:p>
    <w:p w14:paraId="339A0309" w14:textId="68497678" w:rsidR="00661D3B" w:rsidRPr="008A2F4F" w:rsidRDefault="00661D3B" w:rsidP="00671FB3">
      <w:pPr>
        <w:pStyle w:val="Bullet"/>
      </w:pPr>
      <w:r>
        <w:t>As mentioned before, if you get dangling headings or captions, of tables running over two pages, wait until the document is complete, and tweak it to your liking.</w:t>
      </w:r>
    </w:p>
    <w:p w14:paraId="2A9597EB" w14:textId="77777777" w:rsidR="00C75E06" w:rsidRDefault="00C75E06" w:rsidP="00F545FD"/>
    <w:p w14:paraId="6227EE91" w14:textId="448B2EF7" w:rsidR="00F545FD" w:rsidRDefault="00F545FD" w:rsidP="00671FB3">
      <w:pPr>
        <w:pStyle w:val="RigthSignature"/>
      </w:pPr>
      <w:r>
        <w:t>Happy writing</w:t>
      </w:r>
      <w:r w:rsidR="00735117">
        <w:t>, and may the muse be with you</w:t>
      </w:r>
      <w:r>
        <w:t>!</w:t>
      </w:r>
    </w:p>
    <w:p w14:paraId="34485290" w14:textId="748D0C90" w:rsidR="00F545FD" w:rsidRPr="005B24E3" w:rsidRDefault="00F545FD" w:rsidP="00671FB3">
      <w:pPr>
        <w:pStyle w:val="RigthSignature"/>
        <w:rPr>
          <w:lang w:val="sv-SE"/>
        </w:rPr>
      </w:pPr>
      <w:r w:rsidRPr="005B24E3">
        <w:rPr>
          <w:lang w:val="sv-SE"/>
        </w:rPr>
        <w:t>Halden, December 2020</w:t>
      </w:r>
    </w:p>
    <w:p w14:paraId="2EF7B324" w14:textId="77777777" w:rsidR="00186F5F" w:rsidRPr="005B24E3" w:rsidRDefault="00F545FD" w:rsidP="00671FB3">
      <w:pPr>
        <w:pStyle w:val="RigthSignature"/>
        <w:rPr>
          <w:lang w:val="sv-SE"/>
        </w:rPr>
      </w:pPr>
      <w:r w:rsidRPr="005B24E3">
        <w:rPr>
          <w:lang w:val="sv-SE"/>
        </w:rPr>
        <w:t>Gunnar Misund</w:t>
      </w:r>
    </w:p>
    <w:p w14:paraId="2070B279" w14:textId="77777777" w:rsidR="00C75E06" w:rsidRDefault="00C75E06" w:rsidP="00717369">
      <w:pPr>
        <w:sectPr w:rsidR="00C75E06" w:rsidSect="009C43B6">
          <w:headerReference w:type="default" r:id="rId19"/>
          <w:type w:val="oddPage"/>
          <w:pgSz w:w="11906" w:h="16838"/>
          <w:pgMar w:top="1701" w:right="1985" w:bottom="2268" w:left="1418" w:header="709" w:footer="709" w:gutter="0"/>
          <w:cols w:space="708"/>
          <w:docGrid w:linePitch="360"/>
        </w:sectPr>
      </w:pPr>
      <w:bookmarkStart w:id="130" w:name="_Ref57475467"/>
      <w:bookmarkStart w:id="131" w:name="_Toc57791849"/>
    </w:p>
    <w:p w14:paraId="04A56F41" w14:textId="0B963F9D" w:rsidR="00A85CF4" w:rsidRDefault="00BA3418" w:rsidP="00A61A0F">
      <w:pPr>
        <w:pStyle w:val="AppendixHeading1"/>
      </w:pPr>
      <w:bookmarkStart w:id="132" w:name="_Toc60218607"/>
      <w:bookmarkStart w:id="133" w:name="_Toc60904371"/>
      <w:bookmarkEnd w:id="130"/>
      <w:bookmarkEnd w:id="131"/>
      <w:r>
        <w:lastRenderedPageBreak/>
        <w:t>Word alternatives</w:t>
      </w:r>
      <w:bookmarkEnd w:id="132"/>
      <w:bookmarkEnd w:id="133"/>
    </w:p>
    <w:p w14:paraId="4F778CD5" w14:textId="4FBF156F" w:rsidR="00A334D5" w:rsidRPr="0005354E" w:rsidRDefault="00A334D5" w:rsidP="00A61A0F">
      <w:pPr>
        <w:pStyle w:val="ParagraphFirst"/>
        <w:rPr>
          <w:lang w:val="en-US"/>
        </w:rPr>
      </w:pPr>
      <w:r w:rsidRPr="0005354E">
        <w:rPr>
          <w:lang w:val="en-US"/>
        </w:rPr>
        <w:t>There is in my opinion only two alternatives to Word, LibreOffice Writer and LaTeX</w:t>
      </w:r>
      <w:r w:rsidR="005647CF" w:rsidRPr="005647CF">
        <w:rPr>
          <w:lang w:val="en-US"/>
        </w:rPr>
        <w:t>. If you’re thinking of trying out Google Docs for academic documents, please, just forget it. This also applies to other alternatives, for instance Adobe InDe­sign.</w:t>
      </w:r>
    </w:p>
    <w:p w14:paraId="475849B7" w14:textId="7A6AFFD1" w:rsidR="00A334D5" w:rsidRDefault="00A334D5" w:rsidP="00A61A0F">
      <w:pPr>
        <w:pStyle w:val="AppendixHeading2"/>
        <w:rPr>
          <w:lang w:eastAsia="en-US"/>
        </w:rPr>
      </w:pPr>
      <w:bookmarkStart w:id="134" w:name="_Toc60218608"/>
      <w:bookmarkStart w:id="135" w:name="_Toc60904372"/>
      <w:r>
        <w:rPr>
          <w:lang w:eastAsia="en-US"/>
        </w:rPr>
        <w:t>LibreOffice Writer</w:t>
      </w:r>
      <w:bookmarkEnd w:id="134"/>
      <w:bookmarkEnd w:id="135"/>
    </w:p>
    <w:p w14:paraId="374E360A" w14:textId="7FB7B553" w:rsidR="003D238D" w:rsidRPr="0005354E" w:rsidRDefault="003D238D" w:rsidP="00A61A0F">
      <w:pPr>
        <w:pStyle w:val="ParagraphFirst"/>
        <w:rPr>
          <w:lang w:val="en-US"/>
        </w:rPr>
      </w:pPr>
      <w:r w:rsidRPr="0005354E">
        <w:rPr>
          <w:lang w:val="en-US"/>
        </w:rPr>
        <w:t>LibreOffice</w:t>
      </w:r>
      <w:r w:rsidR="00E32947" w:rsidRPr="00A61A0F">
        <w:rPr>
          <w:rStyle w:val="FootnoteReference"/>
          <w:vertAlign w:val="baseline"/>
        </w:rPr>
        <w:footnoteReference w:id="7"/>
      </w:r>
      <w:r w:rsidRPr="0005354E">
        <w:rPr>
          <w:lang w:val="en-US"/>
        </w:rPr>
        <w:t xml:space="preserve"> is a</w:t>
      </w:r>
      <w:r w:rsidR="00126959" w:rsidRPr="0005354E">
        <w:rPr>
          <w:lang w:val="en-US"/>
        </w:rPr>
        <w:t xml:space="preserve">n </w:t>
      </w:r>
      <w:r w:rsidR="00E32947" w:rsidRPr="0005354E">
        <w:rPr>
          <w:lang w:val="en-US"/>
        </w:rPr>
        <w:t xml:space="preserve">office package, similar to Word Office, </w:t>
      </w:r>
      <w:r w:rsidRPr="0005354E">
        <w:rPr>
          <w:lang w:val="en-US"/>
        </w:rPr>
        <w:t>running on all platforms.</w:t>
      </w:r>
      <w:r w:rsidR="00A334D5" w:rsidRPr="0005354E">
        <w:rPr>
          <w:lang w:val="en-US"/>
        </w:rPr>
        <w:t xml:space="preserve"> </w:t>
      </w:r>
      <w:r w:rsidR="00E32947" w:rsidRPr="0005354E">
        <w:rPr>
          <w:lang w:val="en-US"/>
        </w:rPr>
        <w:t xml:space="preserve">The text editor, Writer, </w:t>
      </w:r>
      <w:r w:rsidR="00A334D5" w:rsidRPr="0005354E">
        <w:rPr>
          <w:lang w:val="en-US"/>
        </w:rPr>
        <w:t xml:space="preserve">imports and exports in many formats, including MicroSoft formats. </w:t>
      </w:r>
      <w:r w:rsidR="00126959" w:rsidRPr="0005354E">
        <w:rPr>
          <w:lang w:val="en-US"/>
        </w:rPr>
        <w:t>LibreOffice is</w:t>
      </w:r>
      <w:r w:rsidR="00A334D5" w:rsidRPr="0005354E">
        <w:rPr>
          <w:lang w:val="en-US"/>
        </w:rPr>
        <w:t xml:space="preserve"> free and opensource, with a well</w:t>
      </w:r>
      <w:r w:rsidR="000846F1" w:rsidRPr="0005354E">
        <w:rPr>
          <w:lang w:val="en-US"/>
        </w:rPr>
        <w:t>-</w:t>
      </w:r>
      <w:r w:rsidR="00A334D5" w:rsidRPr="0005354E">
        <w:rPr>
          <w:lang w:val="en-US"/>
        </w:rPr>
        <w:t xml:space="preserve">developed ecosystem </w:t>
      </w:r>
      <w:r w:rsidR="00126959" w:rsidRPr="0005354E">
        <w:rPr>
          <w:lang w:val="en-US"/>
        </w:rPr>
        <w:t>of</w:t>
      </w:r>
      <w:r w:rsidR="00A334D5" w:rsidRPr="0005354E">
        <w:rPr>
          <w:lang w:val="en-US"/>
        </w:rPr>
        <w:t xml:space="preserve"> extensions and templates. It is most aspects superior to Word. It is more robust, styling is easier and more flexible, and</w:t>
      </w:r>
      <w:r w:rsidR="00126959" w:rsidRPr="0005354E">
        <w:rPr>
          <w:lang w:val="en-US"/>
        </w:rPr>
        <w:t xml:space="preserve"> </w:t>
      </w:r>
      <w:r w:rsidR="00A334D5" w:rsidRPr="0005354E">
        <w:rPr>
          <w:lang w:val="en-US"/>
        </w:rPr>
        <w:t xml:space="preserve">many find </w:t>
      </w:r>
      <w:r w:rsidR="00126959" w:rsidRPr="0005354E">
        <w:rPr>
          <w:lang w:val="en-US"/>
        </w:rPr>
        <w:t xml:space="preserve">the </w:t>
      </w:r>
      <w:r w:rsidR="00A334D5" w:rsidRPr="0005354E">
        <w:rPr>
          <w:lang w:val="en-US"/>
        </w:rPr>
        <w:t xml:space="preserve">user interface more consistent and intuitive. </w:t>
      </w:r>
    </w:p>
    <w:p w14:paraId="610FEDF8" w14:textId="5EA8E34D" w:rsidR="00E32947" w:rsidRPr="0032741A" w:rsidRDefault="00E32947" w:rsidP="00A61A0F">
      <w:pPr>
        <w:pStyle w:val="Paragraph"/>
        <w:rPr>
          <w:lang w:val="en-US"/>
        </w:rPr>
      </w:pPr>
      <w:r>
        <w:t xml:space="preserve">This template is partly developed with Writer and works smoothly with LibreOffice. </w:t>
      </w:r>
      <w:r w:rsidR="00FB5C9F" w:rsidRPr="00FB5C9F">
        <w:rPr>
          <w:lang w:val="en-US"/>
        </w:rPr>
        <w:t>Ho</w:t>
      </w:r>
      <w:r w:rsidR="00FB5C9F">
        <w:rPr>
          <w:lang w:val="en-US"/>
        </w:rPr>
        <w:t>wever, there are differences in how the two applications deal with styles, so it is best to use the corresponding template developed specifically for Writer</w:t>
      </w:r>
      <w:r w:rsidR="00FB5C9F">
        <w:rPr>
          <w:rStyle w:val="FootnoteReference"/>
          <w:lang w:val="en-US"/>
        </w:rPr>
        <w:footnoteReference w:id="8"/>
      </w:r>
      <w:r w:rsidR="00FB5C9F">
        <w:rPr>
          <w:lang w:val="en-US"/>
        </w:rPr>
        <w:t>.</w:t>
      </w:r>
    </w:p>
    <w:p w14:paraId="55A0337C" w14:textId="28619128" w:rsidR="00A334D5" w:rsidRPr="00A61A0F" w:rsidRDefault="00A334D5" w:rsidP="00A61A0F">
      <w:pPr>
        <w:pStyle w:val="AppendixHeading2"/>
      </w:pPr>
      <w:bookmarkStart w:id="136" w:name="_Ref57991831"/>
      <w:bookmarkStart w:id="137" w:name="_Toc60218609"/>
      <w:bookmarkStart w:id="138" w:name="_Toc60904373"/>
      <w:r w:rsidRPr="00A334D5">
        <w:t>LaTe</w:t>
      </w:r>
      <w:bookmarkEnd w:id="136"/>
      <w:bookmarkEnd w:id="137"/>
      <w:r w:rsidR="00A61A0F">
        <w:t>X</w:t>
      </w:r>
      <w:bookmarkEnd w:id="138"/>
    </w:p>
    <w:p w14:paraId="1E3CF0E2" w14:textId="0AB4FA99" w:rsidR="00C36FE4" w:rsidRPr="003D238D" w:rsidRDefault="009A2A14" w:rsidP="00A61A0F">
      <w:pPr>
        <w:pStyle w:val="ParagraphFirst"/>
        <w:rPr>
          <w:lang w:val="en-AU" w:eastAsia="en-US"/>
        </w:rPr>
      </w:pPr>
      <w:r w:rsidRPr="0005354E">
        <w:rPr>
          <w:lang w:val="en-US"/>
        </w:rPr>
        <w:t>LaTeX</w:t>
      </w:r>
      <w:r w:rsidR="00297CD0" w:rsidRPr="0005354E">
        <w:rPr>
          <w:lang w:val="en-US"/>
        </w:rPr>
        <w:t xml:space="preserve"> (pronounced </w:t>
      </w:r>
      <w:hyperlink r:id="rId20" w:tooltip="Help:IPA/English" w:history="1">
        <w:r w:rsidR="00297CD0" w:rsidRPr="00297CD0">
          <w:rPr>
            <w:rStyle w:val="Hyperlink"/>
            <w:lang w:val="en-US"/>
          </w:rPr>
          <w:t>/ˈlɑːtɛx/</w:t>
        </w:r>
      </w:hyperlink>
      <w:r w:rsidR="00297CD0" w:rsidRPr="0005354E">
        <w:rPr>
          <w:lang w:val="en-US"/>
        </w:rPr>
        <w:t xml:space="preserve"> or </w:t>
      </w:r>
      <w:hyperlink r:id="rId21" w:tooltip="Help:IPA/English" w:history="1">
        <w:r w:rsidR="00297CD0" w:rsidRPr="00297CD0">
          <w:rPr>
            <w:rStyle w:val="Hyperlink"/>
            <w:lang w:val="en-US"/>
          </w:rPr>
          <w:t>/ˈleɪtɛx/</w:t>
        </w:r>
      </w:hyperlink>
      <w:r w:rsidR="00297CD0" w:rsidRPr="0005354E">
        <w:rPr>
          <w:lang w:val="en-US"/>
        </w:rPr>
        <w:t xml:space="preserve">, the X being the Greek letter </w:t>
      </w:r>
      <w:r w:rsidR="00297CD0" w:rsidRPr="00297CD0">
        <w:rPr>
          <w:lang w:val="el-GR"/>
        </w:rPr>
        <w:t>χ</w:t>
      </w:r>
      <w:r w:rsidR="00297CD0" w:rsidRPr="0005354E">
        <w:rPr>
          <w:lang w:val="en-US"/>
        </w:rPr>
        <w:t>, or Chi)</w:t>
      </w:r>
      <w:r w:rsidRPr="0005354E">
        <w:rPr>
          <w:lang w:val="en-US"/>
        </w:rPr>
        <w:t xml:space="preserve"> typesetting markup language is specially suitable for documents that include math</w:t>
      </w:r>
      <w:r w:rsidR="00297CD0" w:rsidRPr="0005354E">
        <w:rPr>
          <w:lang w:val="en-US"/>
        </w:rPr>
        <w:t xml:space="preserve"> </w:t>
      </w:r>
      <w:r w:rsidRPr="0005354E">
        <w:rPr>
          <w:lang w:val="en-US"/>
        </w:rPr>
        <w:t xml:space="preserve">and scientific </w:t>
      </w:r>
      <w:r w:rsidR="00297CD0" w:rsidRPr="0005354E">
        <w:rPr>
          <w:lang w:val="en-US"/>
        </w:rPr>
        <w:t>notation</w:t>
      </w:r>
      <w:r w:rsidRPr="0005354E">
        <w:rPr>
          <w:lang w:val="en-US"/>
        </w:rPr>
        <w:t>, and is considered the gold standard in natural sciences, particularly in computer science</w:t>
      </w:r>
      <w:r w:rsidR="003D238D" w:rsidRPr="0005354E">
        <w:rPr>
          <w:lang w:val="en-US"/>
        </w:rPr>
        <w:t>, and is by far the most robust and versatile alternative.</w:t>
      </w:r>
    </w:p>
    <w:p w14:paraId="45FB470E" w14:textId="5DBBC8CA" w:rsidR="00A61A0F" w:rsidRDefault="009A2A14" w:rsidP="00A61A0F">
      <w:pPr>
        <w:pStyle w:val="Paragraph"/>
        <w:rPr>
          <w:lang w:val="en-US"/>
        </w:rPr>
      </w:pPr>
      <w:r>
        <w:rPr>
          <w:lang w:val="en-US"/>
        </w:rPr>
        <w:t>LaTe</w:t>
      </w:r>
      <w:r w:rsidR="00DA5316">
        <w:rPr>
          <w:lang w:val="en-US"/>
        </w:rPr>
        <w:t xml:space="preserve">X </w:t>
      </w:r>
      <w:r>
        <w:rPr>
          <w:lang w:val="en-US"/>
        </w:rPr>
        <w:t xml:space="preserve">is a </w:t>
      </w:r>
      <w:r w:rsidR="00DA5316">
        <w:rPr>
          <w:lang w:val="en-US"/>
        </w:rPr>
        <w:t xml:space="preserve">user friendly and well documented (the original book, </w:t>
      </w:r>
      <w:r w:rsidR="00041D4A">
        <w:fldChar w:fldCharType="begin"/>
      </w:r>
      <w:r w:rsidR="00041D4A">
        <w:rPr>
          <w:lang w:val="en-US"/>
        </w:rPr>
        <w:instrText xml:space="preserve"> REF _Ref60232837 \h </w:instrText>
      </w:r>
      <w:r w:rsidR="00041D4A">
        <w:fldChar w:fldCharType="separate"/>
      </w:r>
      <w:r w:rsidR="00B70606">
        <w:t xml:space="preserve">Figure </w:t>
      </w:r>
      <w:r w:rsidR="00B70606">
        <w:rPr>
          <w:noProof/>
        </w:rPr>
        <w:t>3</w:t>
      </w:r>
      <w:r w:rsidR="00041D4A">
        <w:fldChar w:fldCharType="end"/>
      </w:r>
      <w:r w:rsidR="00DA5316">
        <w:rPr>
          <w:lang w:val="en-US"/>
        </w:rPr>
        <w:t xml:space="preserve">, is still a valid starting point) </w:t>
      </w:r>
      <w:r>
        <w:rPr>
          <w:lang w:val="en-US"/>
        </w:rPr>
        <w:t>macro wrapping of TeX. TeX was developed in the late seventies by one of the giants in computer sciences</w:t>
      </w:r>
      <w:r w:rsidR="00C02F2B">
        <w:rPr>
          <w:lang w:val="en-US"/>
        </w:rPr>
        <w:t>, Donald Knuth</w:t>
      </w:r>
      <w:r>
        <w:rPr>
          <w:lang w:val="en-US"/>
        </w:rPr>
        <w:t>. He is most famous for the “Bible”, the four volumes of</w:t>
      </w:r>
      <w:r w:rsidR="00D87C1B">
        <w:rPr>
          <w:lang w:val="en-US"/>
        </w:rPr>
        <w:t xml:space="preserve"> </w:t>
      </w:r>
      <w:r>
        <w:rPr>
          <w:lang w:val="en-US"/>
        </w:rPr>
        <w:t>“</w:t>
      </w:r>
      <w:r w:rsidRPr="009A2A14">
        <w:rPr>
          <w:lang w:val="en-US"/>
        </w:rPr>
        <w:t>The Art of Computer Programming</w:t>
      </w:r>
      <w:r>
        <w:rPr>
          <w:lang w:val="en-US"/>
        </w:rPr>
        <w:t>”</w:t>
      </w:r>
      <w:r w:rsidR="006365A3">
        <w:rPr>
          <w:lang w:val="en-US"/>
        </w:rPr>
        <w:t xml:space="preserve">. </w:t>
      </w:r>
      <w:r w:rsidR="00C46287">
        <w:rPr>
          <w:lang w:val="en-US"/>
        </w:rPr>
        <w:t>The first editions were produced by tradition “hot metal” typesetting, but then the technology shifted to photographic techniques, he found them awful. Then he decided to device a computer</w:t>
      </w:r>
      <w:r w:rsidR="008C2430">
        <w:rPr>
          <w:lang w:val="en-US"/>
        </w:rPr>
        <w:t>-</w:t>
      </w:r>
      <w:r w:rsidR="00C46287">
        <w:rPr>
          <w:lang w:val="en-US"/>
        </w:rPr>
        <w:t xml:space="preserve">based system, </w:t>
      </w:r>
      <w:r w:rsidR="00C46287" w:rsidRPr="00C46287">
        <w:rPr>
          <w:lang w:val="en-US"/>
        </w:rPr>
        <w:t xml:space="preserve">to allow anybody to produce high-quality books using a reasonably minimal amount of effort, and to provide a system that would give exactly the same results on all </w:t>
      </w:r>
      <w:r w:rsidR="00C46287" w:rsidRPr="00C46287">
        <w:rPr>
          <w:lang w:val="en-US"/>
        </w:rPr>
        <w:lastRenderedPageBreak/>
        <w:t>computers, now and in the future</w:t>
      </w:r>
      <w:r w:rsidR="00C46287">
        <w:rPr>
          <w:lang w:val="en-US"/>
        </w:rPr>
        <w:t>, quite a tall order. He started with spending half a year in printing shops, to learn the basics of traditional and established best practices in layout and typography. Then he went back to his office and developed TeX for the layout and MetaFont for typography</w:t>
      </w:r>
      <w:r w:rsidR="00071085">
        <w:rPr>
          <w:lang w:val="en-US"/>
        </w:rPr>
        <w:t>.</w:t>
      </w:r>
    </w:p>
    <w:tbl>
      <w:tblPr>
        <w:tblpPr w:leftFromText="180" w:rightFromText="180" w:vertAnchor="text" w:tblpY="241"/>
        <w:tblOverlap w:val="never"/>
        <w:tblW w:w="0" w:type="auto"/>
        <w:tblLayout w:type="fixed"/>
        <w:tblLook w:val="0000" w:firstRow="0" w:lastRow="0" w:firstColumn="0" w:lastColumn="0" w:noHBand="0" w:noVBand="0"/>
      </w:tblPr>
      <w:tblGrid>
        <w:gridCol w:w="8503"/>
      </w:tblGrid>
      <w:tr w:rsidR="00A61A0F" w14:paraId="7002AE0B" w14:textId="77777777" w:rsidTr="00A61A0F">
        <w:trPr>
          <w:cantSplit/>
        </w:trPr>
        <w:tc>
          <w:tcPr>
            <w:tcW w:w="8503" w:type="dxa"/>
            <w:shd w:val="clear" w:color="auto" w:fill="auto"/>
          </w:tcPr>
          <w:p w14:paraId="1785C1BF" w14:textId="77777777" w:rsidR="00A61A0F" w:rsidRDefault="00A61A0F" w:rsidP="00A61A0F">
            <w:pPr>
              <w:pStyle w:val="Paragraph"/>
              <w:keepNext/>
              <w:ind w:firstLine="0"/>
              <w:jc w:val="center"/>
            </w:pPr>
            <w:r>
              <w:rPr>
                <w:noProof/>
              </w:rPr>
              <w:drawing>
                <wp:inline distT="0" distB="0" distL="0" distR="0" wp14:anchorId="48B91EDE" wp14:editId="598951BD">
                  <wp:extent cx="3022600" cy="3022600"/>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22">
                            <a:extLst>
                              <a:ext uri="{28A0092B-C50C-407E-A947-70E740481C1C}">
                                <a14:useLocalDpi xmlns:a14="http://schemas.microsoft.com/office/drawing/2010/main" val="0"/>
                              </a:ext>
                            </a:extLst>
                          </a:blip>
                          <a:stretch>
                            <a:fillRect/>
                          </a:stretch>
                        </pic:blipFill>
                        <pic:spPr>
                          <a:xfrm>
                            <a:off x="0" y="0"/>
                            <a:ext cx="3022600" cy="3022600"/>
                          </a:xfrm>
                          <a:prstGeom prst="rect">
                            <a:avLst/>
                          </a:prstGeom>
                        </pic:spPr>
                      </pic:pic>
                    </a:graphicData>
                  </a:graphic>
                </wp:inline>
              </w:drawing>
            </w:r>
          </w:p>
          <w:p w14:paraId="01667D0E" w14:textId="001FEB72" w:rsidR="00A61A0F" w:rsidRDefault="00A61A0F" w:rsidP="00A61A0F">
            <w:pPr>
              <w:pStyle w:val="Caption"/>
            </w:pPr>
            <w:bookmarkStart w:id="139" w:name="_Ref60232837"/>
            <w:bookmarkStart w:id="140" w:name="_Toc60550350"/>
            <w:r>
              <w:t xml:space="preserve">Figure </w:t>
            </w:r>
            <w:r>
              <w:fldChar w:fldCharType="begin"/>
            </w:r>
            <w:r>
              <w:instrText xml:space="preserve"> SEQ Figure \* ARABIC </w:instrText>
            </w:r>
            <w:r>
              <w:fldChar w:fldCharType="separate"/>
            </w:r>
            <w:r w:rsidR="00B70606">
              <w:rPr>
                <w:noProof/>
              </w:rPr>
              <w:t>3</w:t>
            </w:r>
            <w:r>
              <w:fldChar w:fldCharType="end"/>
            </w:r>
            <w:bookmarkEnd w:id="139"/>
            <w:r>
              <w:t>: The original LaTeX manual</w:t>
            </w:r>
            <w:bookmarkEnd w:id="140"/>
          </w:p>
          <w:p w14:paraId="2412603C" w14:textId="5CA09520" w:rsidR="00A61A0F" w:rsidRDefault="00A61A0F" w:rsidP="00A61A0F">
            <w:pPr>
              <w:pStyle w:val="Paragraph"/>
              <w:ind w:firstLine="0"/>
              <w:jc w:val="center"/>
            </w:pPr>
          </w:p>
        </w:tc>
      </w:tr>
    </w:tbl>
    <w:p w14:paraId="2DEBAA18" w14:textId="531A9134" w:rsidR="00071085" w:rsidRDefault="00071085" w:rsidP="00A61A0F">
      <w:pPr>
        <w:pStyle w:val="Paragraph"/>
      </w:pPr>
      <w:r>
        <w:t>LaTeX</w:t>
      </w:r>
      <w:r w:rsidR="00A358BE" w:rsidRPr="00A358BE">
        <w:rPr>
          <w:lang w:val="en-US"/>
        </w:rPr>
        <w:t xml:space="preserve"> </w:t>
      </w:r>
      <w:r>
        <w:t>is extremely configurable, and there is a vast treasury of so-called packages to</w:t>
      </w:r>
      <w:r w:rsidR="00661D3B" w:rsidRPr="00661D3B">
        <w:rPr>
          <w:lang w:val="en-US"/>
        </w:rPr>
        <w:t xml:space="preserve"> </w:t>
      </w:r>
      <w:r>
        <w:t xml:space="preserve">provide solutions </w:t>
      </w:r>
      <w:r w:rsidR="00661D3B" w:rsidRPr="00661D3B">
        <w:rPr>
          <w:lang w:val="en-US"/>
        </w:rPr>
        <w:t>for</w:t>
      </w:r>
      <w:r>
        <w:t xml:space="preserve"> any kind of need</w:t>
      </w:r>
      <w:r w:rsidR="00C314E5">
        <w:rPr>
          <w:lang w:val="en-US"/>
        </w:rPr>
        <w:t>,</w:t>
      </w:r>
      <w:r>
        <w:t xml:space="preserve"> and you could always write your own macros</w:t>
      </w:r>
      <w:r w:rsidR="000E35F8">
        <w:t>,</w:t>
      </w:r>
      <w:r>
        <w:t xml:space="preserve"> it is quite straight forward.</w:t>
      </w:r>
    </w:p>
    <w:p w14:paraId="7E90043F" w14:textId="5646718A" w:rsidR="00E91854" w:rsidRPr="009A7622" w:rsidRDefault="00071085" w:rsidP="009A7622">
      <w:pPr>
        <w:pStyle w:val="Paragraph"/>
        <w:sectPr w:rsidR="00E91854" w:rsidRPr="009A7622" w:rsidSect="009C43B6">
          <w:type w:val="oddPage"/>
          <w:pgSz w:w="11906" w:h="16838"/>
          <w:pgMar w:top="1701" w:right="1985" w:bottom="2268" w:left="1418" w:header="709" w:footer="709" w:gutter="0"/>
          <w:cols w:space="708"/>
          <w:docGrid w:linePitch="360"/>
        </w:sectPr>
      </w:pPr>
      <w:r>
        <w:t>LaTex can be run locally on your machine, or you can opt for the user friendly online LaTeX wrapper provide</w:t>
      </w:r>
      <w:r w:rsidR="00661D3B" w:rsidRPr="00661D3B">
        <w:rPr>
          <w:lang w:val="en-US"/>
        </w:rPr>
        <w:t>d</w:t>
      </w:r>
      <w:r>
        <w:t xml:space="preserve"> by Overleaf </w:t>
      </w:r>
      <w:r w:rsidR="004568FE" w:rsidRPr="00237935">
        <w:rPr>
          <w:rStyle w:val="FootnoteReference"/>
        </w:rPr>
        <w:footnoteReference w:id="9"/>
      </w:r>
      <w:r>
        <w:t>, wich is an excellent choice for collaborative writing. Why not try it out, just download the zipped LaTeX version of this template</w:t>
      </w:r>
      <w:r w:rsidR="004568FE" w:rsidRPr="00237935">
        <w:rPr>
          <w:rStyle w:val="FootnoteReference"/>
        </w:rPr>
        <w:footnoteReference w:id="10"/>
      </w:r>
      <w:r>
        <w:t xml:space="preserve">, </w:t>
      </w:r>
      <w:r w:rsidR="00661D3B" w:rsidRPr="00661D3B">
        <w:rPr>
          <w:lang w:val="en-US"/>
        </w:rPr>
        <w:t>get</w:t>
      </w:r>
      <w:r>
        <w:t xml:space="preserve"> a (free) account on Overleaf, and start a new project by uploading the zip file. </w:t>
      </w:r>
    </w:p>
    <w:p w14:paraId="0C19AD73" w14:textId="77777777" w:rsidR="00E91854" w:rsidRDefault="00E91854" w:rsidP="00A61A0F">
      <w:pPr>
        <w:pStyle w:val="Paragraph"/>
        <w:rPr>
          <w:lang w:val="en-US"/>
        </w:rPr>
        <w:sectPr w:rsidR="00E91854" w:rsidSect="009C43B6">
          <w:headerReference w:type="even" r:id="rId23"/>
          <w:footerReference w:type="even" r:id="rId24"/>
          <w:type w:val="oddPage"/>
          <w:pgSz w:w="11906" w:h="16838"/>
          <w:pgMar w:top="1701" w:right="1985" w:bottom="2268" w:left="1418" w:header="709" w:footer="709" w:gutter="0"/>
          <w:cols w:space="708"/>
          <w:docGrid w:linePitch="360"/>
        </w:sectPr>
      </w:pPr>
    </w:p>
    <w:p w14:paraId="193C9498" w14:textId="122AB976" w:rsidR="00DE7E2A" w:rsidRDefault="00DE7E2A" w:rsidP="00A61A0F">
      <w:pPr>
        <w:pStyle w:val="Paragraph"/>
        <w:rPr>
          <w:lang w:val="en-US"/>
        </w:rPr>
      </w:pPr>
    </w:p>
    <w:p w14:paraId="49FCC0DC" w14:textId="77777777" w:rsidR="0042773E" w:rsidRDefault="0042773E" w:rsidP="00C75E06">
      <w:pPr>
        <w:pStyle w:val="TOC1"/>
        <w:rPr>
          <w:lang w:val="en-US"/>
        </w:rPr>
      </w:pPr>
    </w:p>
    <w:p w14:paraId="3C2BA5DA" w14:textId="3A3333AC" w:rsidR="0069174D" w:rsidRDefault="0069174D" w:rsidP="00766EF6">
      <w:pPr>
        <w:pStyle w:val="TOC1"/>
        <w:sectPr w:rsidR="0069174D" w:rsidSect="009C43B6">
          <w:type w:val="oddPage"/>
          <w:pgSz w:w="11906" w:h="16838"/>
          <w:pgMar w:top="1701" w:right="1985" w:bottom="2268" w:left="1418" w:header="709" w:footer="709" w:gutter="0"/>
          <w:cols w:space="708"/>
          <w:docGrid w:linePitch="360"/>
        </w:sectPr>
      </w:pPr>
    </w:p>
    <w:p w14:paraId="0FA25642" w14:textId="4E3E03FB" w:rsidR="00766EF6" w:rsidRPr="00766EF6" w:rsidRDefault="00766EF6" w:rsidP="00766EF6">
      <w:pPr>
        <w:pStyle w:val="TOC1"/>
      </w:pPr>
    </w:p>
    <w:sectPr w:rsidR="00766EF6" w:rsidRPr="00766EF6" w:rsidSect="009C43B6">
      <w:type w:val="oddPage"/>
      <w:pgSz w:w="11906" w:h="16838"/>
      <w:pgMar w:top="1701" w:right="1985" w:bottom="226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69793A" w14:textId="77777777" w:rsidR="000A7B09" w:rsidRDefault="000A7B09" w:rsidP="00750014">
      <w:r>
        <w:separator/>
      </w:r>
    </w:p>
    <w:p w14:paraId="305CA9CC" w14:textId="77777777" w:rsidR="000A7B09" w:rsidRDefault="000A7B09"/>
    <w:p w14:paraId="6DEAB72C" w14:textId="77777777" w:rsidR="000A7B09" w:rsidRDefault="000A7B09"/>
    <w:p w14:paraId="6081F870" w14:textId="77777777" w:rsidR="000A7B09" w:rsidRDefault="000A7B09"/>
  </w:endnote>
  <w:endnote w:type="continuationSeparator" w:id="0">
    <w:p w14:paraId="1CC42257" w14:textId="77777777" w:rsidR="000A7B09" w:rsidRDefault="000A7B09" w:rsidP="00750014">
      <w:r>
        <w:continuationSeparator/>
      </w:r>
    </w:p>
    <w:p w14:paraId="2B661715" w14:textId="77777777" w:rsidR="000A7B09" w:rsidRDefault="000A7B09"/>
    <w:p w14:paraId="0690524E" w14:textId="77777777" w:rsidR="000A7B09" w:rsidRDefault="000A7B09"/>
    <w:p w14:paraId="69B22D5C" w14:textId="77777777" w:rsidR="000A7B09" w:rsidRDefault="000A7B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Light (Headings)">
    <w:altName w:val="Calibri Light"/>
    <w:panose1 w:val="020B0604020202020204"/>
    <w:charset w:val="00"/>
    <w:family w:val="swiss"/>
    <w:pitch w:val="default"/>
  </w:font>
  <w:font w:name="Calibri (Body)">
    <w:altName w:val="Calibri"/>
    <w:panose1 w:val="020B0604020202020204"/>
    <w:charset w:val="00"/>
    <w:family w:val="auto"/>
    <w:pitch w:val="variable"/>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3549394"/>
      <w:docPartObj>
        <w:docPartGallery w:val="Page Numbers (Bottom of Page)"/>
        <w:docPartUnique/>
      </w:docPartObj>
    </w:sdtPr>
    <w:sdtEndPr>
      <w:rPr>
        <w:rStyle w:val="PageNumber"/>
      </w:rPr>
    </w:sdtEndPr>
    <w:sdtContent>
      <w:p w14:paraId="45D937CD" w14:textId="32E8C5D0" w:rsidR="00B24723" w:rsidRDefault="00B24723" w:rsidP="00D2393A">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AB9D21D" w14:textId="77777777" w:rsidR="00B24723" w:rsidRDefault="00B24723" w:rsidP="00B24723">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9F7E1D" w14:textId="5E7D5B48" w:rsidR="001630ED" w:rsidRDefault="001630ED" w:rsidP="00FF1D98">
    <w:pPr>
      <w:pStyle w:val="Footer"/>
      <w:tabs>
        <w:tab w:val="clear" w:pos="4513"/>
        <w:tab w:val="clear" w:pos="9026"/>
        <w:tab w:val="left" w:pos="1348"/>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55975C" w14:textId="77777777" w:rsidR="001630ED" w:rsidRDefault="001630ED" w:rsidP="00FF1D98">
    <w:pPr>
      <w:pStyle w:val="Footer"/>
      <w:tabs>
        <w:tab w:val="clear" w:pos="4513"/>
        <w:tab w:val="clear" w:pos="9026"/>
        <w:tab w:val="left" w:pos="1348"/>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60058225"/>
      <w:docPartObj>
        <w:docPartGallery w:val="Page Numbers (Bottom of Page)"/>
        <w:docPartUnique/>
      </w:docPartObj>
    </w:sdtPr>
    <w:sdtEndPr>
      <w:rPr>
        <w:rStyle w:val="PageNumber"/>
      </w:rPr>
    </w:sdtEndPr>
    <w:sdtContent>
      <w:p w14:paraId="409A8498" w14:textId="35CC4D44" w:rsidR="001630ED" w:rsidRDefault="001630ED" w:rsidP="001630ED">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314D786F" w14:textId="76CD8875" w:rsidR="001630ED" w:rsidRDefault="001630ED" w:rsidP="00700653">
    <w:pPr>
      <w:ind w:right="360" w:firstLine="360"/>
    </w:pPr>
    <w:r>
      <w:ptab w:relativeTo="margin" w:alignment="center" w:leader="none"/>
    </w:r>
    <w:r>
      <w:ptab w:relativeTo="margin" w:alignment="right" w:leader="none"/>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314006"/>
      <w:docPartObj>
        <w:docPartGallery w:val="Page Numbers (Bottom of Page)"/>
        <w:docPartUnique/>
      </w:docPartObj>
    </w:sdtPr>
    <w:sdtEndPr>
      <w:rPr>
        <w:rStyle w:val="PageNumber"/>
      </w:rPr>
    </w:sdtEndPr>
    <w:sdtContent>
      <w:p w14:paraId="137614B5" w14:textId="51D21061" w:rsidR="001630ED" w:rsidRDefault="001630ED" w:rsidP="00B24723">
        <w:pP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7A60BFC6" w14:textId="3C8D4AA9" w:rsidR="001630ED" w:rsidRDefault="001630ED" w:rsidP="00401960">
    <w:pPr>
      <w:ind w:right="480" w:firstLine="360"/>
    </w:pPr>
    <w:r w:rsidRPr="00B5206F">
      <w:rPr>
        <w:rStyle w:val="PageNumber"/>
      </w:rPr>
      <w:ptab w:relativeTo="margin" w:alignment="center" w:leader="none"/>
    </w:r>
    <w:r w:rsidRPr="00B5206F">
      <w:rPr>
        <w:rStyle w:val="PageNumber"/>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C8CB3" w14:textId="7229BE26" w:rsidR="001630ED" w:rsidRDefault="001630ED" w:rsidP="0060232E">
    <w:pPr>
      <w:framePr w:wrap="none" w:vAnchor="text" w:hAnchor="margin" w:xAlign="outside" w:y="1"/>
      <w:rPr>
        <w:rStyle w:val="PageNumber"/>
      </w:rPr>
    </w:pPr>
  </w:p>
  <w:p w14:paraId="5D5E6EA4" w14:textId="77777777" w:rsidR="001630ED" w:rsidRDefault="001630ED" w:rsidP="008106E1">
    <w:pPr>
      <w:tabs>
        <w:tab w:val="left" w:pos="752"/>
      </w:tabs>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8C54DB" w14:textId="77777777" w:rsidR="000A7B09" w:rsidRDefault="000A7B09" w:rsidP="00750014">
      <w:r>
        <w:separator/>
      </w:r>
    </w:p>
    <w:p w14:paraId="6CA041FA" w14:textId="77777777" w:rsidR="000A7B09" w:rsidRDefault="000A7B09"/>
    <w:p w14:paraId="5B100DA7" w14:textId="77777777" w:rsidR="000A7B09" w:rsidRDefault="000A7B09"/>
    <w:p w14:paraId="11E8A6FF" w14:textId="77777777" w:rsidR="000A7B09" w:rsidRDefault="000A7B09"/>
  </w:footnote>
  <w:footnote w:type="continuationSeparator" w:id="0">
    <w:p w14:paraId="3A4A8244" w14:textId="77777777" w:rsidR="000A7B09" w:rsidRDefault="000A7B09" w:rsidP="00750014">
      <w:r>
        <w:continuationSeparator/>
      </w:r>
    </w:p>
    <w:p w14:paraId="57742FA3" w14:textId="77777777" w:rsidR="000A7B09" w:rsidRDefault="000A7B09"/>
    <w:p w14:paraId="1F545E41" w14:textId="77777777" w:rsidR="000A7B09" w:rsidRDefault="000A7B09"/>
    <w:p w14:paraId="02B09585" w14:textId="77777777" w:rsidR="000A7B09" w:rsidRDefault="000A7B09"/>
  </w:footnote>
  <w:footnote w:id="1">
    <w:p w14:paraId="75EDB365" w14:textId="779A71AE" w:rsidR="001630ED" w:rsidRPr="008E13D2" w:rsidRDefault="001630ED">
      <w:pPr>
        <w:pStyle w:val="TOC6"/>
        <w:rPr>
          <w:rStyle w:val="FootnoteTextChar"/>
          <w:rFonts w:eastAsiaTheme="minorEastAsia"/>
        </w:rPr>
      </w:pPr>
      <w:r w:rsidRPr="00237935">
        <w:rPr>
          <w:rStyle w:val="FootnoteReference"/>
        </w:rPr>
        <w:footnoteRef/>
      </w:r>
      <w:r>
        <w:t xml:space="preserve"> </w:t>
      </w:r>
      <w:r w:rsidRPr="008E13D2">
        <w:rPr>
          <w:rStyle w:val="FootnoteTextChar"/>
          <w:rFonts w:eastAsiaTheme="minorEastAsia"/>
        </w:rPr>
        <w:t>It is common with more than one question</w:t>
      </w:r>
    </w:p>
  </w:footnote>
  <w:footnote w:id="2">
    <w:p w14:paraId="35F18904" w14:textId="3B916926" w:rsidR="001630ED" w:rsidRPr="004105E8" w:rsidRDefault="001630ED" w:rsidP="00763803">
      <w:pPr>
        <w:rPr>
          <w:lang w:val="en-US"/>
        </w:rPr>
      </w:pPr>
      <w:r w:rsidRPr="00237935">
        <w:rPr>
          <w:rStyle w:val="FootnoteReference"/>
        </w:rPr>
        <w:footnoteRef/>
      </w:r>
      <w:r>
        <w:t xml:space="preserve"> </w:t>
      </w:r>
      <w:r w:rsidRPr="00DD2380">
        <w:t>en.wikipedia.org/wiki/IMRAD</w:t>
      </w:r>
    </w:p>
  </w:footnote>
  <w:footnote w:id="3">
    <w:p w14:paraId="0B44BDE3" w14:textId="4E98862F" w:rsidR="001630ED" w:rsidRPr="00FC7B5A" w:rsidRDefault="001630ED" w:rsidP="00FC7B5A">
      <w:pPr>
        <w:pStyle w:val="TOC1"/>
        <w:rPr>
          <w:rFonts w:cs="Times New Roman"/>
          <w:sz w:val="20"/>
          <w:szCs w:val="20"/>
        </w:rPr>
      </w:pPr>
      <w:r w:rsidRPr="00237935">
        <w:rPr>
          <w:rStyle w:val="FootnoteReference"/>
        </w:rPr>
        <w:footnoteRef/>
      </w:r>
      <w:r>
        <w:t xml:space="preserve"> </w:t>
      </w:r>
      <w:r w:rsidRPr="00FC7B5A">
        <w:rPr>
          <w:rStyle w:val="FootnoteTextChar"/>
          <w:rFonts w:eastAsiaTheme="minorEastAsia"/>
        </w:rPr>
        <w:t xml:space="preserve">However, Word might not be rock solid itself, as some think, and they will claim that </w:t>
      </w:r>
      <w:r>
        <w:rPr>
          <w:rStyle w:val="FootnoteTextChar"/>
          <w:rFonts w:eastAsiaTheme="minorEastAsia"/>
        </w:rPr>
        <w:t xml:space="preserve">a </w:t>
      </w:r>
      <w:r w:rsidRPr="00FC7B5A">
        <w:rPr>
          <w:rStyle w:val="FootnoteTextChar"/>
          <w:rFonts w:eastAsiaTheme="minorEastAsia"/>
          <w:i/>
          <w:iCs/>
        </w:rPr>
        <w:t>robust</w:t>
      </w:r>
      <w:r w:rsidRPr="00FC7B5A">
        <w:rPr>
          <w:rStyle w:val="FootnoteTextChar"/>
          <w:rFonts w:eastAsiaTheme="minorEastAsia"/>
        </w:rPr>
        <w:t xml:space="preserve"> Word template is </w:t>
      </w:r>
      <w:r>
        <w:rPr>
          <w:rStyle w:val="FootnoteTextChar"/>
          <w:rFonts w:eastAsiaTheme="minorEastAsia"/>
        </w:rPr>
        <w:t xml:space="preserve">a </w:t>
      </w:r>
      <w:r w:rsidRPr="00FC7B5A">
        <w:rPr>
          <w:rStyle w:val="FootnoteTextChar"/>
          <w:rFonts w:eastAsiaTheme="minorEastAsia"/>
        </w:rPr>
        <w:t>contradiction of terms.</w:t>
      </w:r>
    </w:p>
  </w:footnote>
  <w:footnote w:id="4">
    <w:p w14:paraId="4AF132A1" w14:textId="4CB54501" w:rsidR="001630ED" w:rsidRPr="00F70F85" w:rsidRDefault="001630ED" w:rsidP="00F70F85">
      <w:r w:rsidRPr="00237935">
        <w:rPr>
          <w:rStyle w:val="FootnoteReference"/>
        </w:rPr>
        <w:footnoteRef/>
      </w:r>
      <w:r>
        <w:t xml:space="preserve"> </w:t>
      </w:r>
      <w:r w:rsidRPr="00F70F85">
        <w:t>gunnar.misund@hiof.no</w:t>
      </w:r>
    </w:p>
  </w:footnote>
  <w:footnote w:id="5">
    <w:p w14:paraId="7C5A9796" w14:textId="6F9F71CA" w:rsidR="001630ED" w:rsidRDefault="001630ED" w:rsidP="00291899">
      <w:r w:rsidRPr="00237935">
        <w:rPr>
          <w:rStyle w:val="FootnoteReference"/>
        </w:rPr>
        <w:footnoteRef/>
      </w:r>
      <w:r>
        <w:t xml:space="preserve"> </w:t>
      </w:r>
      <w:r w:rsidRPr="0017611F">
        <w:rPr>
          <w:rStyle w:val="FootnoteTextChar"/>
          <w:rFonts w:eastAsiaTheme="minorEastAsia"/>
          <w:lang w:val="en-US"/>
        </w:rPr>
        <w:t xml:space="preserve">I </w:t>
      </w:r>
      <w:r w:rsidRPr="0017611F">
        <w:rPr>
          <w:rStyle w:val="FootnoteTextChar"/>
          <w:rFonts w:eastAsiaTheme="minorEastAsia"/>
        </w:rPr>
        <w:t>have never encountered single page layouts in academic books, nor in conference and journal papers…</w:t>
      </w:r>
      <w:hyperlink r:id="rId1" w:history="1">
        <w:r w:rsidRPr="0017611F">
          <w:rPr>
            <w:rStyle w:val="FootnoteTextChar"/>
            <w:rFonts w:eastAsiaTheme="minorEastAsia"/>
            <w:i/>
            <w:iCs/>
          </w:rPr>
          <w:t>When in Rome, do as the Romans do</w:t>
        </w:r>
      </w:hyperlink>
      <w:r>
        <w:rPr>
          <w:rStyle w:val="FootnoteTextChar"/>
          <w:rFonts w:eastAsiaTheme="minorEastAsia"/>
          <w:i/>
          <w:iCs/>
        </w:rPr>
        <w:t xml:space="preserve"> </w:t>
      </w:r>
      <w:r w:rsidRPr="00B855B9">
        <w:rPr>
          <w:rStyle w:val="FootnoteTextChar"/>
          <w:rFonts w:eastAsiaTheme="minorEastAsia"/>
        </w:rPr>
        <w:sym w:font="Wingdings" w:char="F04A"/>
      </w:r>
      <w:r w:rsidRPr="00B855B9">
        <w:rPr>
          <w:rStyle w:val="FootnoteTextChar"/>
          <w:rFonts w:eastAsiaTheme="minorEastAsia"/>
        </w:rPr>
        <w:t>.</w:t>
      </w:r>
    </w:p>
    <w:p w14:paraId="3A76619C" w14:textId="77777777" w:rsidR="001630ED" w:rsidRPr="0017611F" w:rsidRDefault="001630ED" w:rsidP="00291899">
      <w:pPr>
        <w:pStyle w:val="TOC6"/>
      </w:pPr>
    </w:p>
  </w:footnote>
  <w:footnote w:id="6">
    <w:p w14:paraId="6AFF32F3" w14:textId="16B9C8B3" w:rsidR="001630ED" w:rsidRDefault="001630ED" w:rsidP="00772C5E">
      <w:r w:rsidRPr="00237935">
        <w:rPr>
          <w:rStyle w:val="FootnoteReference"/>
        </w:rPr>
        <w:footnoteRef/>
      </w:r>
      <w:r w:rsidRPr="00D14F35">
        <w:rPr>
          <w:rStyle w:val="FootnoteTextChar"/>
          <w:rFonts w:eastAsiaTheme="minorEastAsia"/>
          <w:lang w:val="en-NO"/>
        </w:rPr>
        <w:t xml:space="preserve"> </w:t>
      </w:r>
      <w:r w:rsidRPr="00A334D5">
        <w:rPr>
          <w:rStyle w:val="FootnoteTextChar"/>
          <w:rFonts w:eastAsiaTheme="minorEastAsia"/>
          <w:lang w:val="en-NO"/>
        </w:rPr>
        <w:t>For instance:</w:t>
      </w:r>
      <w:r w:rsidRPr="00710DC6">
        <w:t xml:space="preserve"> </w:t>
      </w:r>
    </w:p>
    <w:p w14:paraId="204C78B7" w14:textId="77777777" w:rsidR="001630ED" w:rsidRDefault="001630ED" w:rsidP="00772C5E">
      <w:r w:rsidRPr="00710DC6">
        <w:t xml:space="preserve">library.leeds.ac.uk/info/14011/writing/106/academic_writing, libguides.usc.edu/writingguide/academicwriting, </w:t>
      </w:r>
    </w:p>
    <w:p w14:paraId="793A3C50" w14:textId="013C006B" w:rsidR="001630ED" w:rsidRPr="00710DC6" w:rsidRDefault="001630ED" w:rsidP="00772C5E">
      <w:r w:rsidRPr="00710DC6">
        <w:t>www.academic-englishuk.com/academic-style</w:t>
      </w:r>
    </w:p>
  </w:footnote>
  <w:footnote w:id="7">
    <w:p w14:paraId="0F9E06BE" w14:textId="26DAE57B" w:rsidR="001630ED" w:rsidRPr="001630ED" w:rsidRDefault="001630ED" w:rsidP="00FB5C9F">
      <w:pPr>
        <w:pStyle w:val="FootNoteUrl"/>
        <w:rPr>
          <w:lang w:val="en-NO"/>
        </w:rPr>
      </w:pPr>
      <w:r w:rsidRPr="00237935">
        <w:rPr>
          <w:rStyle w:val="FootnoteReference"/>
        </w:rPr>
        <w:footnoteRef/>
      </w:r>
      <w:r w:rsidRPr="001630ED">
        <w:rPr>
          <w:lang w:val="en-NO"/>
        </w:rPr>
        <w:t xml:space="preserve"> https://www.libreoffice.org/download/download</w:t>
      </w:r>
    </w:p>
    <w:p w14:paraId="3EC81A3A" w14:textId="3C75546E" w:rsidR="001630ED" w:rsidRPr="00E32947" w:rsidRDefault="001630ED">
      <w:pPr>
        <w:pStyle w:val="TOC6"/>
      </w:pPr>
    </w:p>
  </w:footnote>
  <w:footnote w:id="8">
    <w:p w14:paraId="2E9A3268" w14:textId="3A297AC2" w:rsidR="001630ED" w:rsidRPr="001630ED" w:rsidRDefault="001630ED" w:rsidP="00FB5C9F">
      <w:pPr>
        <w:pStyle w:val="FootNoteUrl"/>
        <w:rPr>
          <w:lang w:val="en-NO"/>
        </w:rPr>
      </w:pPr>
      <w:r>
        <w:rPr>
          <w:rStyle w:val="FootnoteReference"/>
        </w:rPr>
        <w:footnoteRef/>
      </w:r>
      <w:r w:rsidRPr="00FB5C9F">
        <w:rPr>
          <w:lang w:val="en-NO"/>
        </w:rPr>
        <w:t xml:space="preserve"> </w:t>
      </w:r>
      <w:r w:rsidR="009A7622" w:rsidRPr="009A7622">
        <w:rPr>
          <w:lang w:val="en-NO"/>
        </w:rPr>
        <w:t>https://www.facebook.com/groups/693636154649756</w:t>
      </w:r>
    </w:p>
  </w:footnote>
  <w:footnote w:id="9">
    <w:p w14:paraId="002700CA" w14:textId="772CBAE2" w:rsidR="001630ED" w:rsidRPr="00FB5C9F" w:rsidRDefault="001630ED" w:rsidP="007B2DE4">
      <w:pPr>
        <w:pStyle w:val="FootNoteUrl"/>
        <w:rPr>
          <w:rStyle w:val="Hyperlink"/>
          <w:lang w:val="en-NO"/>
        </w:rPr>
      </w:pPr>
      <w:r w:rsidRPr="00237935">
        <w:rPr>
          <w:rStyle w:val="FootnoteReference"/>
        </w:rPr>
        <w:footnoteRef/>
      </w:r>
      <w:r w:rsidRPr="001630ED">
        <w:rPr>
          <w:lang w:val="en-NO"/>
        </w:rPr>
        <w:t xml:space="preserve"> overleaf.com</w:t>
      </w:r>
    </w:p>
  </w:footnote>
  <w:footnote w:id="10">
    <w:p w14:paraId="47193C16" w14:textId="498CB40C" w:rsidR="001630ED" w:rsidRPr="001630ED" w:rsidRDefault="001630ED" w:rsidP="007B2DE4">
      <w:pPr>
        <w:pStyle w:val="FootNoteUrl"/>
        <w:rPr>
          <w:lang w:val="en-NO"/>
        </w:rPr>
      </w:pPr>
      <w:r w:rsidRPr="00237935">
        <w:rPr>
          <w:rStyle w:val="FootnoteReference"/>
        </w:rPr>
        <w:footnoteRef/>
      </w:r>
      <w:r w:rsidRPr="001630ED">
        <w:rPr>
          <w:lang w:val="en-NO"/>
        </w:rPr>
        <w:t xml:space="preserve"> </w:t>
      </w:r>
      <w:r w:rsidR="009A7622" w:rsidRPr="009A7622">
        <w:rPr>
          <w:lang w:val="en-NO"/>
        </w:rPr>
        <w:t>https://www.facebook.com/groups/693636154649756</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276CF2" w14:textId="77777777" w:rsidR="001630ED" w:rsidRDefault="001630ED">
    <w:pPr>
      <w:pStyle w:val="FAA3D0BBFF8B46C781D3F7D20FEC8DC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CB49FC" w14:textId="70FEEEB2" w:rsidR="001630ED" w:rsidRDefault="00DB06DA" w:rsidP="00755DC3">
    <w:pPr>
      <w:pStyle w:val="Header"/>
      <w:tabs>
        <w:tab w:val="clear" w:pos="4513"/>
        <w:tab w:val="clear" w:pos="9026"/>
        <w:tab w:val="left" w:pos="2816"/>
      </w:tabs>
    </w:pPr>
    <w:fldSimple w:instr=" STYLEREF MainTitle \* MERGEFORMAT ">
      <w:r w:rsidR="00B9380B">
        <w:rPr>
          <w:noProof/>
        </w:rPr>
        <w:t>The Perfect Thesis</w:t>
      </w:r>
    </w:fldSimple>
    <w:r w:rsidR="001630ED">
      <w:ptab w:relativeTo="margin" w:alignment="center" w:leader="none"/>
    </w:r>
    <w:r w:rsidR="001630ED">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69B98D" w14:textId="2B56CE71" w:rsidR="001630ED" w:rsidRDefault="001630ED" w:rsidP="00A01DC0">
    <w:pPr>
      <w:pStyle w:val="HeaderRight"/>
      <w:ind w:right="120"/>
    </w:pPr>
    <w:r>
      <w:ptab w:relativeTo="margin" w:alignment="center" w:leader="none"/>
    </w:r>
    <w:r>
      <w:ptab w:relativeTo="margin" w:alignment="right" w:leader="none"/>
    </w:r>
    <w:fldSimple w:instr=" STYLEREF &quot;Chapter&quot; \* MERGEFORMAT ">
      <w:r w:rsidR="00B9380B">
        <w:t>Introduction</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25E265" w14:textId="3B193D9A" w:rsidR="001630ED" w:rsidRDefault="001630ED" w:rsidP="00C136D7">
    <w:pPr>
      <w:pStyle w:val="HeaderRight"/>
    </w:pPr>
    <w:r>
      <w:ptab w:relativeTo="margin" w:alignment="center" w:leader="none"/>
    </w:r>
    <w:r>
      <w:ptab w:relativeTo="margin" w:alignment="right" w:leader="none"/>
    </w:r>
    <w:fldSimple w:instr=" STYLEREF AppendixHeading1 \* MERGEFORMAT ">
      <w:r w:rsidR="00B9380B">
        <w:t>Word alternative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65E50C" w14:textId="782C6BE1" w:rsidR="001630ED" w:rsidRDefault="001630ED" w:rsidP="00755DC3">
    <w:pPr>
      <w:pStyle w:val="Header"/>
      <w:tabs>
        <w:tab w:val="clear" w:pos="4513"/>
        <w:tab w:val="clear" w:pos="9026"/>
        <w:tab w:val="left" w:pos="2816"/>
      </w:tabs>
    </w:pP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77EAF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950A19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A280F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AA8B24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B24B1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B1EC5C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FA9B4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AEBC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C86E2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9065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E4D20"/>
    <w:multiLevelType w:val="multilevel"/>
    <w:tmpl w:val="62609AAA"/>
    <w:styleLink w:val="aAppendixHeadingsList"/>
    <w:lvl w:ilvl="0">
      <w:start w:val="1"/>
      <w:numFmt w:val="decimal"/>
      <w:lvlText w:val="Appendix %1"/>
      <w:lvlJc w:val="left"/>
      <w:pPr>
        <w:ind w:left="0" w:firstLine="0"/>
      </w:pPr>
      <w:rPr>
        <w:rFonts w:hint="default"/>
      </w:rPr>
    </w:lvl>
    <w:lvl w:ilvl="1">
      <w:start w:val="1"/>
      <w:numFmt w:val="decimal"/>
      <w:lvlText w:val="A %2.1"/>
      <w:lvlJc w:val="left"/>
      <w:pPr>
        <w:ind w:left="0" w:firstLine="0"/>
      </w:pPr>
      <w:rPr>
        <w:rFonts w:hint="default"/>
      </w:rPr>
    </w:lvl>
    <w:lvl w:ilvl="2">
      <w:start w:val="1"/>
      <w:numFmt w:val="decimal"/>
      <w:lvlText w:val="A %2 %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82B0314"/>
    <w:multiLevelType w:val="multilevel"/>
    <w:tmpl w:val="AC0A8912"/>
    <w:styleLink w:val="aAppendixHeadings"/>
    <w:lvl w:ilvl="0">
      <w:start w:val="1"/>
      <w:numFmt w:val="decimal"/>
      <w:lvlText w:val="Appendix %1"/>
      <w:lvlJc w:val="left"/>
      <w:pPr>
        <w:ind w:left="0" w:firstLine="0"/>
      </w:pPr>
      <w:rPr>
        <w:rFonts w:hint="default"/>
        <w:b/>
        <w:sz w:val="44"/>
      </w:rPr>
    </w:lvl>
    <w:lvl w:ilvl="1">
      <w:start w:val="1"/>
      <w:numFmt w:val="none"/>
      <w:lvlText w:val="A .%1"/>
      <w:lvlJc w:val="left"/>
      <w:pPr>
        <w:ind w:left="-32767" w:firstLine="32767"/>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0D076ED8"/>
    <w:multiLevelType w:val="multilevel"/>
    <w:tmpl w:val="DA48A326"/>
    <w:styleLink w:val="aAppendixList"/>
    <w:lvl w:ilvl="0">
      <w:start w:val="1"/>
      <w:numFmt w:val="decimal"/>
      <w:lvlText w:val="Appendix %1"/>
      <w:lvlJc w:val="left"/>
      <w:pPr>
        <w:ind w:left="0" w:firstLine="0"/>
      </w:pPr>
      <w:rPr>
        <w:rFonts w:hint="default"/>
        <w:b/>
        <w:sz w:val="44"/>
      </w:rPr>
    </w:lvl>
    <w:lvl w:ilvl="1">
      <w:start w:val="1"/>
      <w:numFmt w:val="none"/>
      <w:lvlText w:val="%2A 1 ."/>
      <w:lvlJc w:val="left"/>
      <w:pPr>
        <w:ind w:left="-32767" w:firstLine="32767"/>
      </w:pPr>
      <w:rPr>
        <w:rFonts w:hint="default"/>
      </w:rPr>
    </w:lvl>
    <w:lvl w:ilvl="2">
      <w:start w:val="1"/>
      <w:numFmt w:val="decimal"/>
      <w:suff w:val="nothing"/>
      <w:lvlText w:val="A %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1CB269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4AC20AE"/>
    <w:multiLevelType w:val="multilevel"/>
    <w:tmpl w:val="2C725D92"/>
    <w:lvl w:ilvl="0">
      <w:start w:val="1"/>
      <w:numFmt w:val="decimal"/>
      <w:pStyle w:val="Objective1"/>
      <w:lvlText w:val="Objective %1 "/>
      <w:lvlJc w:val="left"/>
      <w:pPr>
        <w:ind w:left="720" w:hanging="480"/>
      </w:pPr>
      <w:rPr>
        <w:rFonts w:hint="default"/>
        <w:b/>
        <w:i w:val="0"/>
        <w:sz w:val="24"/>
      </w:rPr>
    </w:lvl>
    <w:lvl w:ilvl="1">
      <w:start w:val="1"/>
      <w:numFmt w:val="decimal"/>
      <w:pStyle w:val="Objective2"/>
      <w:lvlText w:val="Objective %1.%2"/>
      <w:lvlJc w:val="left"/>
      <w:pPr>
        <w:ind w:left="958" w:firstLine="0"/>
      </w:pPr>
      <w:rPr>
        <w:rFonts w:hint="default"/>
        <w:b/>
        <w:i w:val="0"/>
        <w:sz w:val="24"/>
      </w:rPr>
    </w:lvl>
    <w:lvl w:ilvl="2">
      <w:start w:val="1"/>
      <w:numFmt w:val="decimal"/>
      <w:lvlText w:val="%1.%2.%3"/>
      <w:lvlJc w:val="left"/>
      <w:pPr>
        <w:ind w:left="-117" w:hanging="720"/>
      </w:pPr>
      <w:rPr>
        <w:rFonts w:hint="default"/>
      </w:rPr>
    </w:lvl>
    <w:lvl w:ilvl="3">
      <w:start w:val="1"/>
      <w:numFmt w:val="decimal"/>
      <w:lvlText w:val="%1.%2.%3.%4"/>
      <w:lvlJc w:val="left"/>
      <w:pPr>
        <w:ind w:left="27" w:hanging="864"/>
      </w:pPr>
      <w:rPr>
        <w:rFonts w:hint="default"/>
      </w:rPr>
    </w:lvl>
    <w:lvl w:ilvl="4">
      <w:start w:val="1"/>
      <w:numFmt w:val="decimal"/>
      <w:lvlText w:val="%1.%2.%3.%4.%5"/>
      <w:lvlJc w:val="left"/>
      <w:pPr>
        <w:ind w:left="171" w:hanging="1008"/>
      </w:pPr>
      <w:rPr>
        <w:rFonts w:hint="default"/>
      </w:rPr>
    </w:lvl>
    <w:lvl w:ilvl="5">
      <w:start w:val="1"/>
      <w:numFmt w:val="decimal"/>
      <w:lvlText w:val="%1.%2.%3.%4.%5.%6"/>
      <w:lvlJc w:val="left"/>
      <w:pPr>
        <w:ind w:left="315" w:hanging="1152"/>
      </w:pPr>
      <w:rPr>
        <w:rFonts w:hint="default"/>
      </w:rPr>
    </w:lvl>
    <w:lvl w:ilvl="6">
      <w:start w:val="1"/>
      <w:numFmt w:val="decimal"/>
      <w:lvlText w:val="%1.%2.%3.%4.%5.%6.%7"/>
      <w:lvlJc w:val="left"/>
      <w:pPr>
        <w:ind w:left="459" w:hanging="1296"/>
      </w:pPr>
      <w:rPr>
        <w:rFonts w:hint="default"/>
      </w:rPr>
    </w:lvl>
    <w:lvl w:ilvl="7">
      <w:start w:val="1"/>
      <w:numFmt w:val="decimal"/>
      <w:lvlText w:val="%1.%2.%3.%4.%5.%6.%7.%8"/>
      <w:lvlJc w:val="left"/>
      <w:pPr>
        <w:ind w:left="603" w:hanging="1440"/>
      </w:pPr>
      <w:rPr>
        <w:rFonts w:hint="default"/>
      </w:rPr>
    </w:lvl>
    <w:lvl w:ilvl="8">
      <w:start w:val="1"/>
      <w:numFmt w:val="decimal"/>
      <w:lvlText w:val="%1.%2.%3.%4.%5.%6.%7.%8.%9"/>
      <w:lvlJc w:val="left"/>
      <w:pPr>
        <w:ind w:left="747" w:hanging="1584"/>
      </w:pPr>
      <w:rPr>
        <w:rFonts w:hint="default"/>
      </w:rPr>
    </w:lvl>
  </w:abstractNum>
  <w:abstractNum w:abstractNumId="15" w15:restartNumberingAfterBreak="0">
    <w:nsid w:val="27506A23"/>
    <w:multiLevelType w:val="multilevel"/>
    <w:tmpl w:val="BF10462A"/>
    <w:styleLink w:val="ResearchQuestionList"/>
    <w:lvl w:ilvl="0">
      <w:start w:val="1"/>
      <w:numFmt w:val="decimal"/>
      <w:lvlText w:val="Research Question %1    "/>
      <w:lvlJc w:val="left"/>
      <w:pPr>
        <w:ind w:left="360" w:hanging="360"/>
      </w:pPr>
      <w:rPr>
        <w:rFonts w:ascii="Times New Roman" w:hAnsi="Times New Roman" w:hint="default"/>
        <w:b/>
        <w:i w:val="0"/>
        <w:sz w:val="24"/>
      </w:rPr>
    </w:lvl>
    <w:lvl w:ilvl="1">
      <w:start w:val="1"/>
      <w:numFmt w:val="decimal"/>
      <w:lvlText w:val="Research Question %1.%2   "/>
      <w:lvlJc w:val="left"/>
      <w:pPr>
        <w:ind w:left="1083" w:hanging="360"/>
      </w:pPr>
      <w:rPr>
        <w:rFonts w:ascii="Times New Roman" w:hAnsi="Times New Roman" w:hint="default"/>
        <w:b/>
        <w:i w:val="0"/>
        <w:sz w:val="24"/>
      </w:rPr>
    </w:lvl>
    <w:lvl w:ilvl="2">
      <w:start w:val="1"/>
      <w:numFmt w:val="lowerRoman"/>
      <w:lvlText w:val="%3."/>
      <w:lvlJc w:val="right"/>
      <w:pPr>
        <w:ind w:left="1803" w:hanging="180"/>
      </w:pPr>
      <w:rPr>
        <w:rFonts w:hint="default"/>
      </w:rPr>
    </w:lvl>
    <w:lvl w:ilvl="3">
      <w:start w:val="1"/>
      <w:numFmt w:val="decimal"/>
      <w:lvlText w:val="%4."/>
      <w:lvlJc w:val="left"/>
      <w:pPr>
        <w:ind w:left="2523" w:hanging="360"/>
      </w:pPr>
      <w:rPr>
        <w:rFonts w:hint="default"/>
      </w:rPr>
    </w:lvl>
    <w:lvl w:ilvl="4">
      <w:start w:val="1"/>
      <w:numFmt w:val="lowerLetter"/>
      <w:lvlText w:val="%5."/>
      <w:lvlJc w:val="left"/>
      <w:pPr>
        <w:ind w:left="3243" w:hanging="360"/>
      </w:pPr>
      <w:rPr>
        <w:rFonts w:hint="default"/>
      </w:rPr>
    </w:lvl>
    <w:lvl w:ilvl="5">
      <w:start w:val="1"/>
      <w:numFmt w:val="lowerRoman"/>
      <w:lvlText w:val="%6."/>
      <w:lvlJc w:val="right"/>
      <w:pPr>
        <w:ind w:left="3963" w:hanging="180"/>
      </w:pPr>
      <w:rPr>
        <w:rFonts w:hint="default"/>
      </w:rPr>
    </w:lvl>
    <w:lvl w:ilvl="6">
      <w:start w:val="1"/>
      <w:numFmt w:val="decimal"/>
      <w:lvlText w:val="%7."/>
      <w:lvlJc w:val="left"/>
      <w:pPr>
        <w:ind w:left="4683" w:hanging="360"/>
      </w:pPr>
      <w:rPr>
        <w:rFonts w:hint="default"/>
      </w:rPr>
    </w:lvl>
    <w:lvl w:ilvl="7">
      <w:start w:val="1"/>
      <w:numFmt w:val="lowerLetter"/>
      <w:lvlText w:val="%8."/>
      <w:lvlJc w:val="left"/>
      <w:pPr>
        <w:ind w:left="5403" w:hanging="360"/>
      </w:pPr>
      <w:rPr>
        <w:rFonts w:hint="default"/>
      </w:rPr>
    </w:lvl>
    <w:lvl w:ilvl="8">
      <w:start w:val="1"/>
      <w:numFmt w:val="lowerRoman"/>
      <w:lvlText w:val="%9."/>
      <w:lvlJc w:val="right"/>
      <w:pPr>
        <w:ind w:left="6123" w:hanging="180"/>
      </w:pPr>
      <w:rPr>
        <w:rFonts w:hint="default"/>
      </w:rPr>
    </w:lvl>
  </w:abstractNum>
  <w:abstractNum w:abstractNumId="16" w15:restartNumberingAfterBreak="0">
    <w:nsid w:val="277977D6"/>
    <w:multiLevelType w:val="multilevel"/>
    <w:tmpl w:val="A7A4A7F6"/>
    <w:lvl w:ilvl="0">
      <w:start w:val="1"/>
      <w:numFmt w:val="decimal"/>
      <w:pStyle w:val="Heading1"/>
      <w:lvlText w:val="Chapter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30F56BAE"/>
    <w:multiLevelType w:val="multilevel"/>
    <w:tmpl w:val="275A11C0"/>
    <w:styleLink w:val="Objectivelist"/>
    <w:lvl w:ilvl="0">
      <w:start w:val="1"/>
      <w:numFmt w:val="decimal"/>
      <w:lvlText w:val="Objective %1   "/>
      <w:lvlJc w:val="left"/>
      <w:pPr>
        <w:ind w:left="714" w:hanging="360"/>
      </w:pPr>
      <w:rPr>
        <w:rFonts w:hint="default"/>
        <w:b/>
        <w:i w:val="0"/>
        <w:sz w:val="24"/>
      </w:rPr>
    </w:lvl>
    <w:lvl w:ilvl="1">
      <w:start w:val="1"/>
      <w:numFmt w:val="decimal"/>
      <w:lvlText w:val="Objective %1.%2   "/>
      <w:lvlJc w:val="left"/>
      <w:pPr>
        <w:ind w:left="1146" w:hanging="432"/>
      </w:pPr>
      <w:rPr>
        <w:rFonts w:hint="default"/>
        <w:b/>
        <w:i w:val="0"/>
        <w:sz w:val="24"/>
      </w:rPr>
    </w:lvl>
    <w:lvl w:ilvl="2">
      <w:start w:val="1"/>
      <w:numFmt w:val="decimal"/>
      <w:lvlText w:val="%1.%2.%3."/>
      <w:lvlJc w:val="left"/>
      <w:pPr>
        <w:ind w:left="1578" w:hanging="504"/>
      </w:pPr>
      <w:rPr>
        <w:rFonts w:hint="default"/>
      </w:rPr>
    </w:lvl>
    <w:lvl w:ilvl="3">
      <w:start w:val="1"/>
      <w:numFmt w:val="decimal"/>
      <w:lvlText w:val="%1.%2.%3.%4."/>
      <w:lvlJc w:val="left"/>
      <w:pPr>
        <w:ind w:left="2082" w:hanging="648"/>
      </w:pPr>
      <w:rPr>
        <w:rFonts w:hint="default"/>
      </w:rPr>
    </w:lvl>
    <w:lvl w:ilvl="4">
      <w:start w:val="1"/>
      <w:numFmt w:val="decimal"/>
      <w:lvlText w:val="%1.%2.%3.%4.%5."/>
      <w:lvlJc w:val="left"/>
      <w:pPr>
        <w:ind w:left="2586" w:hanging="792"/>
      </w:pPr>
      <w:rPr>
        <w:rFonts w:hint="default"/>
      </w:rPr>
    </w:lvl>
    <w:lvl w:ilvl="5">
      <w:start w:val="1"/>
      <w:numFmt w:val="decimal"/>
      <w:lvlText w:val="%1.%2.%3.%4.%5.%6."/>
      <w:lvlJc w:val="left"/>
      <w:pPr>
        <w:ind w:left="3090" w:hanging="936"/>
      </w:pPr>
      <w:rPr>
        <w:rFonts w:hint="default"/>
      </w:rPr>
    </w:lvl>
    <w:lvl w:ilvl="6">
      <w:start w:val="1"/>
      <w:numFmt w:val="decimal"/>
      <w:lvlText w:val="%1.%2.%3.%4.%5.%6.%7."/>
      <w:lvlJc w:val="left"/>
      <w:pPr>
        <w:ind w:left="3594" w:hanging="1080"/>
      </w:pPr>
      <w:rPr>
        <w:rFonts w:hint="default"/>
      </w:rPr>
    </w:lvl>
    <w:lvl w:ilvl="7">
      <w:start w:val="1"/>
      <w:numFmt w:val="decimal"/>
      <w:lvlText w:val="%1.%2.%3.%4.%5.%6.%7.%8."/>
      <w:lvlJc w:val="left"/>
      <w:pPr>
        <w:ind w:left="4098" w:hanging="1224"/>
      </w:pPr>
      <w:rPr>
        <w:rFonts w:hint="default"/>
      </w:rPr>
    </w:lvl>
    <w:lvl w:ilvl="8">
      <w:start w:val="1"/>
      <w:numFmt w:val="decimal"/>
      <w:lvlText w:val="%1.%2.%3.%4.%5.%6.%7.%8.%9."/>
      <w:lvlJc w:val="left"/>
      <w:pPr>
        <w:ind w:left="4674" w:hanging="1440"/>
      </w:pPr>
      <w:rPr>
        <w:rFonts w:hint="default"/>
      </w:rPr>
    </w:lvl>
  </w:abstractNum>
  <w:abstractNum w:abstractNumId="18" w15:restartNumberingAfterBreak="0">
    <w:nsid w:val="34CB0E8B"/>
    <w:multiLevelType w:val="multilevel"/>
    <w:tmpl w:val="0D8640E0"/>
    <w:lvl w:ilvl="0">
      <w:start w:val="1"/>
      <w:numFmt w:val="upperLetter"/>
      <w:pStyle w:val="AppendixHeading1"/>
      <w:lvlText w:val="Appendix %1"/>
      <w:lvlJc w:val="left"/>
      <w:pPr>
        <w:ind w:left="432" w:hanging="432"/>
      </w:pPr>
      <w:rPr>
        <w:rFonts w:hint="default"/>
      </w:rPr>
    </w:lvl>
    <w:lvl w:ilvl="1">
      <w:start w:val="1"/>
      <w:numFmt w:val="decimal"/>
      <w:pStyle w:val="AppendixHeading2"/>
      <w:lvlText w:val="%1.%2"/>
      <w:lvlJc w:val="left"/>
      <w:pPr>
        <w:ind w:left="576" w:hanging="576"/>
      </w:pPr>
      <w:rPr>
        <w:rFonts w:hint="default"/>
      </w:rPr>
    </w:lvl>
    <w:lvl w:ilvl="2">
      <w:start w:val="1"/>
      <w:numFmt w:val="decimal"/>
      <w:pStyle w:val="AppendixHeading3"/>
      <w:lvlText w:val="%1.%2.%3"/>
      <w:lvlJc w:val="left"/>
      <w:pPr>
        <w:ind w:left="720" w:hanging="720"/>
      </w:pPr>
      <w:rPr>
        <w:rFonts w:hint="default"/>
      </w:rPr>
    </w:lvl>
    <w:lvl w:ilvl="3">
      <w:start w:val="1"/>
      <w:numFmt w:val="decimal"/>
      <w:pStyle w:val="Appendix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99F16CE"/>
    <w:multiLevelType w:val="multilevel"/>
    <w:tmpl w:val="55DAF6C8"/>
    <w:lvl w:ilvl="0">
      <w:start w:val="1"/>
      <w:numFmt w:val="bullet"/>
      <w:pStyle w:val="Bullet"/>
      <w:lvlText w:val=""/>
      <w:lvlJc w:val="left"/>
      <w:pPr>
        <w:tabs>
          <w:tab w:val="num" w:pos="992"/>
        </w:tabs>
        <w:ind w:left="992" w:hanging="425"/>
      </w:pPr>
      <w:rPr>
        <w:rFonts w:ascii="Symbol" w:hAnsi="Symbol" w:hint="default"/>
        <w:sz w:val="20"/>
        <w:szCs w:val="20"/>
      </w:rPr>
    </w:lvl>
    <w:lvl w:ilvl="1">
      <w:start w:val="1"/>
      <w:numFmt w:val="bullet"/>
      <w:lvlText w:val="o"/>
      <w:lvlJc w:val="left"/>
      <w:pPr>
        <w:tabs>
          <w:tab w:val="num" w:pos="1418"/>
        </w:tabs>
        <w:ind w:left="1418" w:hanging="426"/>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E29090A"/>
    <w:multiLevelType w:val="multilevel"/>
    <w:tmpl w:val="3976E89C"/>
    <w:lvl w:ilvl="0">
      <w:start w:val="1"/>
      <w:numFmt w:val="decimal"/>
      <w:pStyle w:val="ResearchQuestion1"/>
      <w:lvlText w:val="Research Question %1 "/>
      <w:lvlJc w:val="left"/>
      <w:pPr>
        <w:ind w:left="478" w:hanging="480"/>
      </w:pPr>
      <w:rPr>
        <w:rFonts w:hint="default"/>
        <w:b/>
        <w:i w:val="0"/>
        <w:sz w:val="24"/>
      </w:rPr>
    </w:lvl>
    <w:lvl w:ilvl="1">
      <w:start w:val="1"/>
      <w:numFmt w:val="decimal"/>
      <w:pStyle w:val="ResearchQuestion2"/>
      <w:lvlText w:val="Research Question %1.%2"/>
      <w:lvlJc w:val="left"/>
      <w:pPr>
        <w:ind w:left="958" w:firstLine="0"/>
      </w:pPr>
      <w:rPr>
        <w:rFonts w:hint="default"/>
        <w:b/>
        <w:i w:val="0"/>
        <w:sz w:val="24"/>
      </w:rPr>
    </w:lvl>
    <w:lvl w:ilvl="2">
      <w:start w:val="1"/>
      <w:numFmt w:val="decimal"/>
      <w:lvlText w:val="%1.%2.%3"/>
      <w:lvlJc w:val="left"/>
      <w:pPr>
        <w:ind w:left="121" w:hanging="720"/>
      </w:pPr>
      <w:rPr>
        <w:rFonts w:hint="default"/>
      </w:rPr>
    </w:lvl>
    <w:lvl w:ilvl="3">
      <w:start w:val="1"/>
      <w:numFmt w:val="decimal"/>
      <w:lvlText w:val="%1.%2.%3.%4"/>
      <w:lvlJc w:val="left"/>
      <w:pPr>
        <w:ind w:left="265" w:hanging="864"/>
      </w:pPr>
      <w:rPr>
        <w:rFonts w:hint="default"/>
      </w:rPr>
    </w:lvl>
    <w:lvl w:ilvl="4">
      <w:start w:val="1"/>
      <w:numFmt w:val="decimal"/>
      <w:lvlText w:val="%1.%2.%3.%4.%5"/>
      <w:lvlJc w:val="left"/>
      <w:pPr>
        <w:ind w:left="409" w:hanging="1008"/>
      </w:pPr>
      <w:rPr>
        <w:rFonts w:hint="default"/>
      </w:rPr>
    </w:lvl>
    <w:lvl w:ilvl="5">
      <w:start w:val="1"/>
      <w:numFmt w:val="decimal"/>
      <w:lvlText w:val="%1.%2.%3.%4.%5.%6"/>
      <w:lvlJc w:val="left"/>
      <w:pPr>
        <w:ind w:left="553" w:hanging="1152"/>
      </w:pPr>
      <w:rPr>
        <w:rFonts w:hint="default"/>
      </w:rPr>
    </w:lvl>
    <w:lvl w:ilvl="6">
      <w:start w:val="1"/>
      <w:numFmt w:val="decimal"/>
      <w:lvlText w:val="%1.%2.%3.%4.%5.%6.%7"/>
      <w:lvlJc w:val="left"/>
      <w:pPr>
        <w:ind w:left="697" w:hanging="1296"/>
      </w:pPr>
      <w:rPr>
        <w:rFonts w:hint="default"/>
      </w:rPr>
    </w:lvl>
    <w:lvl w:ilvl="7">
      <w:start w:val="1"/>
      <w:numFmt w:val="decimal"/>
      <w:lvlText w:val="%1.%2.%3.%4.%5.%6.%7.%8"/>
      <w:lvlJc w:val="left"/>
      <w:pPr>
        <w:ind w:left="841" w:hanging="1440"/>
      </w:pPr>
      <w:rPr>
        <w:rFonts w:hint="default"/>
      </w:rPr>
    </w:lvl>
    <w:lvl w:ilvl="8">
      <w:start w:val="1"/>
      <w:numFmt w:val="decimal"/>
      <w:lvlText w:val="%1.%2.%3.%4.%5.%6.%7.%8.%9"/>
      <w:lvlJc w:val="left"/>
      <w:pPr>
        <w:ind w:left="985" w:hanging="1584"/>
      </w:pPr>
      <w:rPr>
        <w:rFonts w:hint="default"/>
      </w:rPr>
    </w:lvl>
  </w:abstractNum>
  <w:abstractNum w:abstractNumId="21" w15:restartNumberingAfterBreak="0">
    <w:nsid w:val="679F03EF"/>
    <w:multiLevelType w:val="hybridMultilevel"/>
    <w:tmpl w:val="41EC5A3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22" w15:restartNumberingAfterBreak="0">
    <w:nsid w:val="716F7A8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11"/>
  </w:num>
  <w:num w:numId="3">
    <w:abstractNumId w:val="12"/>
  </w:num>
  <w:num w:numId="4">
    <w:abstractNumId w:val="10"/>
  </w:num>
  <w:num w:numId="5">
    <w:abstractNumId w:val="21"/>
  </w:num>
  <w:num w:numId="6">
    <w:abstractNumId w:val="16"/>
  </w:num>
  <w:num w:numId="7">
    <w:abstractNumId w:val="18"/>
  </w:num>
  <w:num w:numId="8">
    <w:abstractNumId w:val="17"/>
  </w:num>
  <w:num w:numId="9">
    <w:abstractNumId w:val="15"/>
  </w:num>
  <w:num w:numId="10">
    <w:abstractNumId w:val="14"/>
  </w:num>
  <w:num w:numId="11">
    <w:abstractNumId w:val="20"/>
  </w:num>
  <w:num w:numId="12">
    <w:abstractNumId w:val="0"/>
  </w:num>
  <w:num w:numId="13">
    <w:abstractNumId w:val="1"/>
  </w:num>
  <w:num w:numId="14">
    <w:abstractNumId w:val="2"/>
  </w:num>
  <w:num w:numId="15">
    <w:abstractNumId w:val="3"/>
  </w:num>
  <w:num w:numId="16">
    <w:abstractNumId w:val="8"/>
  </w:num>
  <w:num w:numId="17">
    <w:abstractNumId w:val="4"/>
  </w:num>
  <w:num w:numId="18">
    <w:abstractNumId w:val="5"/>
  </w:num>
  <w:num w:numId="19">
    <w:abstractNumId w:val="6"/>
  </w:num>
  <w:num w:numId="20">
    <w:abstractNumId w:val="7"/>
  </w:num>
  <w:num w:numId="21">
    <w:abstractNumId w:val="9"/>
  </w:num>
  <w:num w:numId="22">
    <w:abstractNumId w:val="22"/>
  </w:num>
  <w:num w:numId="23">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mirrorMargin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0248"/>
    <w:rsid w:val="0000003B"/>
    <w:rsid w:val="00000191"/>
    <w:rsid w:val="000003C7"/>
    <w:rsid w:val="0000163F"/>
    <w:rsid w:val="00001F0A"/>
    <w:rsid w:val="0000246D"/>
    <w:rsid w:val="0000292F"/>
    <w:rsid w:val="00002BE0"/>
    <w:rsid w:val="00003060"/>
    <w:rsid w:val="0000462F"/>
    <w:rsid w:val="00004C2C"/>
    <w:rsid w:val="00006503"/>
    <w:rsid w:val="0000653C"/>
    <w:rsid w:val="000077EF"/>
    <w:rsid w:val="000079FE"/>
    <w:rsid w:val="0001020A"/>
    <w:rsid w:val="000108B5"/>
    <w:rsid w:val="00011AED"/>
    <w:rsid w:val="00012A66"/>
    <w:rsid w:val="00012FC4"/>
    <w:rsid w:val="00016128"/>
    <w:rsid w:val="00016719"/>
    <w:rsid w:val="00017461"/>
    <w:rsid w:val="00020D3B"/>
    <w:rsid w:val="00023548"/>
    <w:rsid w:val="00023E3D"/>
    <w:rsid w:val="0002405F"/>
    <w:rsid w:val="0002493A"/>
    <w:rsid w:val="00025605"/>
    <w:rsid w:val="00025B30"/>
    <w:rsid w:val="000275D8"/>
    <w:rsid w:val="00031E20"/>
    <w:rsid w:val="00032DE7"/>
    <w:rsid w:val="00033558"/>
    <w:rsid w:val="0003476D"/>
    <w:rsid w:val="00034EFA"/>
    <w:rsid w:val="00035F9E"/>
    <w:rsid w:val="00040A25"/>
    <w:rsid w:val="00041D4A"/>
    <w:rsid w:val="00044850"/>
    <w:rsid w:val="00044E67"/>
    <w:rsid w:val="00044E92"/>
    <w:rsid w:val="00046060"/>
    <w:rsid w:val="00046315"/>
    <w:rsid w:val="00051B3F"/>
    <w:rsid w:val="0005354E"/>
    <w:rsid w:val="00053A50"/>
    <w:rsid w:val="00054160"/>
    <w:rsid w:val="0005429A"/>
    <w:rsid w:val="00060CCC"/>
    <w:rsid w:val="000625AB"/>
    <w:rsid w:val="00063898"/>
    <w:rsid w:val="0006396D"/>
    <w:rsid w:val="000644C9"/>
    <w:rsid w:val="00065856"/>
    <w:rsid w:val="0006781C"/>
    <w:rsid w:val="00071085"/>
    <w:rsid w:val="00071FBA"/>
    <w:rsid w:val="000726BC"/>
    <w:rsid w:val="000769F4"/>
    <w:rsid w:val="000774B7"/>
    <w:rsid w:val="00077A0D"/>
    <w:rsid w:val="0008044F"/>
    <w:rsid w:val="00080EE8"/>
    <w:rsid w:val="00081513"/>
    <w:rsid w:val="00081A91"/>
    <w:rsid w:val="00082EDE"/>
    <w:rsid w:val="00084486"/>
    <w:rsid w:val="000846F1"/>
    <w:rsid w:val="00084847"/>
    <w:rsid w:val="00085AEF"/>
    <w:rsid w:val="00085E8E"/>
    <w:rsid w:val="00086600"/>
    <w:rsid w:val="0008753A"/>
    <w:rsid w:val="00087F9D"/>
    <w:rsid w:val="00090873"/>
    <w:rsid w:val="0009477A"/>
    <w:rsid w:val="00095017"/>
    <w:rsid w:val="00095169"/>
    <w:rsid w:val="0009520C"/>
    <w:rsid w:val="000973F0"/>
    <w:rsid w:val="00097805"/>
    <w:rsid w:val="000A26ED"/>
    <w:rsid w:val="000A2EFB"/>
    <w:rsid w:val="000A358A"/>
    <w:rsid w:val="000A737F"/>
    <w:rsid w:val="000A7B09"/>
    <w:rsid w:val="000B07E6"/>
    <w:rsid w:val="000B0C4B"/>
    <w:rsid w:val="000B1D5D"/>
    <w:rsid w:val="000B394E"/>
    <w:rsid w:val="000B4F5E"/>
    <w:rsid w:val="000B68EB"/>
    <w:rsid w:val="000B6A58"/>
    <w:rsid w:val="000C06E5"/>
    <w:rsid w:val="000C2A89"/>
    <w:rsid w:val="000C3646"/>
    <w:rsid w:val="000C3FDD"/>
    <w:rsid w:val="000C4594"/>
    <w:rsid w:val="000C5246"/>
    <w:rsid w:val="000C5E26"/>
    <w:rsid w:val="000C5E59"/>
    <w:rsid w:val="000C62DC"/>
    <w:rsid w:val="000D108A"/>
    <w:rsid w:val="000D1388"/>
    <w:rsid w:val="000D1866"/>
    <w:rsid w:val="000D2674"/>
    <w:rsid w:val="000D37F8"/>
    <w:rsid w:val="000D5BC6"/>
    <w:rsid w:val="000D7228"/>
    <w:rsid w:val="000E01B3"/>
    <w:rsid w:val="000E0405"/>
    <w:rsid w:val="000E0D6D"/>
    <w:rsid w:val="000E124E"/>
    <w:rsid w:val="000E1789"/>
    <w:rsid w:val="000E2256"/>
    <w:rsid w:val="000E2617"/>
    <w:rsid w:val="000E3184"/>
    <w:rsid w:val="000E322C"/>
    <w:rsid w:val="000E35F8"/>
    <w:rsid w:val="000E4043"/>
    <w:rsid w:val="000E56A2"/>
    <w:rsid w:val="000E6817"/>
    <w:rsid w:val="000E6C15"/>
    <w:rsid w:val="000E6F61"/>
    <w:rsid w:val="000E7BF1"/>
    <w:rsid w:val="000F2041"/>
    <w:rsid w:val="000F2973"/>
    <w:rsid w:val="000F2F3C"/>
    <w:rsid w:val="000F50BD"/>
    <w:rsid w:val="000F51A8"/>
    <w:rsid w:val="000F5454"/>
    <w:rsid w:val="000F63DB"/>
    <w:rsid w:val="000F6DAE"/>
    <w:rsid w:val="000F77BF"/>
    <w:rsid w:val="000F7F9D"/>
    <w:rsid w:val="00101610"/>
    <w:rsid w:val="00103332"/>
    <w:rsid w:val="00104F23"/>
    <w:rsid w:val="00107E20"/>
    <w:rsid w:val="001103AE"/>
    <w:rsid w:val="00112EB0"/>
    <w:rsid w:val="00113185"/>
    <w:rsid w:val="00114BA1"/>
    <w:rsid w:val="00115158"/>
    <w:rsid w:val="00116190"/>
    <w:rsid w:val="001166C0"/>
    <w:rsid w:val="00116832"/>
    <w:rsid w:val="00116AEC"/>
    <w:rsid w:val="00121823"/>
    <w:rsid w:val="00121B68"/>
    <w:rsid w:val="0012278E"/>
    <w:rsid w:val="0012383B"/>
    <w:rsid w:val="00124749"/>
    <w:rsid w:val="00125A74"/>
    <w:rsid w:val="00126959"/>
    <w:rsid w:val="00126E6F"/>
    <w:rsid w:val="0013232F"/>
    <w:rsid w:val="001356BB"/>
    <w:rsid w:val="00135E9D"/>
    <w:rsid w:val="001362E2"/>
    <w:rsid w:val="0013728A"/>
    <w:rsid w:val="00142237"/>
    <w:rsid w:val="0014388A"/>
    <w:rsid w:val="00143F94"/>
    <w:rsid w:val="00144DBF"/>
    <w:rsid w:val="00145396"/>
    <w:rsid w:val="001455BD"/>
    <w:rsid w:val="0014623F"/>
    <w:rsid w:val="001462B9"/>
    <w:rsid w:val="001468BF"/>
    <w:rsid w:val="00147352"/>
    <w:rsid w:val="001502BB"/>
    <w:rsid w:val="00150D2C"/>
    <w:rsid w:val="00151FC3"/>
    <w:rsid w:val="00152BC5"/>
    <w:rsid w:val="00152E30"/>
    <w:rsid w:val="00153675"/>
    <w:rsid w:val="00153D6F"/>
    <w:rsid w:val="001550C4"/>
    <w:rsid w:val="00155622"/>
    <w:rsid w:val="00155B6B"/>
    <w:rsid w:val="00155D5A"/>
    <w:rsid w:val="001563BA"/>
    <w:rsid w:val="00156924"/>
    <w:rsid w:val="001605B1"/>
    <w:rsid w:val="00160B8A"/>
    <w:rsid w:val="00162C4E"/>
    <w:rsid w:val="001630ED"/>
    <w:rsid w:val="001648DF"/>
    <w:rsid w:val="00165E72"/>
    <w:rsid w:val="00167EED"/>
    <w:rsid w:val="00170ECF"/>
    <w:rsid w:val="0017348B"/>
    <w:rsid w:val="00173B8E"/>
    <w:rsid w:val="00173CDE"/>
    <w:rsid w:val="00173E3C"/>
    <w:rsid w:val="00173FC3"/>
    <w:rsid w:val="001752F2"/>
    <w:rsid w:val="0017611F"/>
    <w:rsid w:val="00176962"/>
    <w:rsid w:val="001779C2"/>
    <w:rsid w:val="00180B40"/>
    <w:rsid w:val="00182108"/>
    <w:rsid w:val="00183D61"/>
    <w:rsid w:val="00185202"/>
    <w:rsid w:val="00185A62"/>
    <w:rsid w:val="00186F5F"/>
    <w:rsid w:val="00187290"/>
    <w:rsid w:val="00187D19"/>
    <w:rsid w:val="0019081F"/>
    <w:rsid w:val="00193215"/>
    <w:rsid w:val="00193581"/>
    <w:rsid w:val="00197DCA"/>
    <w:rsid w:val="001A39DC"/>
    <w:rsid w:val="001A4130"/>
    <w:rsid w:val="001A57FB"/>
    <w:rsid w:val="001A6436"/>
    <w:rsid w:val="001A657B"/>
    <w:rsid w:val="001A70FA"/>
    <w:rsid w:val="001A71BD"/>
    <w:rsid w:val="001B019E"/>
    <w:rsid w:val="001B20DB"/>
    <w:rsid w:val="001B4355"/>
    <w:rsid w:val="001C164F"/>
    <w:rsid w:val="001C30CB"/>
    <w:rsid w:val="001C35A8"/>
    <w:rsid w:val="001C50B7"/>
    <w:rsid w:val="001C5AEE"/>
    <w:rsid w:val="001C634D"/>
    <w:rsid w:val="001C63DF"/>
    <w:rsid w:val="001C651D"/>
    <w:rsid w:val="001D1C75"/>
    <w:rsid w:val="001D21CF"/>
    <w:rsid w:val="001D2FAE"/>
    <w:rsid w:val="001D4285"/>
    <w:rsid w:val="001D4A84"/>
    <w:rsid w:val="001D4C47"/>
    <w:rsid w:val="001D698C"/>
    <w:rsid w:val="001D739D"/>
    <w:rsid w:val="001E00D8"/>
    <w:rsid w:val="001E0EE1"/>
    <w:rsid w:val="001E1F7F"/>
    <w:rsid w:val="001E4AF4"/>
    <w:rsid w:val="001E503D"/>
    <w:rsid w:val="001E59DE"/>
    <w:rsid w:val="001F0DF0"/>
    <w:rsid w:val="001F0F20"/>
    <w:rsid w:val="001F2424"/>
    <w:rsid w:val="001F2B81"/>
    <w:rsid w:val="001F2EF9"/>
    <w:rsid w:val="001F3538"/>
    <w:rsid w:val="001F3BA4"/>
    <w:rsid w:val="001F5C41"/>
    <w:rsid w:val="001F6F05"/>
    <w:rsid w:val="00200570"/>
    <w:rsid w:val="0020088F"/>
    <w:rsid w:val="00200BAB"/>
    <w:rsid w:val="0020293E"/>
    <w:rsid w:val="00202F48"/>
    <w:rsid w:val="0020433A"/>
    <w:rsid w:val="00205FC7"/>
    <w:rsid w:val="00207E50"/>
    <w:rsid w:val="00210106"/>
    <w:rsid w:val="002101C8"/>
    <w:rsid w:val="0021056D"/>
    <w:rsid w:val="002105E1"/>
    <w:rsid w:val="00210F4C"/>
    <w:rsid w:val="00214A45"/>
    <w:rsid w:val="00215A78"/>
    <w:rsid w:val="00215DF4"/>
    <w:rsid w:val="00221B40"/>
    <w:rsid w:val="00221DFD"/>
    <w:rsid w:val="0022391C"/>
    <w:rsid w:val="0022555E"/>
    <w:rsid w:val="00225A18"/>
    <w:rsid w:val="00226D7A"/>
    <w:rsid w:val="00227435"/>
    <w:rsid w:val="0023299E"/>
    <w:rsid w:val="00232AD7"/>
    <w:rsid w:val="00235458"/>
    <w:rsid w:val="002368EA"/>
    <w:rsid w:val="00236EC7"/>
    <w:rsid w:val="00237935"/>
    <w:rsid w:val="0024201D"/>
    <w:rsid w:val="002421E3"/>
    <w:rsid w:val="00244BB7"/>
    <w:rsid w:val="002463B8"/>
    <w:rsid w:val="002500B8"/>
    <w:rsid w:val="002504F1"/>
    <w:rsid w:val="0025105A"/>
    <w:rsid w:val="002515F7"/>
    <w:rsid w:val="00251DB4"/>
    <w:rsid w:val="00255480"/>
    <w:rsid w:val="00256975"/>
    <w:rsid w:val="002572CA"/>
    <w:rsid w:val="00260295"/>
    <w:rsid w:val="00261D4A"/>
    <w:rsid w:val="00264C75"/>
    <w:rsid w:val="00264EE1"/>
    <w:rsid w:val="00265680"/>
    <w:rsid w:val="0026616C"/>
    <w:rsid w:val="00266191"/>
    <w:rsid w:val="002670C1"/>
    <w:rsid w:val="00267441"/>
    <w:rsid w:val="0026750C"/>
    <w:rsid w:val="0027500E"/>
    <w:rsid w:val="0027566B"/>
    <w:rsid w:val="00281771"/>
    <w:rsid w:val="00281791"/>
    <w:rsid w:val="002820BF"/>
    <w:rsid w:val="00285C6A"/>
    <w:rsid w:val="00286522"/>
    <w:rsid w:val="00286B38"/>
    <w:rsid w:val="002875EA"/>
    <w:rsid w:val="0029012B"/>
    <w:rsid w:val="0029052B"/>
    <w:rsid w:val="0029156B"/>
    <w:rsid w:val="00291899"/>
    <w:rsid w:val="00292040"/>
    <w:rsid w:val="00292CCD"/>
    <w:rsid w:val="00293230"/>
    <w:rsid w:val="002950A9"/>
    <w:rsid w:val="00296028"/>
    <w:rsid w:val="00297CD0"/>
    <w:rsid w:val="002A0C79"/>
    <w:rsid w:val="002A10E9"/>
    <w:rsid w:val="002A3619"/>
    <w:rsid w:val="002A498D"/>
    <w:rsid w:val="002A5B8D"/>
    <w:rsid w:val="002A5D08"/>
    <w:rsid w:val="002A7718"/>
    <w:rsid w:val="002B17AB"/>
    <w:rsid w:val="002B2C54"/>
    <w:rsid w:val="002B376C"/>
    <w:rsid w:val="002B450E"/>
    <w:rsid w:val="002B482F"/>
    <w:rsid w:val="002B59D3"/>
    <w:rsid w:val="002B6E28"/>
    <w:rsid w:val="002C343C"/>
    <w:rsid w:val="002C3B23"/>
    <w:rsid w:val="002C4C12"/>
    <w:rsid w:val="002C517E"/>
    <w:rsid w:val="002C52C0"/>
    <w:rsid w:val="002C6CAA"/>
    <w:rsid w:val="002D1E11"/>
    <w:rsid w:val="002D2E93"/>
    <w:rsid w:val="002D34FE"/>
    <w:rsid w:val="002D4775"/>
    <w:rsid w:val="002D5D22"/>
    <w:rsid w:val="002D5EE8"/>
    <w:rsid w:val="002D618A"/>
    <w:rsid w:val="002D6F23"/>
    <w:rsid w:val="002D7E9D"/>
    <w:rsid w:val="002E0C37"/>
    <w:rsid w:val="002E1D13"/>
    <w:rsid w:val="002E2587"/>
    <w:rsid w:val="002E2DF9"/>
    <w:rsid w:val="002E441E"/>
    <w:rsid w:val="002E47A9"/>
    <w:rsid w:val="002E47CF"/>
    <w:rsid w:val="002E4E8D"/>
    <w:rsid w:val="002E6245"/>
    <w:rsid w:val="002E6442"/>
    <w:rsid w:val="002E79F8"/>
    <w:rsid w:val="002F1729"/>
    <w:rsid w:val="002F1FCC"/>
    <w:rsid w:val="002F35A3"/>
    <w:rsid w:val="002F3601"/>
    <w:rsid w:val="002F3C55"/>
    <w:rsid w:val="002F5791"/>
    <w:rsid w:val="002F5B4D"/>
    <w:rsid w:val="002F65E7"/>
    <w:rsid w:val="002F66FE"/>
    <w:rsid w:val="002F68BE"/>
    <w:rsid w:val="002F69FC"/>
    <w:rsid w:val="003011C1"/>
    <w:rsid w:val="0030188C"/>
    <w:rsid w:val="00303701"/>
    <w:rsid w:val="00304BF2"/>
    <w:rsid w:val="00305C6C"/>
    <w:rsid w:val="003066DC"/>
    <w:rsid w:val="0030692D"/>
    <w:rsid w:val="00310C76"/>
    <w:rsid w:val="003133FB"/>
    <w:rsid w:val="00313B92"/>
    <w:rsid w:val="00314B34"/>
    <w:rsid w:val="00315FC8"/>
    <w:rsid w:val="003165C6"/>
    <w:rsid w:val="00316FE2"/>
    <w:rsid w:val="0032007C"/>
    <w:rsid w:val="00320789"/>
    <w:rsid w:val="0032165F"/>
    <w:rsid w:val="00323059"/>
    <w:rsid w:val="003240DE"/>
    <w:rsid w:val="00324414"/>
    <w:rsid w:val="0032732F"/>
    <w:rsid w:val="0032741A"/>
    <w:rsid w:val="0032795D"/>
    <w:rsid w:val="00327A25"/>
    <w:rsid w:val="00331992"/>
    <w:rsid w:val="0033225F"/>
    <w:rsid w:val="003322E2"/>
    <w:rsid w:val="00332793"/>
    <w:rsid w:val="00332F4D"/>
    <w:rsid w:val="003336F8"/>
    <w:rsid w:val="003338A4"/>
    <w:rsid w:val="00337F3A"/>
    <w:rsid w:val="003418A6"/>
    <w:rsid w:val="0034241C"/>
    <w:rsid w:val="00345545"/>
    <w:rsid w:val="00345ECA"/>
    <w:rsid w:val="00347743"/>
    <w:rsid w:val="00352111"/>
    <w:rsid w:val="003521BF"/>
    <w:rsid w:val="00353677"/>
    <w:rsid w:val="00353CA4"/>
    <w:rsid w:val="00354458"/>
    <w:rsid w:val="0035784C"/>
    <w:rsid w:val="00360114"/>
    <w:rsid w:val="00361FC5"/>
    <w:rsid w:val="0036445F"/>
    <w:rsid w:val="00366558"/>
    <w:rsid w:val="003671C3"/>
    <w:rsid w:val="00370428"/>
    <w:rsid w:val="00370BFD"/>
    <w:rsid w:val="00372AC2"/>
    <w:rsid w:val="003744B6"/>
    <w:rsid w:val="00374DB5"/>
    <w:rsid w:val="00375AF9"/>
    <w:rsid w:val="00375CD3"/>
    <w:rsid w:val="00380956"/>
    <w:rsid w:val="00382D39"/>
    <w:rsid w:val="00384D5B"/>
    <w:rsid w:val="003855AB"/>
    <w:rsid w:val="0038601F"/>
    <w:rsid w:val="00386282"/>
    <w:rsid w:val="00386906"/>
    <w:rsid w:val="00387FA1"/>
    <w:rsid w:val="00391A60"/>
    <w:rsid w:val="00393B76"/>
    <w:rsid w:val="00394652"/>
    <w:rsid w:val="00394BF2"/>
    <w:rsid w:val="00394FF7"/>
    <w:rsid w:val="00396DC3"/>
    <w:rsid w:val="00397233"/>
    <w:rsid w:val="00397614"/>
    <w:rsid w:val="003A0E44"/>
    <w:rsid w:val="003A0E85"/>
    <w:rsid w:val="003A11AB"/>
    <w:rsid w:val="003A30F7"/>
    <w:rsid w:val="003A39E4"/>
    <w:rsid w:val="003A4CB3"/>
    <w:rsid w:val="003A61DD"/>
    <w:rsid w:val="003B0379"/>
    <w:rsid w:val="003B05A1"/>
    <w:rsid w:val="003B15BD"/>
    <w:rsid w:val="003B1C06"/>
    <w:rsid w:val="003B2048"/>
    <w:rsid w:val="003B2C12"/>
    <w:rsid w:val="003B406A"/>
    <w:rsid w:val="003B4617"/>
    <w:rsid w:val="003B4784"/>
    <w:rsid w:val="003C1A02"/>
    <w:rsid w:val="003C3F12"/>
    <w:rsid w:val="003C4758"/>
    <w:rsid w:val="003C5A15"/>
    <w:rsid w:val="003C6C3A"/>
    <w:rsid w:val="003D0011"/>
    <w:rsid w:val="003D238D"/>
    <w:rsid w:val="003D2CBB"/>
    <w:rsid w:val="003D37AC"/>
    <w:rsid w:val="003D564E"/>
    <w:rsid w:val="003D71D2"/>
    <w:rsid w:val="003D7FC4"/>
    <w:rsid w:val="003E0301"/>
    <w:rsid w:val="003E0B16"/>
    <w:rsid w:val="003E0C38"/>
    <w:rsid w:val="003E2072"/>
    <w:rsid w:val="003E2BA7"/>
    <w:rsid w:val="003E3A8C"/>
    <w:rsid w:val="003E42E0"/>
    <w:rsid w:val="003E4364"/>
    <w:rsid w:val="003E4AF7"/>
    <w:rsid w:val="003E5B9B"/>
    <w:rsid w:val="003E6047"/>
    <w:rsid w:val="003E6775"/>
    <w:rsid w:val="003E72F3"/>
    <w:rsid w:val="003F0B27"/>
    <w:rsid w:val="003F0C67"/>
    <w:rsid w:val="003F30A8"/>
    <w:rsid w:val="003F40D7"/>
    <w:rsid w:val="003F44DA"/>
    <w:rsid w:val="003F5456"/>
    <w:rsid w:val="003F5B01"/>
    <w:rsid w:val="003F6467"/>
    <w:rsid w:val="003F6495"/>
    <w:rsid w:val="003F66C4"/>
    <w:rsid w:val="003F6A51"/>
    <w:rsid w:val="003F7D06"/>
    <w:rsid w:val="004005C6"/>
    <w:rsid w:val="00401960"/>
    <w:rsid w:val="0040251B"/>
    <w:rsid w:val="00403CCB"/>
    <w:rsid w:val="004051C4"/>
    <w:rsid w:val="00407B45"/>
    <w:rsid w:val="004105E8"/>
    <w:rsid w:val="004109DD"/>
    <w:rsid w:val="00411DC4"/>
    <w:rsid w:val="00412E98"/>
    <w:rsid w:val="0041484F"/>
    <w:rsid w:val="00414FC0"/>
    <w:rsid w:val="00417CBA"/>
    <w:rsid w:val="00421641"/>
    <w:rsid w:val="00421E98"/>
    <w:rsid w:val="004227AB"/>
    <w:rsid w:val="00423E68"/>
    <w:rsid w:val="00426234"/>
    <w:rsid w:val="00427101"/>
    <w:rsid w:val="0042773E"/>
    <w:rsid w:val="004319EE"/>
    <w:rsid w:val="004336A0"/>
    <w:rsid w:val="00435761"/>
    <w:rsid w:val="00440191"/>
    <w:rsid w:val="0044024E"/>
    <w:rsid w:val="00440D8B"/>
    <w:rsid w:val="004425E3"/>
    <w:rsid w:val="00443744"/>
    <w:rsid w:val="00444FAC"/>
    <w:rsid w:val="0044774B"/>
    <w:rsid w:val="0044781F"/>
    <w:rsid w:val="00450816"/>
    <w:rsid w:val="00452785"/>
    <w:rsid w:val="00453144"/>
    <w:rsid w:val="004538DF"/>
    <w:rsid w:val="00454E1C"/>
    <w:rsid w:val="0045508E"/>
    <w:rsid w:val="00456813"/>
    <w:rsid w:val="004568A3"/>
    <w:rsid w:val="004568FE"/>
    <w:rsid w:val="00456CFF"/>
    <w:rsid w:val="00457206"/>
    <w:rsid w:val="00457B8F"/>
    <w:rsid w:val="00457D61"/>
    <w:rsid w:val="00460DAB"/>
    <w:rsid w:val="00462881"/>
    <w:rsid w:val="00467AD7"/>
    <w:rsid w:val="00474F2A"/>
    <w:rsid w:val="00475AA7"/>
    <w:rsid w:val="00476980"/>
    <w:rsid w:val="0048256F"/>
    <w:rsid w:val="0048461D"/>
    <w:rsid w:val="00484AD9"/>
    <w:rsid w:val="00485964"/>
    <w:rsid w:val="0048648B"/>
    <w:rsid w:val="00486780"/>
    <w:rsid w:val="00487507"/>
    <w:rsid w:val="00490B7D"/>
    <w:rsid w:val="00490D9B"/>
    <w:rsid w:val="00492934"/>
    <w:rsid w:val="00495955"/>
    <w:rsid w:val="004959BA"/>
    <w:rsid w:val="00495E51"/>
    <w:rsid w:val="0049645F"/>
    <w:rsid w:val="004A0D90"/>
    <w:rsid w:val="004A0FE7"/>
    <w:rsid w:val="004A1AA2"/>
    <w:rsid w:val="004A28F6"/>
    <w:rsid w:val="004A42B1"/>
    <w:rsid w:val="004B08CF"/>
    <w:rsid w:val="004B21D0"/>
    <w:rsid w:val="004B404F"/>
    <w:rsid w:val="004B5D16"/>
    <w:rsid w:val="004B632D"/>
    <w:rsid w:val="004B6E7F"/>
    <w:rsid w:val="004B733D"/>
    <w:rsid w:val="004B7F28"/>
    <w:rsid w:val="004C23C4"/>
    <w:rsid w:val="004C2CCD"/>
    <w:rsid w:val="004C38EA"/>
    <w:rsid w:val="004C4282"/>
    <w:rsid w:val="004C46FB"/>
    <w:rsid w:val="004C71D0"/>
    <w:rsid w:val="004D0416"/>
    <w:rsid w:val="004D05C4"/>
    <w:rsid w:val="004D2957"/>
    <w:rsid w:val="004D38DB"/>
    <w:rsid w:val="004D4255"/>
    <w:rsid w:val="004D4917"/>
    <w:rsid w:val="004D5A47"/>
    <w:rsid w:val="004E1903"/>
    <w:rsid w:val="004E317A"/>
    <w:rsid w:val="004E6C69"/>
    <w:rsid w:val="004E6CD4"/>
    <w:rsid w:val="004E7D4E"/>
    <w:rsid w:val="004F038A"/>
    <w:rsid w:val="004F03B2"/>
    <w:rsid w:val="004F06F8"/>
    <w:rsid w:val="004F10FE"/>
    <w:rsid w:val="004F11A8"/>
    <w:rsid w:val="004F4D2A"/>
    <w:rsid w:val="004F6BF5"/>
    <w:rsid w:val="004F7B9B"/>
    <w:rsid w:val="0050108D"/>
    <w:rsid w:val="00501A15"/>
    <w:rsid w:val="00503742"/>
    <w:rsid w:val="00503F6F"/>
    <w:rsid w:val="0050755E"/>
    <w:rsid w:val="00507932"/>
    <w:rsid w:val="00507D8B"/>
    <w:rsid w:val="0051013A"/>
    <w:rsid w:val="00511F72"/>
    <w:rsid w:val="00512547"/>
    <w:rsid w:val="00512639"/>
    <w:rsid w:val="005138EF"/>
    <w:rsid w:val="005143E6"/>
    <w:rsid w:val="0051540C"/>
    <w:rsid w:val="005161C2"/>
    <w:rsid w:val="0051643C"/>
    <w:rsid w:val="005179CA"/>
    <w:rsid w:val="0052164E"/>
    <w:rsid w:val="00523BA9"/>
    <w:rsid w:val="005248E4"/>
    <w:rsid w:val="00524AC5"/>
    <w:rsid w:val="005257C1"/>
    <w:rsid w:val="005262D2"/>
    <w:rsid w:val="0053104F"/>
    <w:rsid w:val="00532F56"/>
    <w:rsid w:val="00534954"/>
    <w:rsid w:val="005352F2"/>
    <w:rsid w:val="005370E5"/>
    <w:rsid w:val="00541DCB"/>
    <w:rsid w:val="005429C9"/>
    <w:rsid w:val="00542AD6"/>
    <w:rsid w:val="005463D8"/>
    <w:rsid w:val="0054688A"/>
    <w:rsid w:val="00546A6D"/>
    <w:rsid w:val="00547BD2"/>
    <w:rsid w:val="00551BF7"/>
    <w:rsid w:val="00551CDA"/>
    <w:rsid w:val="0055254B"/>
    <w:rsid w:val="005528D9"/>
    <w:rsid w:val="00552CF3"/>
    <w:rsid w:val="005551B7"/>
    <w:rsid w:val="005554FC"/>
    <w:rsid w:val="00555E0A"/>
    <w:rsid w:val="00557399"/>
    <w:rsid w:val="0056179E"/>
    <w:rsid w:val="005621E0"/>
    <w:rsid w:val="00562A39"/>
    <w:rsid w:val="00562AEB"/>
    <w:rsid w:val="005647CF"/>
    <w:rsid w:val="005721AA"/>
    <w:rsid w:val="00572423"/>
    <w:rsid w:val="00572ED1"/>
    <w:rsid w:val="0057325A"/>
    <w:rsid w:val="005748F8"/>
    <w:rsid w:val="00574F1E"/>
    <w:rsid w:val="00576198"/>
    <w:rsid w:val="00576BD7"/>
    <w:rsid w:val="005813F2"/>
    <w:rsid w:val="00581A11"/>
    <w:rsid w:val="00581E66"/>
    <w:rsid w:val="00582E7B"/>
    <w:rsid w:val="0058317B"/>
    <w:rsid w:val="005838F4"/>
    <w:rsid w:val="00584AAB"/>
    <w:rsid w:val="005860E3"/>
    <w:rsid w:val="00593027"/>
    <w:rsid w:val="00594A51"/>
    <w:rsid w:val="0059579A"/>
    <w:rsid w:val="00596ED4"/>
    <w:rsid w:val="005A079E"/>
    <w:rsid w:val="005A12E7"/>
    <w:rsid w:val="005A1F51"/>
    <w:rsid w:val="005A263C"/>
    <w:rsid w:val="005A3981"/>
    <w:rsid w:val="005A453B"/>
    <w:rsid w:val="005A4E02"/>
    <w:rsid w:val="005A4F1D"/>
    <w:rsid w:val="005A6A83"/>
    <w:rsid w:val="005B0243"/>
    <w:rsid w:val="005B05B1"/>
    <w:rsid w:val="005B0A6C"/>
    <w:rsid w:val="005B196D"/>
    <w:rsid w:val="005B24E3"/>
    <w:rsid w:val="005B2D24"/>
    <w:rsid w:val="005B41FE"/>
    <w:rsid w:val="005B58B1"/>
    <w:rsid w:val="005D10B4"/>
    <w:rsid w:val="005D1BCD"/>
    <w:rsid w:val="005D27F0"/>
    <w:rsid w:val="005D4811"/>
    <w:rsid w:val="005D4DE7"/>
    <w:rsid w:val="005D579D"/>
    <w:rsid w:val="005D6148"/>
    <w:rsid w:val="005D6E3D"/>
    <w:rsid w:val="005D7571"/>
    <w:rsid w:val="005E0808"/>
    <w:rsid w:val="005E101E"/>
    <w:rsid w:val="005E323B"/>
    <w:rsid w:val="005E4589"/>
    <w:rsid w:val="005E7CF1"/>
    <w:rsid w:val="005F0785"/>
    <w:rsid w:val="005F17DB"/>
    <w:rsid w:val="005F327F"/>
    <w:rsid w:val="005F3500"/>
    <w:rsid w:val="005F4A66"/>
    <w:rsid w:val="005F4CE8"/>
    <w:rsid w:val="005F4D8A"/>
    <w:rsid w:val="005F5740"/>
    <w:rsid w:val="005F63A2"/>
    <w:rsid w:val="005F71FC"/>
    <w:rsid w:val="005F740B"/>
    <w:rsid w:val="0060076A"/>
    <w:rsid w:val="00600AF5"/>
    <w:rsid w:val="0060232E"/>
    <w:rsid w:val="006052E1"/>
    <w:rsid w:val="00606904"/>
    <w:rsid w:val="00610423"/>
    <w:rsid w:val="00611A9E"/>
    <w:rsid w:val="0061244D"/>
    <w:rsid w:val="006124A8"/>
    <w:rsid w:val="00612A27"/>
    <w:rsid w:val="00620EEF"/>
    <w:rsid w:val="00621569"/>
    <w:rsid w:val="006232EF"/>
    <w:rsid w:val="00623592"/>
    <w:rsid w:val="006243E9"/>
    <w:rsid w:val="00625BA6"/>
    <w:rsid w:val="006260F5"/>
    <w:rsid w:val="006263DA"/>
    <w:rsid w:val="00626558"/>
    <w:rsid w:val="00627F23"/>
    <w:rsid w:val="00630862"/>
    <w:rsid w:val="0063147D"/>
    <w:rsid w:val="006333B5"/>
    <w:rsid w:val="00633545"/>
    <w:rsid w:val="006336B5"/>
    <w:rsid w:val="00633A8B"/>
    <w:rsid w:val="00634101"/>
    <w:rsid w:val="006343F5"/>
    <w:rsid w:val="00634EC5"/>
    <w:rsid w:val="0063572F"/>
    <w:rsid w:val="00635AF4"/>
    <w:rsid w:val="006365A3"/>
    <w:rsid w:val="00637B08"/>
    <w:rsid w:val="00640050"/>
    <w:rsid w:val="006405F5"/>
    <w:rsid w:val="00641837"/>
    <w:rsid w:val="00644CB5"/>
    <w:rsid w:val="006471B9"/>
    <w:rsid w:val="00647A8E"/>
    <w:rsid w:val="00651126"/>
    <w:rsid w:val="00651418"/>
    <w:rsid w:val="0065175A"/>
    <w:rsid w:val="00652EEC"/>
    <w:rsid w:val="00655585"/>
    <w:rsid w:val="006569C8"/>
    <w:rsid w:val="006572FC"/>
    <w:rsid w:val="00657B53"/>
    <w:rsid w:val="00657E03"/>
    <w:rsid w:val="0066048D"/>
    <w:rsid w:val="00660DD4"/>
    <w:rsid w:val="00661D3B"/>
    <w:rsid w:val="00662197"/>
    <w:rsid w:val="006625F7"/>
    <w:rsid w:val="00662AD8"/>
    <w:rsid w:val="006630B9"/>
    <w:rsid w:val="00664427"/>
    <w:rsid w:val="00665429"/>
    <w:rsid w:val="00666884"/>
    <w:rsid w:val="00666CB5"/>
    <w:rsid w:val="00666F3D"/>
    <w:rsid w:val="00670217"/>
    <w:rsid w:val="00671135"/>
    <w:rsid w:val="00671DB6"/>
    <w:rsid w:val="00671FB3"/>
    <w:rsid w:val="00673C13"/>
    <w:rsid w:val="00675F34"/>
    <w:rsid w:val="0067622D"/>
    <w:rsid w:val="006767E4"/>
    <w:rsid w:val="006768F0"/>
    <w:rsid w:val="00676C0E"/>
    <w:rsid w:val="00677238"/>
    <w:rsid w:val="006776B4"/>
    <w:rsid w:val="00680DAE"/>
    <w:rsid w:val="00682363"/>
    <w:rsid w:val="006832E4"/>
    <w:rsid w:val="0068346A"/>
    <w:rsid w:val="00683E59"/>
    <w:rsid w:val="00684942"/>
    <w:rsid w:val="00684A19"/>
    <w:rsid w:val="00685E21"/>
    <w:rsid w:val="00686ADD"/>
    <w:rsid w:val="00687181"/>
    <w:rsid w:val="006874B6"/>
    <w:rsid w:val="00687F5A"/>
    <w:rsid w:val="0069072E"/>
    <w:rsid w:val="00690763"/>
    <w:rsid w:val="006907C6"/>
    <w:rsid w:val="00690E69"/>
    <w:rsid w:val="0069174D"/>
    <w:rsid w:val="00691CFA"/>
    <w:rsid w:val="00693FDB"/>
    <w:rsid w:val="0069441D"/>
    <w:rsid w:val="0069503F"/>
    <w:rsid w:val="0069789F"/>
    <w:rsid w:val="006A0EC3"/>
    <w:rsid w:val="006A2D38"/>
    <w:rsid w:val="006A34A9"/>
    <w:rsid w:val="006A4557"/>
    <w:rsid w:val="006A5773"/>
    <w:rsid w:val="006A5884"/>
    <w:rsid w:val="006A6B9C"/>
    <w:rsid w:val="006A7763"/>
    <w:rsid w:val="006B391E"/>
    <w:rsid w:val="006B4834"/>
    <w:rsid w:val="006C010E"/>
    <w:rsid w:val="006C1096"/>
    <w:rsid w:val="006C239D"/>
    <w:rsid w:val="006C24F5"/>
    <w:rsid w:val="006C45ED"/>
    <w:rsid w:val="006C4EF1"/>
    <w:rsid w:val="006C71F8"/>
    <w:rsid w:val="006C7261"/>
    <w:rsid w:val="006D1B0C"/>
    <w:rsid w:val="006D7A03"/>
    <w:rsid w:val="006E0531"/>
    <w:rsid w:val="006E0E1A"/>
    <w:rsid w:val="006E0E3B"/>
    <w:rsid w:val="006E47E3"/>
    <w:rsid w:val="006E570C"/>
    <w:rsid w:val="006E6353"/>
    <w:rsid w:val="006E691E"/>
    <w:rsid w:val="006E7ADA"/>
    <w:rsid w:val="006F00F8"/>
    <w:rsid w:val="006F0E2C"/>
    <w:rsid w:val="006F0FDF"/>
    <w:rsid w:val="006F141B"/>
    <w:rsid w:val="006F1E76"/>
    <w:rsid w:val="006F219F"/>
    <w:rsid w:val="006F28E2"/>
    <w:rsid w:val="006F2D2B"/>
    <w:rsid w:val="006F4CF2"/>
    <w:rsid w:val="006F6E03"/>
    <w:rsid w:val="006F7687"/>
    <w:rsid w:val="00700653"/>
    <w:rsid w:val="00703A26"/>
    <w:rsid w:val="007052F6"/>
    <w:rsid w:val="007054FC"/>
    <w:rsid w:val="0070754B"/>
    <w:rsid w:val="00707AA2"/>
    <w:rsid w:val="0071093A"/>
    <w:rsid w:val="00710DC6"/>
    <w:rsid w:val="00711351"/>
    <w:rsid w:val="0071148F"/>
    <w:rsid w:val="00711EE8"/>
    <w:rsid w:val="00712AAC"/>
    <w:rsid w:val="00713009"/>
    <w:rsid w:val="00713ED5"/>
    <w:rsid w:val="00715BAC"/>
    <w:rsid w:val="00716147"/>
    <w:rsid w:val="00716AF6"/>
    <w:rsid w:val="00716D71"/>
    <w:rsid w:val="00717355"/>
    <w:rsid w:val="00717369"/>
    <w:rsid w:val="007173C0"/>
    <w:rsid w:val="00721479"/>
    <w:rsid w:val="00722F80"/>
    <w:rsid w:val="0072701B"/>
    <w:rsid w:val="0072796D"/>
    <w:rsid w:val="00727B22"/>
    <w:rsid w:val="00731823"/>
    <w:rsid w:val="0073462D"/>
    <w:rsid w:val="0073491E"/>
    <w:rsid w:val="00735117"/>
    <w:rsid w:val="00735EBD"/>
    <w:rsid w:val="00743302"/>
    <w:rsid w:val="00743551"/>
    <w:rsid w:val="00743CBE"/>
    <w:rsid w:val="00743FDE"/>
    <w:rsid w:val="00745AEB"/>
    <w:rsid w:val="00747159"/>
    <w:rsid w:val="00747996"/>
    <w:rsid w:val="00750014"/>
    <w:rsid w:val="00750048"/>
    <w:rsid w:val="00751AF1"/>
    <w:rsid w:val="00752A81"/>
    <w:rsid w:val="007537F1"/>
    <w:rsid w:val="00755318"/>
    <w:rsid w:val="00755DC3"/>
    <w:rsid w:val="00756031"/>
    <w:rsid w:val="00760E5C"/>
    <w:rsid w:val="00762480"/>
    <w:rsid w:val="007634F0"/>
    <w:rsid w:val="00763803"/>
    <w:rsid w:val="00763F9E"/>
    <w:rsid w:val="00764294"/>
    <w:rsid w:val="00765C0B"/>
    <w:rsid w:val="00766EF6"/>
    <w:rsid w:val="00772279"/>
    <w:rsid w:val="00772C5E"/>
    <w:rsid w:val="00775A0E"/>
    <w:rsid w:val="007804B1"/>
    <w:rsid w:val="0078090A"/>
    <w:rsid w:val="007837DA"/>
    <w:rsid w:val="00783CEC"/>
    <w:rsid w:val="0078453D"/>
    <w:rsid w:val="00784DDF"/>
    <w:rsid w:val="007855F4"/>
    <w:rsid w:val="00785913"/>
    <w:rsid w:val="0078722B"/>
    <w:rsid w:val="00790536"/>
    <w:rsid w:val="00791D96"/>
    <w:rsid w:val="00791F65"/>
    <w:rsid w:val="00793F1E"/>
    <w:rsid w:val="007953C1"/>
    <w:rsid w:val="0079592F"/>
    <w:rsid w:val="00796867"/>
    <w:rsid w:val="00796B97"/>
    <w:rsid w:val="00796FAA"/>
    <w:rsid w:val="00797294"/>
    <w:rsid w:val="007977E0"/>
    <w:rsid w:val="007A070F"/>
    <w:rsid w:val="007A0AE7"/>
    <w:rsid w:val="007A0F04"/>
    <w:rsid w:val="007A10CC"/>
    <w:rsid w:val="007A2044"/>
    <w:rsid w:val="007A2E8C"/>
    <w:rsid w:val="007A6CFC"/>
    <w:rsid w:val="007A6D49"/>
    <w:rsid w:val="007B0C97"/>
    <w:rsid w:val="007B0D96"/>
    <w:rsid w:val="007B11D0"/>
    <w:rsid w:val="007B2DE4"/>
    <w:rsid w:val="007B2EBE"/>
    <w:rsid w:val="007B3529"/>
    <w:rsid w:val="007B6C3A"/>
    <w:rsid w:val="007B7FFA"/>
    <w:rsid w:val="007C01F1"/>
    <w:rsid w:val="007C13B0"/>
    <w:rsid w:val="007C18E0"/>
    <w:rsid w:val="007C1CBA"/>
    <w:rsid w:val="007C217B"/>
    <w:rsid w:val="007C3B97"/>
    <w:rsid w:val="007D02BD"/>
    <w:rsid w:val="007D0469"/>
    <w:rsid w:val="007D132B"/>
    <w:rsid w:val="007D2BDF"/>
    <w:rsid w:val="007D384C"/>
    <w:rsid w:val="007D3FCA"/>
    <w:rsid w:val="007D47AC"/>
    <w:rsid w:val="007D4BF1"/>
    <w:rsid w:val="007D68A5"/>
    <w:rsid w:val="007D6B60"/>
    <w:rsid w:val="007D6C55"/>
    <w:rsid w:val="007D74FB"/>
    <w:rsid w:val="007E1A97"/>
    <w:rsid w:val="007E2D6A"/>
    <w:rsid w:val="007E668B"/>
    <w:rsid w:val="007F0D6B"/>
    <w:rsid w:val="007F15A7"/>
    <w:rsid w:val="007F1C5B"/>
    <w:rsid w:val="007F1F6D"/>
    <w:rsid w:val="007F2103"/>
    <w:rsid w:val="007F21AA"/>
    <w:rsid w:val="007F474B"/>
    <w:rsid w:val="007F4AF0"/>
    <w:rsid w:val="007F5F17"/>
    <w:rsid w:val="00800B35"/>
    <w:rsid w:val="008014B2"/>
    <w:rsid w:val="00802E4B"/>
    <w:rsid w:val="00802F0B"/>
    <w:rsid w:val="00805DB8"/>
    <w:rsid w:val="00806276"/>
    <w:rsid w:val="00806DDF"/>
    <w:rsid w:val="0080751F"/>
    <w:rsid w:val="008106E1"/>
    <w:rsid w:val="008132D7"/>
    <w:rsid w:val="00814B39"/>
    <w:rsid w:val="0081622E"/>
    <w:rsid w:val="00816327"/>
    <w:rsid w:val="008207D6"/>
    <w:rsid w:val="00821C87"/>
    <w:rsid w:val="00821E7B"/>
    <w:rsid w:val="008236C5"/>
    <w:rsid w:val="00827BDB"/>
    <w:rsid w:val="00827FEC"/>
    <w:rsid w:val="00830D28"/>
    <w:rsid w:val="00830F2A"/>
    <w:rsid w:val="00831646"/>
    <w:rsid w:val="00832489"/>
    <w:rsid w:val="00833916"/>
    <w:rsid w:val="00834A9A"/>
    <w:rsid w:val="0083630E"/>
    <w:rsid w:val="00837ACD"/>
    <w:rsid w:val="0084187B"/>
    <w:rsid w:val="0084313B"/>
    <w:rsid w:val="0084323D"/>
    <w:rsid w:val="00844B37"/>
    <w:rsid w:val="00845553"/>
    <w:rsid w:val="00846148"/>
    <w:rsid w:val="00850CA6"/>
    <w:rsid w:val="0085166A"/>
    <w:rsid w:val="008525A9"/>
    <w:rsid w:val="00853023"/>
    <w:rsid w:val="00853671"/>
    <w:rsid w:val="00854049"/>
    <w:rsid w:val="00854556"/>
    <w:rsid w:val="008556A6"/>
    <w:rsid w:val="00856415"/>
    <w:rsid w:val="00860388"/>
    <w:rsid w:val="00861EBE"/>
    <w:rsid w:val="00864F86"/>
    <w:rsid w:val="008665DF"/>
    <w:rsid w:val="008703CD"/>
    <w:rsid w:val="0087046B"/>
    <w:rsid w:val="00870A50"/>
    <w:rsid w:val="00871577"/>
    <w:rsid w:val="008732B8"/>
    <w:rsid w:val="00874D79"/>
    <w:rsid w:val="00880541"/>
    <w:rsid w:val="0088062D"/>
    <w:rsid w:val="00881CDE"/>
    <w:rsid w:val="00882027"/>
    <w:rsid w:val="00882C45"/>
    <w:rsid w:val="00883842"/>
    <w:rsid w:val="00885A22"/>
    <w:rsid w:val="00886282"/>
    <w:rsid w:val="00886903"/>
    <w:rsid w:val="00886B6A"/>
    <w:rsid w:val="00886DE8"/>
    <w:rsid w:val="0089015A"/>
    <w:rsid w:val="0089145E"/>
    <w:rsid w:val="00891D3F"/>
    <w:rsid w:val="008935BA"/>
    <w:rsid w:val="0089485C"/>
    <w:rsid w:val="008953B2"/>
    <w:rsid w:val="008953B3"/>
    <w:rsid w:val="008975A3"/>
    <w:rsid w:val="008A1C78"/>
    <w:rsid w:val="008A240B"/>
    <w:rsid w:val="008A278E"/>
    <w:rsid w:val="008A2F4F"/>
    <w:rsid w:val="008A367D"/>
    <w:rsid w:val="008A3D41"/>
    <w:rsid w:val="008A4D27"/>
    <w:rsid w:val="008A540E"/>
    <w:rsid w:val="008A7E3E"/>
    <w:rsid w:val="008B01D3"/>
    <w:rsid w:val="008B070F"/>
    <w:rsid w:val="008B2736"/>
    <w:rsid w:val="008B5ECF"/>
    <w:rsid w:val="008B67C9"/>
    <w:rsid w:val="008B67DC"/>
    <w:rsid w:val="008B6CB8"/>
    <w:rsid w:val="008B7D72"/>
    <w:rsid w:val="008C0BEE"/>
    <w:rsid w:val="008C0EB6"/>
    <w:rsid w:val="008C1F93"/>
    <w:rsid w:val="008C20B4"/>
    <w:rsid w:val="008C2430"/>
    <w:rsid w:val="008C475C"/>
    <w:rsid w:val="008C5039"/>
    <w:rsid w:val="008D30E8"/>
    <w:rsid w:val="008D469D"/>
    <w:rsid w:val="008D4D82"/>
    <w:rsid w:val="008E0567"/>
    <w:rsid w:val="008E0B2A"/>
    <w:rsid w:val="008E13D2"/>
    <w:rsid w:val="008E1558"/>
    <w:rsid w:val="008E3096"/>
    <w:rsid w:val="008E62AF"/>
    <w:rsid w:val="008E726D"/>
    <w:rsid w:val="008E7917"/>
    <w:rsid w:val="008E7D20"/>
    <w:rsid w:val="008F196B"/>
    <w:rsid w:val="008F215B"/>
    <w:rsid w:val="008F628E"/>
    <w:rsid w:val="008F63FF"/>
    <w:rsid w:val="009033D7"/>
    <w:rsid w:val="00904152"/>
    <w:rsid w:val="009057A8"/>
    <w:rsid w:val="009113B4"/>
    <w:rsid w:val="00911A57"/>
    <w:rsid w:val="00917010"/>
    <w:rsid w:val="00917B46"/>
    <w:rsid w:val="00921C91"/>
    <w:rsid w:val="009220E7"/>
    <w:rsid w:val="0092290B"/>
    <w:rsid w:val="00924F74"/>
    <w:rsid w:val="00926FA2"/>
    <w:rsid w:val="00930623"/>
    <w:rsid w:val="0093302B"/>
    <w:rsid w:val="00934012"/>
    <w:rsid w:val="009349AF"/>
    <w:rsid w:val="0093714B"/>
    <w:rsid w:val="00941715"/>
    <w:rsid w:val="00941903"/>
    <w:rsid w:val="009448A0"/>
    <w:rsid w:val="00944F0A"/>
    <w:rsid w:val="00947EB2"/>
    <w:rsid w:val="0095097C"/>
    <w:rsid w:val="00953655"/>
    <w:rsid w:val="00953AC2"/>
    <w:rsid w:val="0095434D"/>
    <w:rsid w:val="009548CB"/>
    <w:rsid w:val="009555F7"/>
    <w:rsid w:val="0095675D"/>
    <w:rsid w:val="00956CB8"/>
    <w:rsid w:val="0096126E"/>
    <w:rsid w:val="00961AFE"/>
    <w:rsid w:val="00961DA6"/>
    <w:rsid w:val="00961E56"/>
    <w:rsid w:val="009620D2"/>
    <w:rsid w:val="00962D14"/>
    <w:rsid w:val="00964E8B"/>
    <w:rsid w:val="009675D9"/>
    <w:rsid w:val="00967D83"/>
    <w:rsid w:val="0097111A"/>
    <w:rsid w:val="0097385D"/>
    <w:rsid w:val="0097445D"/>
    <w:rsid w:val="00975596"/>
    <w:rsid w:val="009759FD"/>
    <w:rsid w:val="0097618D"/>
    <w:rsid w:val="009769CF"/>
    <w:rsid w:val="00976B32"/>
    <w:rsid w:val="00977902"/>
    <w:rsid w:val="009818A2"/>
    <w:rsid w:val="00982E80"/>
    <w:rsid w:val="009857A1"/>
    <w:rsid w:val="00985AC4"/>
    <w:rsid w:val="00986719"/>
    <w:rsid w:val="00986C64"/>
    <w:rsid w:val="00986D84"/>
    <w:rsid w:val="00987AA4"/>
    <w:rsid w:val="0099058C"/>
    <w:rsid w:val="00990DB9"/>
    <w:rsid w:val="0099104E"/>
    <w:rsid w:val="00991386"/>
    <w:rsid w:val="00991647"/>
    <w:rsid w:val="009921A0"/>
    <w:rsid w:val="0099276B"/>
    <w:rsid w:val="00994787"/>
    <w:rsid w:val="00996DA0"/>
    <w:rsid w:val="009971D8"/>
    <w:rsid w:val="00997919"/>
    <w:rsid w:val="009A05C2"/>
    <w:rsid w:val="009A0EFD"/>
    <w:rsid w:val="009A1D3F"/>
    <w:rsid w:val="009A2A14"/>
    <w:rsid w:val="009A6BC4"/>
    <w:rsid w:val="009A7622"/>
    <w:rsid w:val="009B2305"/>
    <w:rsid w:val="009B4EE2"/>
    <w:rsid w:val="009B6593"/>
    <w:rsid w:val="009B690F"/>
    <w:rsid w:val="009C1EEE"/>
    <w:rsid w:val="009C27C1"/>
    <w:rsid w:val="009C28A9"/>
    <w:rsid w:val="009C3A4F"/>
    <w:rsid w:val="009C43B6"/>
    <w:rsid w:val="009C495C"/>
    <w:rsid w:val="009C566B"/>
    <w:rsid w:val="009C5ED1"/>
    <w:rsid w:val="009C75F6"/>
    <w:rsid w:val="009C7809"/>
    <w:rsid w:val="009C7829"/>
    <w:rsid w:val="009D01CD"/>
    <w:rsid w:val="009D205F"/>
    <w:rsid w:val="009D375B"/>
    <w:rsid w:val="009D3780"/>
    <w:rsid w:val="009D40FC"/>
    <w:rsid w:val="009D46EC"/>
    <w:rsid w:val="009D4C62"/>
    <w:rsid w:val="009D5033"/>
    <w:rsid w:val="009D5D99"/>
    <w:rsid w:val="009D68DD"/>
    <w:rsid w:val="009D7EAF"/>
    <w:rsid w:val="009E042E"/>
    <w:rsid w:val="009E17CE"/>
    <w:rsid w:val="009E221E"/>
    <w:rsid w:val="009E2CE3"/>
    <w:rsid w:val="009E32D1"/>
    <w:rsid w:val="009E576E"/>
    <w:rsid w:val="009E677C"/>
    <w:rsid w:val="009E6B82"/>
    <w:rsid w:val="009F0FF6"/>
    <w:rsid w:val="009F1648"/>
    <w:rsid w:val="009F18ED"/>
    <w:rsid w:val="009F19C3"/>
    <w:rsid w:val="009F7C05"/>
    <w:rsid w:val="00A00D79"/>
    <w:rsid w:val="00A01DC0"/>
    <w:rsid w:val="00A03179"/>
    <w:rsid w:val="00A03201"/>
    <w:rsid w:val="00A04D8F"/>
    <w:rsid w:val="00A0587D"/>
    <w:rsid w:val="00A0744B"/>
    <w:rsid w:val="00A12537"/>
    <w:rsid w:val="00A12627"/>
    <w:rsid w:val="00A15EC5"/>
    <w:rsid w:val="00A16341"/>
    <w:rsid w:val="00A163B3"/>
    <w:rsid w:val="00A177E2"/>
    <w:rsid w:val="00A212DD"/>
    <w:rsid w:val="00A26E59"/>
    <w:rsid w:val="00A27853"/>
    <w:rsid w:val="00A27C26"/>
    <w:rsid w:val="00A305EE"/>
    <w:rsid w:val="00A307BD"/>
    <w:rsid w:val="00A31112"/>
    <w:rsid w:val="00A31E90"/>
    <w:rsid w:val="00A334D5"/>
    <w:rsid w:val="00A356C5"/>
    <w:rsid w:val="00A358BE"/>
    <w:rsid w:val="00A4043F"/>
    <w:rsid w:val="00A4053A"/>
    <w:rsid w:val="00A40915"/>
    <w:rsid w:val="00A4134B"/>
    <w:rsid w:val="00A4736D"/>
    <w:rsid w:val="00A50248"/>
    <w:rsid w:val="00A529EF"/>
    <w:rsid w:val="00A52F54"/>
    <w:rsid w:val="00A53856"/>
    <w:rsid w:val="00A53BF1"/>
    <w:rsid w:val="00A55222"/>
    <w:rsid w:val="00A55CCD"/>
    <w:rsid w:val="00A5617B"/>
    <w:rsid w:val="00A574D8"/>
    <w:rsid w:val="00A5793B"/>
    <w:rsid w:val="00A61A0F"/>
    <w:rsid w:val="00A66868"/>
    <w:rsid w:val="00A669E1"/>
    <w:rsid w:val="00A66CCB"/>
    <w:rsid w:val="00A67A9D"/>
    <w:rsid w:val="00A715D0"/>
    <w:rsid w:val="00A72B56"/>
    <w:rsid w:val="00A72EE9"/>
    <w:rsid w:val="00A769FB"/>
    <w:rsid w:val="00A76F22"/>
    <w:rsid w:val="00A80CF8"/>
    <w:rsid w:val="00A8103A"/>
    <w:rsid w:val="00A837E0"/>
    <w:rsid w:val="00A83AB6"/>
    <w:rsid w:val="00A84C02"/>
    <w:rsid w:val="00A852AD"/>
    <w:rsid w:val="00A85CF4"/>
    <w:rsid w:val="00A86B99"/>
    <w:rsid w:val="00A9099E"/>
    <w:rsid w:val="00A90C6A"/>
    <w:rsid w:val="00A92EBF"/>
    <w:rsid w:val="00A93007"/>
    <w:rsid w:val="00A9334D"/>
    <w:rsid w:val="00A936CB"/>
    <w:rsid w:val="00A94793"/>
    <w:rsid w:val="00A9481A"/>
    <w:rsid w:val="00A95B0E"/>
    <w:rsid w:val="00AA096F"/>
    <w:rsid w:val="00AA19DB"/>
    <w:rsid w:val="00AA1D20"/>
    <w:rsid w:val="00AA3068"/>
    <w:rsid w:val="00AA4447"/>
    <w:rsid w:val="00AA4D9A"/>
    <w:rsid w:val="00AA5360"/>
    <w:rsid w:val="00AA5750"/>
    <w:rsid w:val="00AA6568"/>
    <w:rsid w:val="00AA73BE"/>
    <w:rsid w:val="00AB05AE"/>
    <w:rsid w:val="00AB154F"/>
    <w:rsid w:val="00AB1DA4"/>
    <w:rsid w:val="00AB240D"/>
    <w:rsid w:val="00AB3A19"/>
    <w:rsid w:val="00AB42B8"/>
    <w:rsid w:val="00AB5145"/>
    <w:rsid w:val="00AB56A1"/>
    <w:rsid w:val="00AB57FC"/>
    <w:rsid w:val="00AB59B7"/>
    <w:rsid w:val="00AB6AEF"/>
    <w:rsid w:val="00AB7895"/>
    <w:rsid w:val="00AC152E"/>
    <w:rsid w:val="00AC3276"/>
    <w:rsid w:val="00AC34A4"/>
    <w:rsid w:val="00AC5940"/>
    <w:rsid w:val="00AC5CE7"/>
    <w:rsid w:val="00AC5FD1"/>
    <w:rsid w:val="00AC6769"/>
    <w:rsid w:val="00AD0792"/>
    <w:rsid w:val="00AD28AC"/>
    <w:rsid w:val="00AD39B8"/>
    <w:rsid w:val="00AD495C"/>
    <w:rsid w:val="00AD4E78"/>
    <w:rsid w:val="00AD71E2"/>
    <w:rsid w:val="00AD7EEF"/>
    <w:rsid w:val="00AE01DA"/>
    <w:rsid w:val="00AE01F8"/>
    <w:rsid w:val="00AE1720"/>
    <w:rsid w:val="00AE30B7"/>
    <w:rsid w:val="00AE4620"/>
    <w:rsid w:val="00AE469F"/>
    <w:rsid w:val="00AE5660"/>
    <w:rsid w:val="00AF1142"/>
    <w:rsid w:val="00AF1798"/>
    <w:rsid w:val="00AF3950"/>
    <w:rsid w:val="00AF4A3C"/>
    <w:rsid w:val="00AF5859"/>
    <w:rsid w:val="00B015DB"/>
    <w:rsid w:val="00B02419"/>
    <w:rsid w:val="00B0253E"/>
    <w:rsid w:val="00B05A5E"/>
    <w:rsid w:val="00B070C4"/>
    <w:rsid w:val="00B1285A"/>
    <w:rsid w:val="00B12AC9"/>
    <w:rsid w:val="00B13DA9"/>
    <w:rsid w:val="00B14070"/>
    <w:rsid w:val="00B140FE"/>
    <w:rsid w:val="00B1462E"/>
    <w:rsid w:val="00B165BD"/>
    <w:rsid w:val="00B16BF3"/>
    <w:rsid w:val="00B17D3C"/>
    <w:rsid w:val="00B202CE"/>
    <w:rsid w:val="00B20844"/>
    <w:rsid w:val="00B22299"/>
    <w:rsid w:val="00B229F2"/>
    <w:rsid w:val="00B24723"/>
    <w:rsid w:val="00B24876"/>
    <w:rsid w:val="00B2627F"/>
    <w:rsid w:val="00B263B2"/>
    <w:rsid w:val="00B272CB"/>
    <w:rsid w:val="00B27F56"/>
    <w:rsid w:val="00B31EEF"/>
    <w:rsid w:val="00B32313"/>
    <w:rsid w:val="00B33556"/>
    <w:rsid w:val="00B3591D"/>
    <w:rsid w:val="00B37A6B"/>
    <w:rsid w:val="00B4560C"/>
    <w:rsid w:val="00B45DBD"/>
    <w:rsid w:val="00B47421"/>
    <w:rsid w:val="00B504B0"/>
    <w:rsid w:val="00B5062C"/>
    <w:rsid w:val="00B513A9"/>
    <w:rsid w:val="00B51CF3"/>
    <w:rsid w:val="00B5206F"/>
    <w:rsid w:val="00B522C8"/>
    <w:rsid w:val="00B53FB4"/>
    <w:rsid w:val="00B54C0F"/>
    <w:rsid w:val="00B550E9"/>
    <w:rsid w:val="00B552BE"/>
    <w:rsid w:val="00B55729"/>
    <w:rsid w:val="00B571CA"/>
    <w:rsid w:val="00B5763E"/>
    <w:rsid w:val="00B602E2"/>
    <w:rsid w:val="00B62E4F"/>
    <w:rsid w:val="00B6347E"/>
    <w:rsid w:val="00B643BF"/>
    <w:rsid w:val="00B66207"/>
    <w:rsid w:val="00B667F5"/>
    <w:rsid w:val="00B67068"/>
    <w:rsid w:val="00B677C7"/>
    <w:rsid w:val="00B67965"/>
    <w:rsid w:val="00B70606"/>
    <w:rsid w:val="00B7195A"/>
    <w:rsid w:val="00B71D78"/>
    <w:rsid w:val="00B7263F"/>
    <w:rsid w:val="00B7537D"/>
    <w:rsid w:val="00B80188"/>
    <w:rsid w:val="00B8145C"/>
    <w:rsid w:val="00B817F2"/>
    <w:rsid w:val="00B818CC"/>
    <w:rsid w:val="00B81A32"/>
    <w:rsid w:val="00B825D6"/>
    <w:rsid w:val="00B83354"/>
    <w:rsid w:val="00B835EA"/>
    <w:rsid w:val="00B85351"/>
    <w:rsid w:val="00B855B9"/>
    <w:rsid w:val="00B8608E"/>
    <w:rsid w:val="00B86C3F"/>
    <w:rsid w:val="00B87E24"/>
    <w:rsid w:val="00B90159"/>
    <w:rsid w:val="00B9380B"/>
    <w:rsid w:val="00B93AFB"/>
    <w:rsid w:val="00B93CF6"/>
    <w:rsid w:val="00B94422"/>
    <w:rsid w:val="00B94898"/>
    <w:rsid w:val="00B94B3D"/>
    <w:rsid w:val="00B95450"/>
    <w:rsid w:val="00B97998"/>
    <w:rsid w:val="00BA3418"/>
    <w:rsid w:val="00BA3CAB"/>
    <w:rsid w:val="00BA3FBA"/>
    <w:rsid w:val="00BA5012"/>
    <w:rsid w:val="00BB00AF"/>
    <w:rsid w:val="00BB088A"/>
    <w:rsid w:val="00BB11DE"/>
    <w:rsid w:val="00BB13C8"/>
    <w:rsid w:val="00BB15FA"/>
    <w:rsid w:val="00BB591C"/>
    <w:rsid w:val="00BB6512"/>
    <w:rsid w:val="00BC0F88"/>
    <w:rsid w:val="00BC2EBF"/>
    <w:rsid w:val="00BC38A1"/>
    <w:rsid w:val="00BC41A7"/>
    <w:rsid w:val="00BC7504"/>
    <w:rsid w:val="00BC7D27"/>
    <w:rsid w:val="00BD02D6"/>
    <w:rsid w:val="00BD0602"/>
    <w:rsid w:val="00BD075D"/>
    <w:rsid w:val="00BD0BC7"/>
    <w:rsid w:val="00BD10A9"/>
    <w:rsid w:val="00BD1422"/>
    <w:rsid w:val="00BD1E98"/>
    <w:rsid w:val="00BD24AD"/>
    <w:rsid w:val="00BD251F"/>
    <w:rsid w:val="00BD515E"/>
    <w:rsid w:val="00BD5A61"/>
    <w:rsid w:val="00BE0256"/>
    <w:rsid w:val="00BE0E42"/>
    <w:rsid w:val="00BE1615"/>
    <w:rsid w:val="00BE25B4"/>
    <w:rsid w:val="00BE38E6"/>
    <w:rsid w:val="00BE5828"/>
    <w:rsid w:val="00BE5B74"/>
    <w:rsid w:val="00BE5F86"/>
    <w:rsid w:val="00BE67E3"/>
    <w:rsid w:val="00BE7E1B"/>
    <w:rsid w:val="00BF1899"/>
    <w:rsid w:val="00BF31EF"/>
    <w:rsid w:val="00BF4698"/>
    <w:rsid w:val="00BF528C"/>
    <w:rsid w:val="00BF55B5"/>
    <w:rsid w:val="00BF7F5E"/>
    <w:rsid w:val="00C02F2B"/>
    <w:rsid w:val="00C030B6"/>
    <w:rsid w:val="00C040A5"/>
    <w:rsid w:val="00C04894"/>
    <w:rsid w:val="00C052B7"/>
    <w:rsid w:val="00C052FF"/>
    <w:rsid w:val="00C06F15"/>
    <w:rsid w:val="00C07198"/>
    <w:rsid w:val="00C07364"/>
    <w:rsid w:val="00C07BF9"/>
    <w:rsid w:val="00C10570"/>
    <w:rsid w:val="00C10912"/>
    <w:rsid w:val="00C11AB9"/>
    <w:rsid w:val="00C136D7"/>
    <w:rsid w:val="00C13ED0"/>
    <w:rsid w:val="00C1454A"/>
    <w:rsid w:val="00C1533F"/>
    <w:rsid w:val="00C154AD"/>
    <w:rsid w:val="00C16928"/>
    <w:rsid w:val="00C17090"/>
    <w:rsid w:val="00C177AA"/>
    <w:rsid w:val="00C2397F"/>
    <w:rsid w:val="00C258E9"/>
    <w:rsid w:val="00C25D7C"/>
    <w:rsid w:val="00C269D6"/>
    <w:rsid w:val="00C314E5"/>
    <w:rsid w:val="00C31AC8"/>
    <w:rsid w:val="00C3252F"/>
    <w:rsid w:val="00C32848"/>
    <w:rsid w:val="00C333D8"/>
    <w:rsid w:val="00C33538"/>
    <w:rsid w:val="00C35AC2"/>
    <w:rsid w:val="00C36FE4"/>
    <w:rsid w:val="00C37E91"/>
    <w:rsid w:val="00C37EC7"/>
    <w:rsid w:val="00C40161"/>
    <w:rsid w:val="00C414F4"/>
    <w:rsid w:val="00C41DC6"/>
    <w:rsid w:val="00C41E0A"/>
    <w:rsid w:val="00C42694"/>
    <w:rsid w:val="00C44F7F"/>
    <w:rsid w:val="00C4554A"/>
    <w:rsid w:val="00C46287"/>
    <w:rsid w:val="00C47313"/>
    <w:rsid w:val="00C51A06"/>
    <w:rsid w:val="00C53B21"/>
    <w:rsid w:val="00C5561F"/>
    <w:rsid w:val="00C559F1"/>
    <w:rsid w:val="00C57514"/>
    <w:rsid w:val="00C603F6"/>
    <w:rsid w:val="00C612F0"/>
    <w:rsid w:val="00C63412"/>
    <w:rsid w:val="00C66562"/>
    <w:rsid w:val="00C72241"/>
    <w:rsid w:val="00C72618"/>
    <w:rsid w:val="00C73457"/>
    <w:rsid w:val="00C75B76"/>
    <w:rsid w:val="00C75E06"/>
    <w:rsid w:val="00C82356"/>
    <w:rsid w:val="00C8313B"/>
    <w:rsid w:val="00C83C8F"/>
    <w:rsid w:val="00C8439D"/>
    <w:rsid w:val="00C84593"/>
    <w:rsid w:val="00C8560B"/>
    <w:rsid w:val="00C91CC1"/>
    <w:rsid w:val="00C9440E"/>
    <w:rsid w:val="00C954FE"/>
    <w:rsid w:val="00C95D55"/>
    <w:rsid w:val="00C973FF"/>
    <w:rsid w:val="00CA1827"/>
    <w:rsid w:val="00CA1C88"/>
    <w:rsid w:val="00CA28EC"/>
    <w:rsid w:val="00CA2CE3"/>
    <w:rsid w:val="00CA42CA"/>
    <w:rsid w:val="00CA4417"/>
    <w:rsid w:val="00CA4678"/>
    <w:rsid w:val="00CA4D41"/>
    <w:rsid w:val="00CA62F6"/>
    <w:rsid w:val="00CA756D"/>
    <w:rsid w:val="00CB0A9C"/>
    <w:rsid w:val="00CB193F"/>
    <w:rsid w:val="00CB3C9E"/>
    <w:rsid w:val="00CB5A33"/>
    <w:rsid w:val="00CB7308"/>
    <w:rsid w:val="00CB79E6"/>
    <w:rsid w:val="00CC02D6"/>
    <w:rsid w:val="00CC0F17"/>
    <w:rsid w:val="00CC180E"/>
    <w:rsid w:val="00CC301C"/>
    <w:rsid w:val="00CC3283"/>
    <w:rsid w:val="00CC4811"/>
    <w:rsid w:val="00CC48B3"/>
    <w:rsid w:val="00CC4B01"/>
    <w:rsid w:val="00CC4EDC"/>
    <w:rsid w:val="00CC5260"/>
    <w:rsid w:val="00CC533D"/>
    <w:rsid w:val="00CC63A5"/>
    <w:rsid w:val="00CC7AA5"/>
    <w:rsid w:val="00CD038E"/>
    <w:rsid w:val="00CD13F3"/>
    <w:rsid w:val="00CD3473"/>
    <w:rsid w:val="00CD3B06"/>
    <w:rsid w:val="00CD3D95"/>
    <w:rsid w:val="00CD4946"/>
    <w:rsid w:val="00CD4E5B"/>
    <w:rsid w:val="00CD4E6B"/>
    <w:rsid w:val="00CD4FE2"/>
    <w:rsid w:val="00CD5B7B"/>
    <w:rsid w:val="00CD6AFF"/>
    <w:rsid w:val="00CD6DB0"/>
    <w:rsid w:val="00CD7E66"/>
    <w:rsid w:val="00CE1AEF"/>
    <w:rsid w:val="00CE3941"/>
    <w:rsid w:val="00CE3A86"/>
    <w:rsid w:val="00CE6014"/>
    <w:rsid w:val="00CE6DB8"/>
    <w:rsid w:val="00CE7BD6"/>
    <w:rsid w:val="00CF0FB6"/>
    <w:rsid w:val="00CF2FD8"/>
    <w:rsid w:val="00CF5178"/>
    <w:rsid w:val="00CF58D4"/>
    <w:rsid w:val="00D00346"/>
    <w:rsid w:val="00D00C7B"/>
    <w:rsid w:val="00D0139A"/>
    <w:rsid w:val="00D0191F"/>
    <w:rsid w:val="00D038AD"/>
    <w:rsid w:val="00D04A2E"/>
    <w:rsid w:val="00D05523"/>
    <w:rsid w:val="00D0630C"/>
    <w:rsid w:val="00D06EC6"/>
    <w:rsid w:val="00D10CCB"/>
    <w:rsid w:val="00D11391"/>
    <w:rsid w:val="00D12370"/>
    <w:rsid w:val="00D125A4"/>
    <w:rsid w:val="00D12F93"/>
    <w:rsid w:val="00D13E32"/>
    <w:rsid w:val="00D14F35"/>
    <w:rsid w:val="00D15171"/>
    <w:rsid w:val="00D15D6B"/>
    <w:rsid w:val="00D17B36"/>
    <w:rsid w:val="00D17CF9"/>
    <w:rsid w:val="00D20E68"/>
    <w:rsid w:val="00D22002"/>
    <w:rsid w:val="00D22DE5"/>
    <w:rsid w:val="00D23F06"/>
    <w:rsid w:val="00D23F36"/>
    <w:rsid w:val="00D2434B"/>
    <w:rsid w:val="00D2502F"/>
    <w:rsid w:val="00D25B1C"/>
    <w:rsid w:val="00D2624E"/>
    <w:rsid w:val="00D2734C"/>
    <w:rsid w:val="00D30703"/>
    <w:rsid w:val="00D30BC8"/>
    <w:rsid w:val="00D32D4C"/>
    <w:rsid w:val="00D33278"/>
    <w:rsid w:val="00D344FA"/>
    <w:rsid w:val="00D35469"/>
    <w:rsid w:val="00D357CE"/>
    <w:rsid w:val="00D35B32"/>
    <w:rsid w:val="00D36C57"/>
    <w:rsid w:val="00D3787B"/>
    <w:rsid w:val="00D37C71"/>
    <w:rsid w:val="00D37E65"/>
    <w:rsid w:val="00D40860"/>
    <w:rsid w:val="00D408DE"/>
    <w:rsid w:val="00D40F36"/>
    <w:rsid w:val="00D40FA8"/>
    <w:rsid w:val="00D424EC"/>
    <w:rsid w:val="00D42902"/>
    <w:rsid w:val="00D4384D"/>
    <w:rsid w:val="00D45205"/>
    <w:rsid w:val="00D4537A"/>
    <w:rsid w:val="00D50036"/>
    <w:rsid w:val="00D5284F"/>
    <w:rsid w:val="00D54125"/>
    <w:rsid w:val="00D54EF2"/>
    <w:rsid w:val="00D5599F"/>
    <w:rsid w:val="00D56405"/>
    <w:rsid w:val="00D5686E"/>
    <w:rsid w:val="00D57912"/>
    <w:rsid w:val="00D60025"/>
    <w:rsid w:val="00D603D8"/>
    <w:rsid w:val="00D62C30"/>
    <w:rsid w:val="00D64915"/>
    <w:rsid w:val="00D649CA"/>
    <w:rsid w:val="00D65225"/>
    <w:rsid w:val="00D65941"/>
    <w:rsid w:val="00D66458"/>
    <w:rsid w:val="00D6687F"/>
    <w:rsid w:val="00D67945"/>
    <w:rsid w:val="00D70ABF"/>
    <w:rsid w:val="00D72BFE"/>
    <w:rsid w:val="00D753E7"/>
    <w:rsid w:val="00D76090"/>
    <w:rsid w:val="00D76C2F"/>
    <w:rsid w:val="00D801B4"/>
    <w:rsid w:val="00D80644"/>
    <w:rsid w:val="00D811FB"/>
    <w:rsid w:val="00D83283"/>
    <w:rsid w:val="00D861E8"/>
    <w:rsid w:val="00D86F1C"/>
    <w:rsid w:val="00D87C1B"/>
    <w:rsid w:val="00D90837"/>
    <w:rsid w:val="00D909C9"/>
    <w:rsid w:val="00D916A9"/>
    <w:rsid w:val="00D93D2A"/>
    <w:rsid w:val="00D93E24"/>
    <w:rsid w:val="00D94663"/>
    <w:rsid w:val="00DA0127"/>
    <w:rsid w:val="00DA078B"/>
    <w:rsid w:val="00DA0C9B"/>
    <w:rsid w:val="00DA144F"/>
    <w:rsid w:val="00DA249F"/>
    <w:rsid w:val="00DA26D8"/>
    <w:rsid w:val="00DA2EC3"/>
    <w:rsid w:val="00DA52CC"/>
    <w:rsid w:val="00DA5316"/>
    <w:rsid w:val="00DA6B77"/>
    <w:rsid w:val="00DB06DA"/>
    <w:rsid w:val="00DB0F7B"/>
    <w:rsid w:val="00DB354E"/>
    <w:rsid w:val="00DB538D"/>
    <w:rsid w:val="00DB5B88"/>
    <w:rsid w:val="00DB783C"/>
    <w:rsid w:val="00DB7CDF"/>
    <w:rsid w:val="00DC02F3"/>
    <w:rsid w:val="00DC03EC"/>
    <w:rsid w:val="00DC2CF0"/>
    <w:rsid w:val="00DC2D5E"/>
    <w:rsid w:val="00DC3609"/>
    <w:rsid w:val="00DC544E"/>
    <w:rsid w:val="00DC6E8D"/>
    <w:rsid w:val="00DC7B31"/>
    <w:rsid w:val="00DD1FE3"/>
    <w:rsid w:val="00DD218B"/>
    <w:rsid w:val="00DD2380"/>
    <w:rsid w:val="00DD4C3F"/>
    <w:rsid w:val="00DD4D4A"/>
    <w:rsid w:val="00DD4ED5"/>
    <w:rsid w:val="00DD52CA"/>
    <w:rsid w:val="00DD569E"/>
    <w:rsid w:val="00DD6B2D"/>
    <w:rsid w:val="00DD6DC3"/>
    <w:rsid w:val="00DE04A1"/>
    <w:rsid w:val="00DE36FF"/>
    <w:rsid w:val="00DE3BE7"/>
    <w:rsid w:val="00DE4B3F"/>
    <w:rsid w:val="00DE52D5"/>
    <w:rsid w:val="00DE6414"/>
    <w:rsid w:val="00DE71E2"/>
    <w:rsid w:val="00DE7824"/>
    <w:rsid w:val="00DE7BEF"/>
    <w:rsid w:val="00DE7CCC"/>
    <w:rsid w:val="00DE7E2A"/>
    <w:rsid w:val="00DF08E6"/>
    <w:rsid w:val="00DF3C90"/>
    <w:rsid w:val="00DF479A"/>
    <w:rsid w:val="00DF5A2A"/>
    <w:rsid w:val="00DF5CD0"/>
    <w:rsid w:val="00DF5EEC"/>
    <w:rsid w:val="00DF7FC9"/>
    <w:rsid w:val="00E007A5"/>
    <w:rsid w:val="00E01505"/>
    <w:rsid w:val="00E016F5"/>
    <w:rsid w:val="00E019A5"/>
    <w:rsid w:val="00E039EC"/>
    <w:rsid w:val="00E04203"/>
    <w:rsid w:val="00E05C4A"/>
    <w:rsid w:val="00E062DA"/>
    <w:rsid w:val="00E06467"/>
    <w:rsid w:val="00E078C8"/>
    <w:rsid w:val="00E079BA"/>
    <w:rsid w:val="00E12D46"/>
    <w:rsid w:val="00E12FB5"/>
    <w:rsid w:val="00E1396E"/>
    <w:rsid w:val="00E13CFA"/>
    <w:rsid w:val="00E157E5"/>
    <w:rsid w:val="00E1619B"/>
    <w:rsid w:val="00E1682F"/>
    <w:rsid w:val="00E16D6F"/>
    <w:rsid w:val="00E170EE"/>
    <w:rsid w:val="00E17835"/>
    <w:rsid w:val="00E20EFE"/>
    <w:rsid w:val="00E214B7"/>
    <w:rsid w:val="00E234C4"/>
    <w:rsid w:val="00E2354B"/>
    <w:rsid w:val="00E24A15"/>
    <w:rsid w:val="00E25D75"/>
    <w:rsid w:val="00E26C30"/>
    <w:rsid w:val="00E273E8"/>
    <w:rsid w:val="00E27833"/>
    <w:rsid w:val="00E30011"/>
    <w:rsid w:val="00E32947"/>
    <w:rsid w:val="00E33131"/>
    <w:rsid w:val="00E33B6D"/>
    <w:rsid w:val="00E355D9"/>
    <w:rsid w:val="00E3567D"/>
    <w:rsid w:val="00E35693"/>
    <w:rsid w:val="00E35C05"/>
    <w:rsid w:val="00E35E19"/>
    <w:rsid w:val="00E417E2"/>
    <w:rsid w:val="00E41E75"/>
    <w:rsid w:val="00E4453F"/>
    <w:rsid w:val="00E44AD6"/>
    <w:rsid w:val="00E471EB"/>
    <w:rsid w:val="00E50A5E"/>
    <w:rsid w:val="00E52F08"/>
    <w:rsid w:val="00E5478C"/>
    <w:rsid w:val="00E56BAB"/>
    <w:rsid w:val="00E63402"/>
    <w:rsid w:val="00E64380"/>
    <w:rsid w:val="00E64D97"/>
    <w:rsid w:val="00E65780"/>
    <w:rsid w:val="00E6687E"/>
    <w:rsid w:val="00E6765A"/>
    <w:rsid w:val="00E708FD"/>
    <w:rsid w:val="00E72A09"/>
    <w:rsid w:val="00E72E47"/>
    <w:rsid w:val="00E741A8"/>
    <w:rsid w:val="00E7611D"/>
    <w:rsid w:val="00E7620E"/>
    <w:rsid w:val="00E77A81"/>
    <w:rsid w:val="00E81225"/>
    <w:rsid w:val="00E82303"/>
    <w:rsid w:val="00E82C9B"/>
    <w:rsid w:val="00E83ABF"/>
    <w:rsid w:val="00E83DDF"/>
    <w:rsid w:val="00E8527B"/>
    <w:rsid w:val="00E859CA"/>
    <w:rsid w:val="00E86574"/>
    <w:rsid w:val="00E86C96"/>
    <w:rsid w:val="00E879D8"/>
    <w:rsid w:val="00E90A0A"/>
    <w:rsid w:val="00E915FD"/>
    <w:rsid w:val="00E91854"/>
    <w:rsid w:val="00E92C5A"/>
    <w:rsid w:val="00E93C43"/>
    <w:rsid w:val="00E93F2A"/>
    <w:rsid w:val="00EA039B"/>
    <w:rsid w:val="00EA0BD7"/>
    <w:rsid w:val="00EA0BFD"/>
    <w:rsid w:val="00EA1E05"/>
    <w:rsid w:val="00EA3495"/>
    <w:rsid w:val="00EA371F"/>
    <w:rsid w:val="00EA3A83"/>
    <w:rsid w:val="00EA5C8C"/>
    <w:rsid w:val="00EA6CEA"/>
    <w:rsid w:val="00EA701D"/>
    <w:rsid w:val="00EA786A"/>
    <w:rsid w:val="00EA7E84"/>
    <w:rsid w:val="00EB204B"/>
    <w:rsid w:val="00EB23FF"/>
    <w:rsid w:val="00EB36ED"/>
    <w:rsid w:val="00EB38B1"/>
    <w:rsid w:val="00EB4278"/>
    <w:rsid w:val="00EB466C"/>
    <w:rsid w:val="00EB626C"/>
    <w:rsid w:val="00EB6908"/>
    <w:rsid w:val="00EB6C7E"/>
    <w:rsid w:val="00EB70BD"/>
    <w:rsid w:val="00EB717F"/>
    <w:rsid w:val="00EC188E"/>
    <w:rsid w:val="00EC1AEC"/>
    <w:rsid w:val="00EC51D0"/>
    <w:rsid w:val="00EC6189"/>
    <w:rsid w:val="00EC6436"/>
    <w:rsid w:val="00EC69A5"/>
    <w:rsid w:val="00EC6D23"/>
    <w:rsid w:val="00EC7E93"/>
    <w:rsid w:val="00ED0EF1"/>
    <w:rsid w:val="00ED2E9E"/>
    <w:rsid w:val="00ED344E"/>
    <w:rsid w:val="00ED677F"/>
    <w:rsid w:val="00EE1C89"/>
    <w:rsid w:val="00EE5248"/>
    <w:rsid w:val="00EE53EE"/>
    <w:rsid w:val="00EE5D12"/>
    <w:rsid w:val="00EE7EE7"/>
    <w:rsid w:val="00EF011D"/>
    <w:rsid w:val="00EF1470"/>
    <w:rsid w:val="00EF2884"/>
    <w:rsid w:val="00EF4401"/>
    <w:rsid w:val="00EF4F4A"/>
    <w:rsid w:val="00EF679A"/>
    <w:rsid w:val="00EF7EB5"/>
    <w:rsid w:val="00F00C15"/>
    <w:rsid w:val="00F03A84"/>
    <w:rsid w:val="00F03CC0"/>
    <w:rsid w:val="00F04BAB"/>
    <w:rsid w:val="00F052FD"/>
    <w:rsid w:val="00F05901"/>
    <w:rsid w:val="00F074C3"/>
    <w:rsid w:val="00F10DCA"/>
    <w:rsid w:val="00F10FF3"/>
    <w:rsid w:val="00F1243C"/>
    <w:rsid w:val="00F14096"/>
    <w:rsid w:val="00F14542"/>
    <w:rsid w:val="00F15F85"/>
    <w:rsid w:val="00F172A3"/>
    <w:rsid w:val="00F17EDA"/>
    <w:rsid w:val="00F208E2"/>
    <w:rsid w:val="00F2116B"/>
    <w:rsid w:val="00F235F9"/>
    <w:rsid w:val="00F23BD4"/>
    <w:rsid w:val="00F2510D"/>
    <w:rsid w:val="00F259C1"/>
    <w:rsid w:val="00F2687F"/>
    <w:rsid w:val="00F30427"/>
    <w:rsid w:val="00F31D83"/>
    <w:rsid w:val="00F326EC"/>
    <w:rsid w:val="00F32BC3"/>
    <w:rsid w:val="00F3426A"/>
    <w:rsid w:val="00F34928"/>
    <w:rsid w:val="00F3537C"/>
    <w:rsid w:val="00F40D84"/>
    <w:rsid w:val="00F41104"/>
    <w:rsid w:val="00F41174"/>
    <w:rsid w:val="00F419AA"/>
    <w:rsid w:val="00F41B34"/>
    <w:rsid w:val="00F41D3E"/>
    <w:rsid w:val="00F42E69"/>
    <w:rsid w:val="00F43C80"/>
    <w:rsid w:val="00F450EF"/>
    <w:rsid w:val="00F456FC"/>
    <w:rsid w:val="00F45BCC"/>
    <w:rsid w:val="00F47E2E"/>
    <w:rsid w:val="00F50046"/>
    <w:rsid w:val="00F51586"/>
    <w:rsid w:val="00F53544"/>
    <w:rsid w:val="00F540B3"/>
    <w:rsid w:val="00F545FD"/>
    <w:rsid w:val="00F55051"/>
    <w:rsid w:val="00F56A94"/>
    <w:rsid w:val="00F56D28"/>
    <w:rsid w:val="00F61537"/>
    <w:rsid w:val="00F6361E"/>
    <w:rsid w:val="00F63683"/>
    <w:rsid w:val="00F65EBC"/>
    <w:rsid w:val="00F70901"/>
    <w:rsid w:val="00F70F85"/>
    <w:rsid w:val="00F73298"/>
    <w:rsid w:val="00F734FD"/>
    <w:rsid w:val="00F741F4"/>
    <w:rsid w:val="00F753E2"/>
    <w:rsid w:val="00F774C0"/>
    <w:rsid w:val="00F80B76"/>
    <w:rsid w:val="00F8118F"/>
    <w:rsid w:val="00F81CE3"/>
    <w:rsid w:val="00F84198"/>
    <w:rsid w:val="00F84791"/>
    <w:rsid w:val="00F858D7"/>
    <w:rsid w:val="00F863C0"/>
    <w:rsid w:val="00F8642F"/>
    <w:rsid w:val="00F869AA"/>
    <w:rsid w:val="00F86DE4"/>
    <w:rsid w:val="00F87F6B"/>
    <w:rsid w:val="00F9079F"/>
    <w:rsid w:val="00F90CFE"/>
    <w:rsid w:val="00F9106B"/>
    <w:rsid w:val="00F912A7"/>
    <w:rsid w:val="00F91484"/>
    <w:rsid w:val="00F91AC3"/>
    <w:rsid w:val="00F93735"/>
    <w:rsid w:val="00F9483E"/>
    <w:rsid w:val="00F96918"/>
    <w:rsid w:val="00F979D2"/>
    <w:rsid w:val="00FA0033"/>
    <w:rsid w:val="00FA0208"/>
    <w:rsid w:val="00FA13A3"/>
    <w:rsid w:val="00FA1B8C"/>
    <w:rsid w:val="00FA205A"/>
    <w:rsid w:val="00FA2D46"/>
    <w:rsid w:val="00FA2F55"/>
    <w:rsid w:val="00FA5527"/>
    <w:rsid w:val="00FB0A8B"/>
    <w:rsid w:val="00FB0B7B"/>
    <w:rsid w:val="00FB1A94"/>
    <w:rsid w:val="00FB3490"/>
    <w:rsid w:val="00FB368D"/>
    <w:rsid w:val="00FB4DAC"/>
    <w:rsid w:val="00FB5092"/>
    <w:rsid w:val="00FB5C9F"/>
    <w:rsid w:val="00FC1CE9"/>
    <w:rsid w:val="00FC233B"/>
    <w:rsid w:val="00FC3530"/>
    <w:rsid w:val="00FC4CE3"/>
    <w:rsid w:val="00FC7196"/>
    <w:rsid w:val="00FC7B5A"/>
    <w:rsid w:val="00FD0B24"/>
    <w:rsid w:val="00FD48BF"/>
    <w:rsid w:val="00FD4E73"/>
    <w:rsid w:val="00FD52B8"/>
    <w:rsid w:val="00FD5E9A"/>
    <w:rsid w:val="00FE0105"/>
    <w:rsid w:val="00FE114B"/>
    <w:rsid w:val="00FE2D63"/>
    <w:rsid w:val="00FE318C"/>
    <w:rsid w:val="00FE67EC"/>
    <w:rsid w:val="00FE6CD1"/>
    <w:rsid w:val="00FE6D8C"/>
    <w:rsid w:val="00FE7B5D"/>
    <w:rsid w:val="00FF1D98"/>
    <w:rsid w:val="00FF50D9"/>
    <w:rsid w:val="00FF59CA"/>
    <w:rsid w:val="00FF6361"/>
    <w:rsid w:val="00FF6B9A"/>
    <w:rsid w:val="00FF6CCC"/>
    <w:rsid w:val="00FF7AD0"/>
  </w:rsids>
  <m:mathPr>
    <m:mathFont m:val="Cambria Math"/>
    <m:brkBin m:val="before"/>
    <m:brkBinSub m:val="--"/>
    <m:smallFrac m:val="0"/>
    <m:dispDef/>
    <m:lMargin m:val="0"/>
    <m:rMargin m:val="0"/>
    <m:defJc m:val="centerGroup"/>
    <m:wrapIndent m:val="1440"/>
    <m:intLim m:val="subSup"/>
    <m:naryLim m:val="undOvr"/>
  </m:mathPr>
  <w:themeFontLang w:val="en-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69A287"/>
  <w14:defaultImageDpi w14:val="330"/>
  <w15:chartTrackingRefBased/>
  <w15:docId w15:val="{A8C73E4C-7A41-D54D-BB17-DE0FBAEBF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NO"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F4C"/>
    <w:rPr>
      <w:rFonts w:ascii="Times New Roman" w:hAnsi="Times New Roman"/>
    </w:rPr>
  </w:style>
  <w:style w:type="paragraph" w:styleId="Heading1">
    <w:name w:val="heading 1"/>
    <w:aliases w:val="Chapter"/>
    <w:basedOn w:val="Normal"/>
    <w:next w:val="ParagraphFirst"/>
    <w:link w:val="Heading1Char"/>
    <w:autoRedefine/>
    <w:uiPriority w:val="9"/>
    <w:qFormat/>
    <w:rsid w:val="00DF3C90"/>
    <w:pPr>
      <w:keepNext/>
      <w:keepLines/>
      <w:numPr>
        <w:numId w:val="6"/>
      </w:numPr>
      <w:adjustRightInd w:val="0"/>
      <w:spacing w:after="720"/>
      <w:outlineLvl w:val="0"/>
    </w:pPr>
    <w:rPr>
      <w:rFonts w:eastAsiaTheme="majorEastAsia" w:cstheme="majorBidi"/>
      <w:b/>
      <w:sz w:val="44"/>
      <w:szCs w:val="32"/>
      <w:lang w:val="en-AU" w:eastAsia="en-US"/>
    </w:rPr>
  </w:style>
  <w:style w:type="paragraph" w:styleId="Heading2">
    <w:name w:val="heading 2"/>
    <w:basedOn w:val="Normal"/>
    <w:next w:val="ParagraphFirst"/>
    <w:link w:val="Heading2Char"/>
    <w:autoRedefine/>
    <w:uiPriority w:val="9"/>
    <w:unhideWhenUsed/>
    <w:qFormat/>
    <w:rsid w:val="00332793"/>
    <w:pPr>
      <w:keepNext/>
      <w:keepLines/>
      <w:numPr>
        <w:ilvl w:val="1"/>
        <w:numId w:val="6"/>
      </w:numPr>
      <w:adjustRightInd w:val="0"/>
      <w:spacing w:before="720" w:after="480"/>
      <w:outlineLvl w:val="1"/>
    </w:pPr>
    <w:rPr>
      <w:rFonts w:eastAsiaTheme="majorEastAsia" w:cstheme="majorBidi"/>
      <w:b/>
      <w:sz w:val="32"/>
      <w:szCs w:val="26"/>
    </w:rPr>
  </w:style>
  <w:style w:type="paragraph" w:styleId="Heading3">
    <w:name w:val="heading 3"/>
    <w:basedOn w:val="Normal"/>
    <w:next w:val="ParagraphFirst"/>
    <w:link w:val="Heading3Char"/>
    <w:autoRedefine/>
    <w:uiPriority w:val="9"/>
    <w:unhideWhenUsed/>
    <w:qFormat/>
    <w:rsid w:val="00DF3C90"/>
    <w:pPr>
      <w:keepNext/>
      <w:keepLines/>
      <w:numPr>
        <w:ilvl w:val="2"/>
        <w:numId w:val="6"/>
      </w:numPr>
      <w:spacing w:before="240" w:after="120"/>
      <w:jc w:val="both"/>
      <w:outlineLvl w:val="2"/>
    </w:pPr>
    <w:rPr>
      <w:rFonts w:eastAsiaTheme="majorEastAsia" w:cstheme="majorBidi"/>
      <w:b/>
      <w:sz w:val="28"/>
      <w:lang w:val="en-AU" w:eastAsia="en-US"/>
    </w:rPr>
  </w:style>
  <w:style w:type="paragraph" w:styleId="Heading4">
    <w:name w:val="heading 4"/>
    <w:basedOn w:val="Normal"/>
    <w:next w:val="Normal"/>
    <w:link w:val="Heading4Char"/>
    <w:uiPriority w:val="9"/>
    <w:unhideWhenUsed/>
    <w:qFormat/>
    <w:rsid w:val="00332793"/>
    <w:pPr>
      <w:keepNext/>
      <w:keepLines/>
      <w:numPr>
        <w:ilvl w:val="3"/>
        <w:numId w:val="6"/>
      </w:numPr>
      <w:spacing w:before="240" w:after="120"/>
      <w:outlineLvl w:val="3"/>
    </w:pPr>
    <w:rPr>
      <w:rFonts w:eastAsiaTheme="majorEastAsia" w:cstheme="majorBidi"/>
      <w:iCs/>
    </w:rPr>
  </w:style>
  <w:style w:type="paragraph" w:styleId="Heading5">
    <w:name w:val="heading 5"/>
    <w:basedOn w:val="Normal"/>
    <w:next w:val="ParagraphFirst"/>
    <w:link w:val="Heading5Char"/>
    <w:uiPriority w:val="9"/>
    <w:semiHidden/>
    <w:unhideWhenUsed/>
    <w:qFormat/>
    <w:rsid w:val="00332793"/>
    <w:pPr>
      <w:keepNext/>
      <w:keepLines/>
      <w:numPr>
        <w:ilvl w:val="4"/>
        <w:numId w:val="6"/>
      </w:numPr>
      <w:spacing w:before="120" w:after="12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332793"/>
    <w:pPr>
      <w:keepNext/>
      <w:keepLines/>
      <w:numPr>
        <w:ilvl w:val="5"/>
        <w:numId w:val="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32793"/>
    <w:pPr>
      <w:keepNext/>
      <w:keepLines/>
      <w:numPr>
        <w:ilvl w:val="6"/>
        <w:numId w:val="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32793"/>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2793"/>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332793"/>
    <w:rPr>
      <w:rFonts w:ascii="Times New Roman" w:eastAsiaTheme="majorEastAsia" w:hAnsi="Times New Roman" w:cstheme="majorBidi"/>
      <w:b/>
      <w:sz w:val="44"/>
      <w:szCs w:val="32"/>
      <w:lang w:val="en-AU" w:eastAsia="en-US"/>
    </w:rPr>
  </w:style>
  <w:style w:type="paragraph" w:styleId="Header">
    <w:name w:val="header"/>
    <w:basedOn w:val="Normal"/>
    <w:link w:val="HeaderChar"/>
    <w:uiPriority w:val="99"/>
    <w:unhideWhenUsed/>
    <w:rsid w:val="007A070F"/>
    <w:pPr>
      <w:tabs>
        <w:tab w:val="center" w:pos="4513"/>
        <w:tab w:val="right" w:pos="9026"/>
      </w:tabs>
    </w:pPr>
  </w:style>
  <w:style w:type="character" w:customStyle="1" w:styleId="HeaderChar">
    <w:name w:val="Header Char"/>
    <w:basedOn w:val="DefaultParagraphFont"/>
    <w:link w:val="Header"/>
    <w:uiPriority w:val="99"/>
    <w:rsid w:val="007A070F"/>
    <w:rPr>
      <w:rFonts w:ascii="Times New Roman" w:hAnsi="Times New Roman"/>
      <w:sz w:val="24"/>
    </w:rPr>
  </w:style>
  <w:style w:type="character" w:styleId="PageNumber">
    <w:name w:val="page number"/>
    <w:basedOn w:val="DefaultParagraphFont"/>
    <w:uiPriority w:val="99"/>
    <w:unhideWhenUsed/>
    <w:rsid w:val="0069441D"/>
    <w:rPr>
      <w:rFonts w:ascii="Times New Roman" w:hAnsi="Times New Roman"/>
      <w:sz w:val="20"/>
    </w:rPr>
  </w:style>
  <w:style w:type="paragraph" w:customStyle="1" w:styleId="LongQuote">
    <w:name w:val="LongQuote"/>
    <w:basedOn w:val="Normal"/>
    <w:qFormat/>
    <w:rsid w:val="00DF3C90"/>
    <w:pPr>
      <w:keepNext/>
      <w:keepLines/>
      <w:spacing w:before="240" w:after="240"/>
      <w:ind w:left="480" w:right="480"/>
      <w:jc w:val="both"/>
    </w:pPr>
    <w:rPr>
      <w:rFonts w:eastAsia="Times New Roman" w:cs="Times New Roman"/>
      <w:lang w:val="en-AU" w:eastAsia="en-US"/>
    </w:rPr>
  </w:style>
  <w:style w:type="paragraph" w:styleId="Title">
    <w:name w:val="Title"/>
    <w:aliases w:val="MainTitle"/>
    <w:basedOn w:val="Normal"/>
    <w:next w:val="aSubTitle"/>
    <w:link w:val="TitleChar"/>
    <w:qFormat/>
    <w:rsid w:val="005B41FE"/>
    <w:pPr>
      <w:spacing w:before="480" w:after="480"/>
      <w:jc w:val="center"/>
    </w:pPr>
    <w:rPr>
      <w:rFonts w:eastAsia="Times New Roman" w:cs="Times New Roman"/>
      <w:b/>
      <w:smallCaps/>
      <w:sz w:val="48"/>
      <w:szCs w:val="48"/>
      <w:lang w:val="en-AU" w:eastAsia="en-US"/>
    </w:rPr>
  </w:style>
  <w:style w:type="character" w:customStyle="1" w:styleId="TitleChar">
    <w:name w:val="Title Char"/>
    <w:aliases w:val="MainTitle Char"/>
    <w:basedOn w:val="DefaultParagraphFont"/>
    <w:link w:val="Title"/>
    <w:rsid w:val="005B41FE"/>
    <w:rPr>
      <w:rFonts w:ascii="Times New Roman" w:eastAsia="Times New Roman" w:hAnsi="Times New Roman" w:cs="Times New Roman"/>
      <w:b/>
      <w:smallCaps/>
      <w:sz w:val="48"/>
      <w:szCs w:val="48"/>
      <w:lang w:val="en-AU" w:eastAsia="en-US"/>
    </w:rPr>
  </w:style>
  <w:style w:type="paragraph" w:styleId="Caption">
    <w:name w:val="caption"/>
    <w:basedOn w:val="Normal"/>
    <w:next w:val="Paragraph"/>
    <w:uiPriority w:val="35"/>
    <w:unhideWhenUsed/>
    <w:qFormat/>
    <w:rsid w:val="0056179E"/>
    <w:pPr>
      <w:keepNext/>
      <w:keepLines/>
      <w:spacing w:before="240" w:after="240"/>
      <w:ind w:left="960" w:right="960"/>
      <w:jc w:val="center"/>
    </w:pPr>
    <w:rPr>
      <w:rFonts w:eastAsia="Times New Roman" w:cs="Times New Roman"/>
      <w:iCs/>
      <w:sz w:val="22"/>
      <w:szCs w:val="18"/>
      <w:lang w:val="en-AU" w:eastAsia="en-US"/>
    </w:rPr>
  </w:style>
  <w:style w:type="paragraph" w:customStyle="1" w:styleId="Author">
    <w:name w:val="Author"/>
    <w:basedOn w:val="Normal"/>
    <w:next w:val="ThesisType"/>
    <w:qFormat/>
    <w:rsid w:val="001F3BA4"/>
    <w:pPr>
      <w:spacing w:before="1680" w:after="1920"/>
      <w:jc w:val="center"/>
    </w:pPr>
    <w:rPr>
      <w:rFonts w:eastAsia="Times New Roman" w:cs="Times New Roman"/>
      <w:b/>
      <w:sz w:val="32"/>
      <w:szCs w:val="22"/>
      <w:lang w:val="en-AU" w:eastAsia="en-US"/>
    </w:rPr>
  </w:style>
  <w:style w:type="paragraph" w:customStyle="1" w:styleId="Bullet">
    <w:name w:val="Bullet"/>
    <w:basedOn w:val="Normal"/>
    <w:qFormat/>
    <w:rsid w:val="008525A9"/>
    <w:pPr>
      <w:numPr>
        <w:numId w:val="1"/>
      </w:numPr>
      <w:spacing w:before="120" w:after="120"/>
      <w:ind w:left="425"/>
    </w:pPr>
    <w:rPr>
      <w:rFonts w:eastAsia="Times New Roman" w:cs="Times New Roman"/>
      <w:szCs w:val="32"/>
      <w:lang w:val="en-AU" w:eastAsia="en-US"/>
    </w:rPr>
  </w:style>
  <w:style w:type="character" w:customStyle="1" w:styleId="Heading3Char">
    <w:name w:val="Heading 3 Char"/>
    <w:basedOn w:val="DefaultParagraphFont"/>
    <w:link w:val="Heading3"/>
    <w:uiPriority w:val="9"/>
    <w:rsid w:val="00675F34"/>
    <w:rPr>
      <w:rFonts w:ascii="Times New Roman" w:eastAsiaTheme="majorEastAsia" w:hAnsi="Times New Roman" w:cstheme="majorBidi"/>
      <w:b/>
      <w:sz w:val="28"/>
      <w:lang w:val="en-AU" w:eastAsia="en-US"/>
    </w:rPr>
  </w:style>
  <w:style w:type="paragraph" w:styleId="TOCHeading">
    <w:name w:val="TOC Heading"/>
    <w:basedOn w:val="Heading1"/>
    <w:next w:val="Normal"/>
    <w:uiPriority w:val="39"/>
    <w:unhideWhenUsed/>
    <w:qFormat/>
    <w:rsid w:val="00507932"/>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DF3C90"/>
    <w:pPr>
      <w:spacing w:before="60"/>
    </w:pPr>
    <w:rPr>
      <w:rFonts w:cs="Calibri Light (Headings)"/>
      <w:bCs/>
      <w:lang w:val="en-AU" w:eastAsia="en-US"/>
    </w:rPr>
  </w:style>
  <w:style w:type="character" w:styleId="Hyperlink">
    <w:name w:val="Hyperlink"/>
    <w:basedOn w:val="DefaultParagraphFont"/>
    <w:uiPriority w:val="99"/>
    <w:unhideWhenUsed/>
    <w:rsid w:val="007B0C97"/>
    <w:rPr>
      <w:rFonts w:ascii="Times New Roman" w:hAnsi="Times New Roman"/>
      <w:color w:val="auto"/>
      <w:sz w:val="24"/>
      <w:u w:val="none"/>
    </w:rPr>
  </w:style>
  <w:style w:type="paragraph" w:styleId="TOC2">
    <w:name w:val="toc 2"/>
    <w:basedOn w:val="Normal"/>
    <w:next w:val="Normal"/>
    <w:autoRedefine/>
    <w:uiPriority w:val="39"/>
    <w:unhideWhenUsed/>
    <w:rsid w:val="00DF3C90"/>
    <w:pPr>
      <w:ind w:left="238"/>
    </w:pPr>
    <w:rPr>
      <w:bCs/>
      <w:sz w:val="20"/>
      <w:szCs w:val="20"/>
    </w:rPr>
  </w:style>
  <w:style w:type="paragraph" w:styleId="TOC3">
    <w:name w:val="toc 3"/>
    <w:basedOn w:val="Normal"/>
    <w:next w:val="Normal"/>
    <w:autoRedefine/>
    <w:uiPriority w:val="39"/>
    <w:unhideWhenUsed/>
    <w:rsid w:val="00DF3C90"/>
    <w:pPr>
      <w:spacing w:after="60"/>
      <w:ind w:left="480"/>
    </w:pPr>
    <w:rPr>
      <w:sz w:val="20"/>
      <w:szCs w:val="20"/>
    </w:rPr>
  </w:style>
  <w:style w:type="paragraph" w:styleId="TOC4">
    <w:name w:val="toc 4"/>
    <w:basedOn w:val="Normal"/>
    <w:next w:val="Normal"/>
    <w:autoRedefine/>
    <w:uiPriority w:val="39"/>
    <w:unhideWhenUsed/>
    <w:rsid w:val="00507932"/>
    <w:pPr>
      <w:ind w:left="480"/>
    </w:pPr>
    <w:rPr>
      <w:rFonts w:asciiTheme="minorHAnsi" w:hAnsiTheme="minorHAnsi"/>
      <w:sz w:val="20"/>
      <w:szCs w:val="20"/>
    </w:rPr>
  </w:style>
  <w:style w:type="paragraph" w:styleId="TOC5">
    <w:name w:val="toc 5"/>
    <w:basedOn w:val="Normal"/>
    <w:next w:val="Normal"/>
    <w:autoRedefine/>
    <w:uiPriority w:val="39"/>
    <w:unhideWhenUsed/>
    <w:rsid w:val="00507932"/>
    <w:pPr>
      <w:ind w:left="720"/>
    </w:pPr>
    <w:rPr>
      <w:rFonts w:asciiTheme="minorHAnsi" w:hAnsiTheme="minorHAnsi"/>
      <w:sz w:val="20"/>
      <w:szCs w:val="20"/>
    </w:rPr>
  </w:style>
  <w:style w:type="paragraph" w:styleId="TOC6">
    <w:name w:val="toc 6"/>
    <w:basedOn w:val="Normal"/>
    <w:next w:val="Normal"/>
    <w:autoRedefine/>
    <w:uiPriority w:val="39"/>
    <w:unhideWhenUsed/>
    <w:rsid w:val="00507932"/>
    <w:pPr>
      <w:ind w:left="960"/>
    </w:pPr>
    <w:rPr>
      <w:rFonts w:asciiTheme="minorHAnsi" w:hAnsiTheme="minorHAnsi"/>
      <w:sz w:val="20"/>
      <w:szCs w:val="20"/>
    </w:rPr>
  </w:style>
  <w:style w:type="paragraph" w:styleId="TOC7">
    <w:name w:val="toc 7"/>
    <w:basedOn w:val="Normal"/>
    <w:next w:val="Normal"/>
    <w:autoRedefine/>
    <w:uiPriority w:val="39"/>
    <w:unhideWhenUsed/>
    <w:rsid w:val="00507932"/>
    <w:pPr>
      <w:ind w:left="1200"/>
    </w:pPr>
    <w:rPr>
      <w:rFonts w:asciiTheme="minorHAnsi" w:hAnsiTheme="minorHAnsi"/>
      <w:sz w:val="20"/>
      <w:szCs w:val="20"/>
    </w:rPr>
  </w:style>
  <w:style w:type="paragraph" w:styleId="TOC8">
    <w:name w:val="toc 8"/>
    <w:basedOn w:val="Normal"/>
    <w:next w:val="Normal"/>
    <w:autoRedefine/>
    <w:uiPriority w:val="39"/>
    <w:unhideWhenUsed/>
    <w:rsid w:val="00507932"/>
    <w:pPr>
      <w:ind w:left="1440"/>
    </w:pPr>
    <w:rPr>
      <w:rFonts w:asciiTheme="minorHAnsi" w:hAnsiTheme="minorHAnsi"/>
      <w:sz w:val="20"/>
      <w:szCs w:val="20"/>
    </w:rPr>
  </w:style>
  <w:style w:type="paragraph" w:styleId="TOC9">
    <w:name w:val="toc 9"/>
    <w:basedOn w:val="Normal"/>
    <w:next w:val="Normal"/>
    <w:autoRedefine/>
    <w:uiPriority w:val="39"/>
    <w:unhideWhenUsed/>
    <w:rsid w:val="00507932"/>
    <w:pPr>
      <w:ind w:left="1680"/>
    </w:pPr>
    <w:rPr>
      <w:rFonts w:asciiTheme="minorHAnsi" w:hAnsiTheme="minorHAnsi"/>
      <w:sz w:val="20"/>
      <w:szCs w:val="20"/>
    </w:rPr>
  </w:style>
  <w:style w:type="paragraph" w:styleId="BalloonText">
    <w:name w:val="Balloon Text"/>
    <w:basedOn w:val="Normal"/>
    <w:link w:val="BalloonTextChar"/>
    <w:uiPriority w:val="99"/>
    <w:semiHidden/>
    <w:unhideWhenUsed/>
    <w:rsid w:val="0017348B"/>
    <w:rPr>
      <w:rFonts w:cs="Times New Roman"/>
      <w:sz w:val="18"/>
      <w:szCs w:val="18"/>
    </w:rPr>
  </w:style>
  <w:style w:type="character" w:customStyle="1" w:styleId="BalloonTextChar">
    <w:name w:val="Balloon Text Char"/>
    <w:basedOn w:val="DefaultParagraphFont"/>
    <w:link w:val="BalloonText"/>
    <w:uiPriority w:val="99"/>
    <w:semiHidden/>
    <w:rsid w:val="0017348B"/>
    <w:rPr>
      <w:rFonts w:ascii="Times New Roman" w:hAnsi="Times New Roman" w:cs="Times New Roman"/>
      <w:sz w:val="18"/>
      <w:szCs w:val="18"/>
    </w:rPr>
  </w:style>
  <w:style w:type="paragraph" w:customStyle="1" w:styleId="HeaderRight">
    <w:name w:val="HeaderRight"/>
    <w:basedOn w:val="Header"/>
    <w:qFormat/>
    <w:rsid w:val="00F235F9"/>
    <w:pPr>
      <w:jc w:val="right"/>
    </w:pPr>
    <w:rPr>
      <w:noProof/>
    </w:rPr>
  </w:style>
  <w:style w:type="paragraph" w:styleId="NormalWeb">
    <w:name w:val="Normal (Web)"/>
    <w:basedOn w:val="Normal"/>
    <w:uiPriority w:val="99"/>
    <w:unhideWhenUsed/>
    <w:rsid w:val="00CC4811"/>
    <w:pPr>
      <w:spacing w:before="100" w:beforeAutospacing="1" w:after="100" w:afterAutospacing="1"/>
    </w:pPr>
    <w:rPr>
      <w:rFonts w:eastAsia="Times New Roman" w:cs="Times New Roman"/>
    </w:rPr>
  </w:style>
  <w:style w:type="paragraph" w:customStyle="1" w:styleId="aSubTitle">
    <w:name w:val="aSubTitle"/>
    <w:basedOn w:val="Title"/>
    <w:next w:val="Author"/>
    <w:qFormat/>
    <w:rsid w:val="00167EED"/>
    <w:rPr>
      <w:sz w:val="36"/>
    </w:rPr>
  </w:style>
  <w:style w:type="paragraph" w:customStyle="1" w:styleId="Affilition">
    <w:name w:val="Affilition"/>
    <w:basedOn w:val="Normal"/>
    <w:next w:val="FrontMatterHeading"/>
    <w:qFormat/>
    <w:rsid w:val="00DF3C90"/>
    <w:pPr>
      <w:keepNext/>
      <w:keepLines/>
      <w:spacing w:line="360" w:lineRule="auto"/>
      <w:jc w:val="center"/>
    </w:pPr>
    <w:rPr>
      <w:rFonts w:eastAsia="Times New Roman" w:cs="Times New Roman"/>
      <w:lang w:val="en-AU" w:eastAsia="en-US"/>
    </w:rPr>
  </w:style>
  <w:style w:type="paragraph" w:customStyle="1" w:styleId="ThesisType">
    <w:name w:val="ThesisType"/>
    <w:basedOn w:val="Normal"/>
    <w:next w:val="Affilition"/>
    <w:qFormat/>
    <w:rsid w:val="00DF3C90"/>
    <w:pPr>
      <w:spacing w:before="1200" w:after="960"/>
      <w:jc w:val="center"/>
    </w:pPr>
    <w:rPr>
      <w:rFonts w:eastAsia="Times New Roman" w:cs="Times New Roman"/>
      <w:sz w:val="28"/>
      <w:lang w:val="en-AU" w:eastAsia="en-US"/>
    </w:rPr>
  </w:style>
  <w:style w:type="paragraph" w:customStyle="1" w:styleId="FrontMatterHeading">
    <w:name w:val="FrontMatterHeading"/>
    <w:basedOn w:val="Heading1"/>
    <w:next w:val="ParagraphFirst"/>
    <w:qFormat/>
    <w:rsid w:val="004005C6"/>
    <w:pPr>
      <w:numPr>
        <w:numId w:val="0"/>
      </w:numPr>
    </w:pPr>
  </w:style>
  <w:style w:type="character" w:customStyle="1" w:styleId="Heading2Char">
    <w:name w:val="Heading 2 Char"/>
    <w:basedOn w:val="DefaultParagraphFont"/>
    <w:link w:val="Heading2"/>
    <w:uiPriority w:val="9"/>
    <w:rsid w:val="00AA096F"/>
    <w:rPr>
      <w:rFonts w:ascii="Times New Roman" w:eastAsiaTheme="majorEastAsia" w:hAnsi="Times New Roman" w:cstheme="majorBidi"/>
      <w:b/>
      <w:sz w:val="32"/>
      <w:szCs w:val="26"/>
    </w:rPr>
  </w:style>
  <w:style w:type="character" w:customStyle="1" w:styleId="Heading4Char">
    <w:name w:val="Heading 4 Char"/>
    <w:basedOn w:val="DefaultParagraphFont"/>
    <w:link w:val="Heading4"/>
    <w:uiPriority w:val="9"/>
    <w:rsid w:val="00552CF3"/>
    <w:rPr>
      <w:rFonts w:ascii="Times New Roman" w:eastAsiaTheme="majorEastAsia" w:hAnsi="Times New Roman" w:cstheme="majorBidi"/>
      <w:iCs/>
    </w:rPr>
  </w:style>
  <w:style w:type="character" w:customStyle="1" w:styleId="Heading5Char">
    <w:name w:val="Heading 5 Char"/>
    <w:basedOn w:val="DefaultParagraphFont"/>
    <w:link w:val="Heading5"/>
    <w:uiPriority w:val="9"/>
    <w:semiHidden/>
    <w:rsid w:val="00EC188E"/>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rsid w:val="00012FC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2FC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2FC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2FC4"/>
    <w:rPr>
      <w:rFonts w:asciiTheme="majorHAnsi" w:eastAsiaTheme="majorEastAsia" w:hAnsiTheme="majorHAnsi" w:cstheme="majorBidi"/>
      <w:i/>
      <w:iCs/>
      <w:color w:val="272727" w:themeColor="text1" w:themeTint="D8"/>
      <w:sz w:val="21"/>
      <w:szCs w:val="21"/>
    </w:rPr>
  </w:style>
  <w:style w:type="paragraph" w:customStyle="1" w:styleId="ParagraphFirst">
    <w:name w:val="ParagraphFirst"/>
    <w:basedOn w:val="Normal"/>
    <w:next w:val="Paragraph"/>
    <w:qFormat/>
    <w:rsid w:val="009971D8"/>
    <w:pPr>
      <w:keepNext/>
      <w:jc w:val="both"/>
    </w:pPr>
    <w:rPr>
      <w:lang w:val="nb-NO"/>
    </w:rPr>
  </w:style>
  <w:style w:type="paragraph" w:customStyle="1" w:styleId="Paragraph">
    <w:name w:val="Paragraph"/>
    <w:basedOn w:val="Normal"/>
    <w:qFormat/>
    <w:rsid w:val="00F15F85"/>
    <w:pPr>
      <w:ind w:firstLine="238"/>
      <w:jc w:val="both"/>
    </w:pPr>
  </w:style>
  <w:style w:type="paragraph" w:customStyle="1" w:styleId="TocHeading0">
    <w:name w:val="TocHeading"/>
    <w:basedOn w:val="Normal"/>
    <w:qFormat/>
    <w:rsid w:val="00DF3C90"/>
    <w:pPr>
      <w:spacing w:after="720"/>
    </w:pPr>
    <w:rPr>
      <w:rFonts w:eastAsia="Times New Roman" w:cs="Times New Roman"/>
      <w:b/>
      <w:sz w:val="44"/>
      <w:lang w:val="en-AU" w:eastAsia="en-US"/>
    </w:rPr>
  </w:style>
  <w:style w:type="character" w:styleId="Emphasis">
    <w:name w:val="Emphasis"/>
    <w:rsid w:val="008525A9"/>
    <w:rPr>
      <w:i/>
      <w:iCs/>
    </w:rPr>
  </w:style>
  <w:style w:type="character" w:styleId="UnresolvedMention">
    <w:name w:val="Unresolved Mention"/>
    <w:basedOn w:val="DefaultParagraphFont"/>
    <w:uiPriority w:val="99"/>
    <w:semiHidden/>
    <w:unhideWhenUsed/>
    <w:rsid w:val="00CC63A5"/>
    <w:rPr>
      <w:rFonts w:ascii="Times New Roman" w:hAnsi="Times New Roman"/>
      <w:color w:val="605E5C"/>
      <w:sz w:val="24"/>
      <w:shd w:val="clear" w:color="auto" w:fill="E1DFDD"/>
    </w:rPr>
  </w:style>
  <w:style w:type="paragraph" w:styleId="TableofFigures">
    <w:name w:val="table of figures"/>
    <w:basedOn w:val="Normal"/>
    <w:next w:val="Normal"/>
    <w:uiPriority w:val="99"/>
    <w:unhideWhenUsed/>
    <w:rsid w:val="00693FDB"/>
    <w:pPr>
      <w:ind w:left="480" w:hanging="480"/>
    </w:pPr>
    <w:rPr>
      <w:rFonts w:cs="Calibri (Body)"/>
      <w:sz w:val="20"/>
      <w:szCs w:val="20"/>
    </w:rPr>
  </w:style>
  <w:style w:type="table" w:styleId="TableGrid">
    <w:name w:val="Table Grid"/>
    <w:basedOn w:val="TableNormal"/>
    <w:uiPriority w:val="39"/>
    <w:rsid w:val="00542A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cantSplit/>
    </w:trPr>
  </w:style>
  <w:style w:type="paragraph" w:styleId="FootnoteText">
    <w:name w:val="footnote text"/>
    <w:basedOn w:val="Normal"/>
    <w:link w:val="FootnoteTextChar"/>
    <w:uiPriority w:val="99"/>
    <w:unhideWhenUsed/>
    <w:rsid w:val="00DF3C90"/>
    <w:pPr>
      <w:jc w:val="both"/>
    </w:pPr>
    <w:rPr>
      <w:rFonts w:eastAsia="Times New Roman" w:cs="Times New Roman"/>
      <w:sz w:val="20"/>
      <w:szCs w:val="20"/>
      <w:lang w:val="en-AU" w:eastAsia="en-US"/>
    </w:rPr>
  </w:style>
  <w:style w:type="character" w:customStyle="1" w:styleId="FootnoteTextChar">
    <w:name w:val="Footnote Text Char"/>
    <w:basedOn w:val="DefaultParagraphFont"/>
    <w:link w:val="FootnoteText"/>
    <w:uiPriority w:val="99"/>
    <w:rsid w:val="00E33B6D"/>
    <w:rPr>
      <w:rFonts w:ascii="Times New Roman" w:eastAsia="Times New Roman" w:hAnsi="Times New Roman" w:cs="Times New Roman"/>
      <w:sz w:val="20"/>
      <w:szCs w:val="20"/>
      <w:lang w:val="en-AU" w:eastAsia="en-US"/>
    </w:rPr>
  </w:style>
  <w:style w:type="character" w:styleId="FootnoteReference">
    <w:name w:val="footnote reference"/>
    <w:basedOn w:val="DefaultParagraphFont"/>
    <w:uiPriority w:val="99"/>
    <w:semiHidden/>
    <w:unhideWhenUsed/>
    <w:rsid w:val="00E33B6D"/>
    <w:rPr>
      <w:rFonts w:ascii="Times New Roman" w:hAnsi="Times New Roman"/>
      <w:sz w:val="24"/>
      <w:vertAlign w:val="superscript"/>
    </w:rPr>
  </w:style>
  <w:style w:type="paragraph" w:customStyle="1" w:styleId="ResearchQuestion1">
    <w:name w:val="ResearchQuestion1"/>
    <w:basedOn w:val="Normal"/>
    <w:qFormat/>
    <w:rsid w:val="00492934"/>
    <w:pPr>
      <w:numPr>
        <w:numId w:val="11"/>
      </w:numPr>
      <w:spacing w:before="120" w:after="120"/>
      <w:ind w:right="482"/>
      <w:jc w:val="both"/>
    </w:pPr>
    <w:rPr>
      <w:rFonts w:eastAsia="Times New Roman" w:cs="Times New Roman"/>
      <w:szCs w:val="32"/>
      <w:lang w:val="en-AU" w:eastAsia="en-US"/>
    </w:rPr>
  </w:style>
  <w:style w:type="paragraph" w:styleId="ListParagraph">
    <w:name w:val="List Paragraph"/>
    <w:basedOn w:val="Normal"/>
    <w:uiPriority w:val="34"/>
    <w:qFormat/>
    <w:rsid w:val="005179CA"/>
    <w:pPr>
      <w:ind w:left="720"/>
      <w:contextualSpacing/>
    </w:pPr>
  </w:style>
  <w:style w:type="paragraph" w:customStyle="1" w:styleId="AppendixHeading2">
    <w:name w:val="AppendixHeading2"/>
    <w:basedOn w:val="Heading2"/>
    <w:autoRedefine/>
    <w:qFormat/>
    <w:rsid w:val="000B1D5D"/>
    <w:pPr>
      <w:numPr>
        <w:numId w:val="7"/>
      </w:numPr>
    </w:pPr>
    <w:rPr>
      <w:lang w:val="nb-NO"/>
    </w:rPr>
  </w:style>
  <w:style w:type="character" w:styleId="EndnoteReference">
    <w:name w:val="endnote reference"/>
    <w:basedOn w:val="DefaultParagraphFont"/>
    <w:uiPriority w:val="99"/>
    <w:semiHidden/>
    <w:unhideWhenUsed/>
    <w:rsid w:val="00693FDB"/>
    <w:rPr>
      <w:rFonts w:ascii="Times New Roman" w:hAnsi="Times New Roman"/>
      <w:sz w:val="24"/>
      <w:vertAlign w:val="superscript"/>
    </w:rPr>
  </w:style>
  <w:style w:type="numbering" w:customStyle="1" w:styleId="aAppendixHeadings">
    <w:name w:val="aAppendixHeadings"/>
    <w:uiPriority w:val="99"/>
    <w:rsid w:val="001E4AF4"/>
    <w:pPr>
      <w:numPr>
        <w:numId w:val="2"/>
      </w:numPr>
    </w:pPr>
  </w:style>
  <w:style w:type="character" w:styleId="SubtleEmphasis">
    <w:name w:val="Subtle Emphasis"/>
    <w:basedOn w:val="DefaultParagraphFont"/>
    <w:uiPriority w:val="19"/>
    <w:qFormat/>
    <w:rsid w:val="008B5ECF"/>
    <w:rPr>
      <w:rFonts w:ascii="Times New Roman" w:hAnsi="Times New Roman"/>
      <w:i/>
      <w:iCs/>
      <w:color w:val="808080" w:themeColor="text1" w:themeTint="7F"/>
      <w:sz w:val="24"/>
    </w:rPr>
  </w:style>
  <w:style w:type="paragraph" w:customStyle="1" w:styleId="DecimalAligned">
    <w:name w:val="Decimal Aligned"/>
    <w:basedOn w:val="Normal"/>
    <w:uiPriority w:val="40"/>
    <w:qFormat/>
    <w:rsid w:val="008B5ECF"/>
    <w:pPr>
      <w:tabs>
        <w:tab w:val="decimal" w:pos="360"/>
      </w:tabs>
      <w:spacing w:after="200" w:line="276" w:lineRule="auto"/>
    </w:pPr>
    <w:rPr>
      <w:sz w:val="22"/>
      <w:szCs w:val="22"/>
      <w:lang w:val="en-US" w:eastAsia="en-US"/>
    </w:rPr>
  </w:style>
  <w:style w:type="table" w:styleId="MediumShading2-Accent5">
    <w:name w:val="Medium Shading 2 Accent 5"/>
    <w:basedOn w:val="TableNormal"/>
    <w:uiPriority w:val="64"/>
    <w:rsid w:val="008B5ECF"/>
    <w:rPr>
      <w:sz w:val="22"/>
      <w:szCs w:val="22"/>
      <w:lang w:val="en-US" w:eastAsia="en-US"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B32313"/>
  </w:style>
  <w:style w:type="numbering" w:customStyle="1" w:styleId="aAppendixList">
    <w:name w:val="aAppendixList"/>
    <w:uiPriority w:val="99"/>
    <w:rsid w:val="003F7D06"/>
    <w:pPr>
      <w:numPr>
        <w:numId w:val="3"/>
      </w:numPr>
    </w:pPr>
  </w:style>
  <w:style w:type="numbering" w:customStyle="1" w:styleId="aAppendixHeadingsList">
    <w:name w:val="aAppendixHeadingsList"/>
    <w:uiPriority w:val="99"/>
    <w:rsid w:val="00A85CF4"/>
    <w:pPr>
      <w:numPr>
        <w:numId w:val="4"/>
      </w:numPr>
    </w:pPr>
  </w:style>
  <w:style w:type="paragraph" w:customStyle="1" w:styleId="RigthSignature">
    <w:name w:val="RigthSignature"/>
    <w:basedOn w:val="Paragraph"/>
    <w:qFormat/>
    <w:rsid w:val="006343F5"/>
    <w:pPr>
      <w:keepNext/>
      <w:keepLines/>
      <w:spacing w:before="480"/>
      <w:jc w:val="right"/>
    </w:pPr>
    <w:rPr>
      <w:lang w:val="en-US"/>
    </w:rPr>
  </w:style>
  <w:style w:type="paragraph" w:customStyle="1" w:styleId="FootNoteUrl">
    <w:name w:val="FootNoteUrl"/>
    <w:basedOn w:val="FootnoteText"/>
    <w:qFormat/>
    <w:rsid w:val="00DD2380"/>
    <w:rPr>
      <w:rFonts w:ascii="Courier" w:hAnsi="Courier"/>
      <w:sz w:val="18"/>
    </w:rPr>
  </w:style>
  <w:style w:type="paragraph" w:styleId="Date">
    <w:name w:val="Date"/>
    <w:basedOn w:val="Normal"/>
    <w:next w:val="Normal"/>
    <w:link w:val="DateChar"/>
    <w:uiPriority w:val="99"/>
    <w:semiHidden/>
    <w:unhideWhenUsed/>
    <w:rsid w:val="00EB204B"/>
  </w:style>
  <w:style w:type="character" w:customStyle="1" w:styleId="DateChar">
    <w:name w:val="Date Char"/>
    <w:basedOn w:val="DefaultParagraphFont"/>
    <w:link w:val="Date"/>
    <w:uiPriority w:val="99"/>
    <w:semiHidden/>
    <w:rsid w:val="00EB204B"/>
    <w:rPr>
      <w:rFonts w:ascii="Times New Roman" w:hAnsi="Times New Roman"/>
    </w:rPr>
  </w:style>
  <w:style w:type="character" w:styleId="PlaceholderText">
    <w:name w:val="Placeholder Text"/>
    <w:basedOn w:val="DefaultParagraphFont"/>
    <w:uiPriority w:val="99"/>
    <w:semiHidden/>
    <w:rsid w:val="00921C91"/>
    <w:rPr>
      <w:color w:val="808080"/>
    </w:rPr>
  </w:style>
  <w:style w:type="character" w:styleId="FollowedHyperlink">
    <w:name w:val="FollowedHyperlink"/>
    <w:basedOn w:val="DefaultParagraphFont"/>
    <w:uiPriority w:val="99"/>
    <w:semiHidden/>
    <w:unhideWhenUsed/>
    <w:rsid w:val="00772C5E"/>
    <w:rPr>
      <w:color w:val="954F72" w:themeColor="followedHyperlink"/>
      <w:u w:val="single"/>
    </w:rPr>
  </w:style>
  <w:style w:type="paragraph" w:customStyle="1" w:styleId="Objective1">
    <w:name w:val="Objective1"/>
    <w:basedOn w:val="ResearchQuestion1"/>
    <w:qFormat/>
    <w:rsid w:val="00821E7B"/>
    <w:pPr>
      <w:numPr>
        <w:numId w:val="10"/>
      </w:numPr>
    </w:pPr>
  </w:style>
  <w:style w:type="paragraph" w:customStyle="1" w:styleId="Objective2">
    <w:name w:val="Objective2"/>
    <w:qFormat/>
    <w:rsid w:val="00821E7B"/>
    <w:pPr>
      <w:numPr>
        <w:ilvl w:val="1"/>
        <w:numId w:val="10"/>
      </w:numPr>
      <w:spacing w:before="120" w:after="120"/>
      <w:ind w:right="482"/>
    </w:pPr>
    <w:rPr>
      <w:rFonts w:ascii="Times New Roman" w:eastAsia="Times New Roman" w:hAnsi="Times New Roman" w:cs="Times New Roman"/>
      <w:szCs w:val="32"/>
      <w:lang w:val="en-AU" w:eastAsia="en-US"/>
    </w:rPr>
  </w:style>
  <w:style w:type="paragraph" w:customStyle="1" w:styleId="ResearchQuestion2">
    <w:name w:val="ResearchQuestion2"/>
    <w:basedOn w:val="ResearchQuestion1"/>
    <w:qFormat/>
    <w:rsid w:val="000E6C15"/>
    <w:pPr>
      <w:numPr>
        <w:ilvl w:val="1"/>
      </w:numPr>
    </w:pPr>
  </w:style>
  <w:style w:type="numbering" w:customStyle="1" w:styleId="Objectivelist">
    <w:name w:val="Objectivelist"/>
    <w:uiPriority w:val="99"/>
    <w:rsid w:val="00D17CF9"/>
    <w:pPr>
      <w:numPr>
        <w:numId w:val="8"/>
      </w:numPr>
    </w:pPr>
  </w:style>
  <w:style w:type="numbering" w:customStyle="1" w:styleId="ResearchQuestionList">
    <w:name w:val="ResearchQuestionList"/>
    <w:uiPriority w:val="99"/>
    <w:rsid w:val="00D17CF9"/>
    <w:pPr>
      <w:numPr>
        <w:numId w:val="9"/>
      </w:numPr>
    </w:pPr>
  </w:style>
  <w:style w:type="paragraph" w:customStyle="1" w:styleId="AppendixHeading4">
    <w:name w:val="AppendixHeading4"/>
    <w:basedOn w:val="Heading4"/>
    <w:qFormat/>
    <w:rsid w:val="000B1D5D"/>
    <w:pPr>
      <w:numPr>
        <w:numId w:val="7"/>
      </w:numPr>
    </w:pPr>
  </w:style>
  <w:style w:type="paragraph" w:customStyle="1" w:styleId="AppendixHeading1">
    <w:name w:val="AppendixHeading1"/>
    <w:basedOn w:val="Heading1"/>
    <w:autoRedefine/>
    <w:qFormat/>
    <w:rsid w:val="000B1D5D"/>
    <w:pPr>
      <w:numPr>
        <w:numId w:val="7"/>
      </w:numPr>
    </w:pPr>
  </w:style>
  <w:style w:type="paragraph" w:customStyle="1" w:styleId="AppendixHeading3">
    <w:name w:val="AppendixHeading3"/>
    <w:basedOn w:val="Heading3"/>
    <w:next w:val="ParagraphFirst"/>
    <w:autoRedefine/>
    <w:qFormat/>
    <w:rsid w:val="000B1D5D"/>
    <w:pPr>
      <w:numPr>
        <w:numId w:val="7"/>
      </w:numPr>
    </w:pPr>
  </w:style>
  <w:style w:type="paragraph" w:styleId="Footer">
    <w:name w:val="footer"/>
    <w:basedOn w:val="Normal"/>
    <w:link w:val="FooterChar"/>
    <w:uiPriority w:val="99"/>
    <w:unhideWhenUsed/>
    <w:rsid w:val="0022391C"/>
    <w:pPr>
      <w:tabs>
        <w:tab w:val="center" w:pos="4513"/>
        <w:tab w:val="right" w:pos="9026"/>
      </w:tabs>
    </w:pPr>
  </w:style>
  <w:style w:type="character" w:customStyle="1" w:styleId="FooterChar">
    <w:name w:val="Footer Char"/>
    <w:basedOn w:val="DefaultParagraphFont"/>
    <w:link w:val="Footer"/>
    <w:uiPriority w:val="99"/>
    <w:rsid w:val="0022391C"/>
    <w:rPr>
      <w:rFonts w:ascii="Times New Roman" w:hAnsi="Times New Roman"/>
    </w:rPr>
  </w:style>
  <w:style w:type="paragraph" w:customStyle="1" w:styleId="FAA3D0BBFF8B46C781D3F7D20FEC8DCD">
    <w:name w:val="FAA3D0BBFF8B46C781D3F7D20FEC8DCD"/>
    <w:rsid w:val="00700653"/>
    <w:pPr>
      <w:spacing w:after="160" w:line="259" w:lineRule="auto"/>
    </w:pPr>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667313">
      <w:bodyDiv w:val="1"/>
      <w:marLeft w:val="0"/>
      <w:marRight w:val="0"/>
      <w:marTop w:val="0"/>
      <w:marBottom w:val="0"/>
      <w:divBdr>
        <w:top w:val="none" w:sz="0" w:space="0" w:color="auto"/>
        <w:left w:val="none" w:sz="0" w:space="0" w:color="auto"/>
        <w:bottom w:val="none" w:sz="0" w:space="0" w:color="auto"/>
        <w:right w:val="none" w:sz="0" w:space="0" w:color="auto"/>
      </w:divBdr>
    </w:div>
    <w:div w:id="945190929">
      <w:bodyDiv w:val="1"/>
      <w:marLeft w:val="0"/>
      <w:marRight w:val="0"/>
      <w:marTop w:val="0"/>
      <w:marBottom w:val="0"/>
      <w:divBdr>
        <w:top w:val="none" w:sz="0" w:space="0" w:color="auto"/>
        <w:left w:val="none" w:sz="0" w:space="0" w:color="auto"/>
        <w:bottom w:val="none" w:sz="0" w:space="0" w:color="auto"/>
        <w:right w:val="none" w:sz="0" w:space="0" w:color="auto"/>
      </w:divBdr>
    </w:div>
    <w:div w:id="1039934886">
      <w:bodyDiv w:val="1"/>
      <w:marLeft w:val="0"/>
      <w:marRight w:val="0"/>
      <w:marTop w:val="0"/>
      <w:marBottom w:val="0"/>
      <w:divBdr>
        <w:top w:val="none" w:sz="0" w:space="0" w:color="auto"/>
        <w:left w:val="none" w:sz="0" w:space="0" w:color="auto"/>
        <w:bottom w:val="none" w:sz="0" w:space="0" w:color="auto"/>
        <w:right w:val="none" w:sz="0" w:space="0" w:color="auto"/>
      </w:divBdr>
    </w:div>
    <w:div w:id="1093818144">
      <w:bodyDiv w:val="1"/>
      <w:marLeft w:val="0"/>
      <w:marRight w:val="0"/>
      <w:marTop w:val="0"/>
      <w:marBottom w:val="0"/>
      <w:divBdr>
        <w:top w:val="none" w:sz="0" w:space="0" w:color="auto"/>
        <w:left w:val="none" w:sz="0" w:space="0" w:color="auto"/>
        <w:bottom w:val="none" w:sz="0" w:space="0" w:color="auto"/>
        <w:right w:val="none" w:sz="0" w:space="0" w:color="auto"/>
      </w:divBdr>
    </w:div>
    <w:div w:id="1750423410">
      <w:bodyDiv w:val="1"/>
      <w:marLeft w:val="0"/>
      <w:marRight w:val="0"/>
      <w:marTop w:val="0"/>
      <w:marBottom w:val="0"/>
      <w:divBdr>
        <w:top w:val="none" w:sz="0" w:space="0" w:color="auto"/>
        <w:left w:val="none" w:sz="0" w:space="0" w:color="auto"/>
        <w:bottom w:val="none" w:sz="0" w:space="0" w:color="auto"/>
        <w:right w:val="none" w:sz="0" w:space="0" w:color="auto"/>
      </w:divBdr>
    </w:div>
    <w:div w:id="1761638002">
      <w:bodyDiv w:val="1"/>
      <w:marLeft w:val="0"/>
      <w:marRight w:val="0"/>
      <w:marTop w:val="0"/>
      <w:marBottom w:val="0"/>
      <w:divBdr>
        <w:top w:val="none" w:sz="0" w:space="0" w:color="auto"/>
        <w:left w:val="none" w:sz="0" w:space="0" w:color="auto"/>
        <w:bottom w:val="none" w:sz="0" w:space="0" w:color="auto"/>
        <w:right w:val="none" w:sz="0" w:space="0" w:color="auto"/>
      </w:divBdr>
    </w:div>
    <w:div w:id="1834565688">
      <w:bodyDiv w:val="1"/>
      <w:marLeft w:val="0"/>
      <w:marRight w:val="0"/>
      <w:marTop w:val="0"/>
      <w:marBottom w:val="0"/>
      <w:divBdr>
        <w:top w:val="none" w:sz="0" w:space="0" w:color="auto"/>
        <w:left w:val="none" w:sz="0" w:space="0" w:color="auto"/>
        <w:bottom w:val="none" w:sz="0" w:space="0" w:color="auto"/>
        <w:right w:val="none" w:sz="0" w:space="0" w:color="auto"/>
      </w:divBdr>
    </w:div>
    <w:div w:id="2107534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en.wikipedia.org/wiki/Help:IPA/English"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en.wikipedia.org/wiki/Help:IPA/Englis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5.xml"/><Relationship Id="rId10" Type="http://schemas.openxmlformats.org/officeDocument/2006/relationships/image" Target="media/image1.pn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When_in_Rome,_do_as_the_Romans_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F9383-44D7-CE4A-A534-27C08291F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10027</Words>
  <Characters>57158</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The Perfect Thesis</vt:lpstr>
    </vt:vector>
  </TitlesOfParts>
  <Manager/>
  <Company/>
  <LinksUpToDate>false</LinksUpToDate>
  <CharactersWithSpaces>670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erfect Thesis</dc:title>
  <dc:subject/>
  <dc:creator>Gunnar Misund</dc:creator>
  <cp:keywords/>
  <dc:description/>
  <cp:lastModifiedBy>Gunnar Misund</cp:lastModifiedBy>
  <cp:revision>2</cp:revision>
  <cp:lastPrinted>2021-01-03T06:18:00Z</cp:lastPrinted>
  <dcterms:created xsi:type="dcterms:W3CDTF">2021-01-07T08:32:00Z</dcterms:created>
  <dcterms:modified xsi:type="dcterms:W3CDTF">2021-01-07T08: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61d3a3-9ca9-3900-b26b-d432afd5ef2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TestProperty">
    <vt:i4>0</vt:i4>
  </property>
  <property fmtid="{D5CDD505-2E9C-101B-9397-08002B2CF9AE}" pid="26" name="TestPropertyy">
    <vt:lpwstr>Dummy</vt:lpwstr>
  </property>
  <property fmtid="{D5CDD505-2E9C-101B-9397-08002B2CF9AE}" pid="27" name="Tull">
    <vt:lpwstr>Tøys</vt:lpwstr>
  </property>
  <property fmtid="{D5CDD505-2E9C-101B-9397-08002B2CF9AE}" pid="28" name="Tullll">
    <vt:lpwstr>Tøys</vt:lpwstr>
  </property>
  <property fmtid="{D5CDD505-2E9C-101B-9397-08002B2CF9AE}" pid="29" name="DisplaySplash">
    <vt:bool>false</vt:bool>
  </property>
  <property fmtid="{D5CDD505-2E9C-101B-9397-08002B2CF9AE}" pid="30" name="ChapterLabel">
    <vt:lpwstr>Chapter</vt:lpwstr>
  </property>
  <property fmtid="{D5CDD505-2E9C-101B-9397-08002B2CF9AE}" pid="31" name="ChapterLabelTest">
    <vt:lpwstr>Chapter</vt:lpwstr>
  </property>
  <property fmtid="{D5CDD505-2E9C-101B-9397-08002B2CF9AE}" pid="32" name="TULLLLLL">
    <vt:lpwstr>Tøys</vt:lpwstr>
  </property>
  <property fmtid="{D5CDD505-2E9C-101B-9397-08002B2CF9AE}" pid="33" name="Splash">
    <vt:bool>false</vt:bool>
  </property>
</Properties>
</file>